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3D4787" w14:textId="6644908C" w:rsidR="00BE5BA5" w:rsidRDefault="003D3146">
      <w:pPr>
        <w:spacing w:before="0" w:beforeAutospacing="0" w:after="0" w:afterAutospacing="0" w:line="240" w:lineRule="auto"/>
        <w:jc w:val="left"/>
      </w:pPr>
      <w:r>
        <w:rPr>
          <w:noProof/>
          <w14:ligatures w14:val="standardContextual"/>
        </w:rPr>
        <w:drawing>
          <wp:anchor distT="0" distB="0" distL="114300" distR="114300" simplePos="0" relativeHeight="251664384" behindDoc="0" locked="0" layoutInCell="1" allowOverlap="1" wp14:anchorId="331BCEBF" wp14:editId="40A30B4C">
            <wp:simplePos x="0" y="0"/>
            <wp:positionH relativeFrom="column">
              <wp:posOffset>-921895</wp:posOffset>
            </wp:positionH>
            <wp:positionV relativeFrom="paragraph">
              <wp:posOffset>-906875</wp:posOffset>
            </wp:positionV>
            <wp:extent cx="7600013" cy="10754976"/>
            <wp:effectExtent l="0" t="0" r="0" b="2540"/>
            <wp:wrapNone/>
            <wp:docPr id="15667136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13628"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00013" cy="10754976"/>
                    </a:xfrm>
                    <a:prstGeom prst="rect">
                      <a:avLst/>
                    </a:prstGeom>
                  </pic:spPr>
                </pic:pic>
              </a:graphicData>
            </a:graphic>
            <wp14:sizeRelH relativeFrom="page">
              <wp14:pctWidth>0</wp14:pctWidth>
            </wp14:sizeRelH>
            <wp14:sizeRelV relativeFrom="page">
              <wp14:pctHeight>0</wp14:pctHeight>
            </wp14:sizeRelV>
          </wp:anchor>
        </w:drawing>
      </w:r>
      <w:r w:rsidR="00BE5BA5">
        <w:br w:type="page"/>
      </w:r>
    </w:p>
    <w:bookmarkStart w:id="0" w:name="_Toc191666812" w:displacedByCustomXml="next"/>
    <w:sdt>
      <w:sdtPr>
        <w:rPr>
          <w:rFonts w:eastAsia="Times New Roman" w:cs="Times New Roman"/>
          <w:b w:val="0"/>
          <w:color w:val="auto"/>
          <w:sz w:val="24"/>
          <w:szCs w:val="24"/>
        </w:rPr>
        <w:id w:val="1576167400"/>
        <w:docPartObj>
          <w:docPartGallery w:val="Table of Contents"/>
          <w:docPartUnique/>
        </w:docPartObj>
      </w:sdtPr>
      <w:sdtEndPr>
        <w:rPr>
          <w:bCs/>
          <w:noProof/>
        </w:rPr>
      </w:sdtEndPr>
      <w:sdtContent>
        <w:p w14:paraId="7D04EE95" w14:textId="2939F1AE" w:rsidR="00E83CAA" w:rsidRPr="00935AB6" w:rsidRDefault="00E83CAA" w:rsidP="00935AB6">
          <w:pPr>
            <w:pStyle w:val="Heading1"/>
            <w:numPr>
              <w:ilvl w:val="0"/>
              <w:numId w:val="0"/>
            </w:numPr>
            <w:ind w:left="360"/>
            <w:jc w:val="center"/>
            <w:rPr>
              <w:rFonts w:cs="Times New Roman"/>
              <w:szCs w:val="32"/>
            </w:rPr>
          </w:pPr>
          <w:r w:rsidRPr="00935AB6">
            <w:rPr>
              <w:rFonts w:cs="Times New Roman"/>
              <w:szCs w:val="32"/>
            </w:rPr>
            <w:t>Table of Contents</w:t>
          </w:r>
          <w:bookmarkEnd w:id="0"/>
        </w:p>
        <w:p w14:paraId="729662BC" w14:textId="14076912" w:rsidR="00AB7754" w:rsidRPr="00AB7754" w:rsidRDefault="00E83CAA" w:rsidP="00242F8A">
          <w:pPr>
            <w:pStyle w:val="TOClevel1"/>
            <w:rPr>
              <w:rFonts w:eastAsiaTheme="minorEastAsia"/>
              <w:kern w:val="2"/>
              <w14:ligatures w14:val="standardContextual"/>
            </w:rPr>
          </w:pPr>
          <w:r w:rsidRPr="00935AB6">
            <w:rPr>
              <w:noProof w:val="0"/>
            </w:rPr>
            <w:fldChar w:fldCharType="begin"/>
          </w:r>
          <w:r w:rsidRPr="00935AB6">
            <w:instrText xml:space="preserve"> TOC \o "1-3" \h \z \u </w:instrText>
          </w:r>
          <w:r w:rsidRPr="00935AB6">
            <w:rPr>
              <w:noProof w:val="0"/>
            </w:rPr>
            <w:fldChar w:fldCharType="separate"/>
          </w:r>
          <w:hyperlink w:anchor="_Toc191666812" w:history="1"/>
          <w:hyperlink w:anchor="_Toc191666813" w:history="1">
            <w:r w:rsidR="00AB7754" w:rsidRPr="00AB7754">
              <w:rPr>
                <w:rStyle w:val="Hyperlink"/>
              </w:rPr>
              <w:t>Project Title:</w:t>
            </w:r>
            <w:r w:rsidR="00AB7754" w:rsidRPr="00AB7754">
              <w:rPr>
                <w:webHidden/>
              </w:rPr>
              <w:tab/>
            </w:r>
            <w:r w:rsidR="00AB7754" w:rsidRPr="00AB7754">
              <w:rPr>
                <w:webHidden/>
              </w:rPr>
              <w:fldChar w:fldCharType="begin"/>
            </w:r>
            <w:r w:rsidR="00AB7754" w:rsidRPr="00AB7754">
              <w:rPr>
                <w:webHidden/>
              </w:rPr>
              <w:instrText xml:space="preserve"> PAGEREF _Toc191666813 \h </w:instrText>
            </w:r>
            <w:r w:rsidR="00AB7754" w:rsidRPr="00AB7754">
              <w:rPr>
                <w:webHidden/>
              </w:rPr>
            </w:r>
            <w:r w:rsidR="00AB7754" w:rsidRPr="00AB7754">
              <w:rPr>
                <w:webHidden/>
              </w:rPr>
              <w:fldChar w:fldCharType="separate"/>
            </w:r>
            <w:r w:rsidR="007419AD">
              <w:rPr>
                <w:webHidden/>
              </w:rPr>
              <w:t>1</w:t>
            </w:r>
            <w:r w:rsidR="00AB7754" w:rsidRPr="00AB7754">
              <w:rPr>
                <w:webHidden/>
              </w:rPr>
              <w:fldChar w:fldCharType="end"/>
            </w:r>
          </w:hyperlink>
        </w:p>
        <w:p w14:paraId="0E56B558" w14:textId="7E51F8AE" w:rsidR="00AB7754" w:rsidRPr="00AB7754" w:rsidRDefault="00AB7754" w:rsidP="00242F8A">
          <w:pPr>
            <w:pStyle w:val="TOClevel1"/>
            <w:rPr>
              <w:rFonts w:eastAsiaTheme="minorEastAsia"/>
              <w:kern w:val="2"/>
              <w14:ligatures w14:val="standardContextual"/>
            </w:rPr>
          </w:pPr>
          <w:hyperlink w:anchor="_Toc191666814" w:history="1">
            <w:r w:rsidRPr="00AB7754">
              <w:rPr>
                <w:rStyle w:val="Hyperlink"/>
              </w:rPr>
              <w:t>1.</w:t>
            </w:r>
            <w:r w:rsidRPr="00AB7754">
              <w:rPr>
                <w:rFonts w:eastAsiaTheme="minorEastAsia"/>
                <w:kern w:val="2"/>
                <w14:ligatures w14:val="standardContextual"/>
              </w:rPr>
              <w:tab/>
            </w:r>
            <w:r w:rsidRPr="00AB7754">
              <w:rPr>
                <w:rStyle w:val="Hyperlink"/>
              </w:rPr>
              <w:t>Project Purpose</w:t>
            </w:r>
            <w:r w:rsidRPr="00AB7754">
              <w:rPr>
                <w:webHidden/>
              </w:rPr>
              <w:tab/>
            </w:r>
            <w:r w:rsidRPr="00AB7754">
              <w:rPr>
                <w:webHidden/>
              </w:rPr>
              <w:fldChar w:fldCharType="begin"/>
            </w:r>
            <w:r w:rsidRPr="00AB7754">
              <w:rPr>
                <w:webHidden/>
              </w:rPr>
              <w:instrText xml:space="preserve"> PAGEREF _Toc191666814 \h </w:instrText>
            </w:r>
            <w:r w:rsidRPr="00AB7754">
              <w:rPr>
                <w:webHidden/>
              </w:rPr>
            </w:r>
            <w:r w:rsidRPr="00AB7754">
              <w:rPr>
                <w:webHidden/>
              </w:rPr>
              <w:fldChar w:fldCharType="separate"/>
            </w:r>
            <w:r w:rsidR="007419AD">
              <w:rPr>
                <w:webHidden/>
              </w:rPr>
              <w:t>1</w:t>
            </w:r>
            <w:r w:rsidRPr="00AB7754">
              <w:rPr>
                <w:webHidden/>
              </w:rPr>
              <w:fldChar w:fldCharType="end"/>
            </w:r>
          </w:hyperlink>
        </w:p>
        <w:p w14:paraId="2F77ABF0" w14:textId="7FA5927A" w:rsidR="00AB7754" w:rsidRPr="00AB7754" w:rsidRDefault="00AB7754" w:rsidP="00242F8A">
          <w:pPr>
            <w:pStyle w:val="TOClevel1"/>
            <w:rPr>
              <w:rFonts w:eastAsiaTheme="minorEastAsia"/>
              <w:kern w:val="2"/>
              <w14:ligatures w14:val="standardContextual"/>
            </w:rPr>
          </w:pPr>
          <w:hyperlink w:anchor="_Toc191666815" w:history="1">
            <w:r w:rsidRPr="00AB7754">
              <w:rPr>
                <w:rStyle w:val="Hyperlink"/>
              </w:rPr>
              <w:t>2.</w:t>
            </w:r>
            <w:r w:rsidRPr="00AB7754">
              <w:rPr>
                <w:rFonts w:eastAsiaTheme="minorEastAsia"/>
                <w:kern w:val="2"/>
                <w14:ligatures w14:val="standardContextual"/>
              </w:rPr>
              <w:tab/>
            </w:r>
            <w:r w:rsidRPr="00AB7754">
              <w:rPr>
                <w:rStyle w:val="Hyperlink"/>
              </w:rPr>
              <w:t>Project Context/Background/Literature Review</w:t>
            </w:r>
            <w:r w:rsidRPr="00AB7754">
              <w:rPr>
                <w:webHidden/>
              </w:rPr>
              <w:tab/>
            </w:r>
            <w:r w:rsidRPr="00AB7754">
              <w:rPr>
                <w:webHidden/>
              </w:rPr>
              <w:fldChar w:fldCharType="begin"/>
            </w:r>
            <w:r w:rsidRPr="00AB7754">
              <w:rPr>
                <w:webHidden/>
              </w:rPr>
              <w:instrText xml:space="preserve"> PAGEREF _Toc191666815 \h </w:instrText>
            </w:r>
            <w:r w:rsidRPr="00AB7754">
              <w:rPr>
                <w:webHidden/>
              </w:rPr>
            </w:r>
            <w:r w:rsidRPr="00AB7754">
              <w:rPr>
                <w:webHidden/>
              </w:rPr>
              <w:fldChar w:fldCharType="separate"/>
            </w:r>
            <w:r w:rsidR="007419AD">
              <w:rPr>
                <w:webHidden/>
              </w:rPr>
              <w:t>1</w:t>
            </w:r>
            <w:r w:rsidRPr="00AB7754">
              <w:rPr>
                <w:webHidden/>
              </w:rPr>
              <w:fldChar w:fldCharType="end"/>
            </w:r>
          </w:hyperlink>
        </w:p>
        <w:p w14:paraId="1D0BEE28" w14:textId="7B3D2FC6" w:rsidR="00AB7754" w:rsidRPr="00AB7754" w:rsidRDefault="00AB7754" w:rsidP="00B6456B">
          <w:pPr>
            <w:pStyle w:val="TOCLevel2"/>
            <w:rPr>
              <w:rFonts w:eastAsiaTheme="minorEastAsia"/>
              <w:kern w:val="2"/>
              <w14:ligatures w14:val="standardContextual"/>
            </w:rPr>
          </w:pPr>
          <w:hyperlink w:anchor="_Toc191666816" w:history="1">
            <w:r w:rsidRPr="00AB7754">
              <w:rPr>
                <w:rStyle w:val="Hyperlink"/>
              </w:rPr>
              <w:t>2.1.</w:t>
            </w:r>
            <w:r w:rsidRPr="00AB7754">
              <w:rPr>
                <w:rFonts w:eastAsiaTheme="minorEastAsia"/>
                <w:kern w:val="2"/>
                <w14:ligatures w14:val="standardContextual"/>
              </w:rPr>
              <w:tab/>
            </w:r>
            <w:r w:rsidRPr="00AB7754">
              <w:rPr>
                <w:rStyle w:val="Hyperlink"/>
              </w:rPr>
              <w:t>Problem Statement</w:t>
            </w:r>
            <w:r w:rsidRPr="00AB7754">
              <w:rPr>
                <w:webHidden/>
              </w:rPr>
              <w:tab/>
            </w:r>
            <w:r w:rsidRPr="00AB7754">
              <w:rPr>
                <w:webHidden/>
              </w:rPr>
              <w:fldChar w:fldCharType="begin"/>
            </w:r>
            <w:r w:rsidRPr="00AB7754">
              <w:rPr>
                <w:webHidden/>
              </w:rPr>
              <w:instrText xml:space="preserve"> PAGEREF _Toc191666816 \h </w:instrText>
            </w:r>
            <w:r w:rsidRPr="00AB7754">
              <w:rPr>
                <w:webHidden/>
              </w:rPr>
            </w:r>
            <w:r w:rsidRPr="00AB7754">
              <w:rPr>
                <w:webHidden/>
              </w:rPr>
              <w:fldChar w:fldCharType="separate"/>
            </w:r>
            <w:r w:rsidR="007419AD">
              <w:rPr>
                <w:webHidden/>
              </w:rPr>
              <w:t>2</w:t>
            </w:r>
            <w:r w:rsidRPr="00AB7754">
              <w:rPr>
                <w:webHidden/>
              </w:rPr>
              <w:fldChar w:fldCharType="end"/>
            </w:r>
          </w:hyperlink>
        </w:p>
        <w:p w14:paraId="6DBC3172" w14:textId="4F5E6718" w:rsidR="00AB7754" w:rsidRPr="00AB7754" w:rsidRDefault="00AB7754" w:rsidP="00B6456B">
          <w:pPr>
            <w:pStyle w:val="TOCLevel2"/>
            <w:rPr>
              <w:rFonts w:eastAsiaTheme="minorEastAsia"/>
              <w:kern w:val="2"/>
              <w14:ligatures w14:val="standardContextual"/>
            </w:rPr>
          </w:pPr>
          <w:hyperlink w:anchor="_Toc191666817" w:history="1">
            <w:r w:rsidRPr="00AB7754">
              <w:rPr>
                <w:rStyle w:val="Hyperlink"/>
              </w:rPr>
              <w:t>2.</w:t>
            </w:r>
            <w:r w:rsidRPr="00AB7754">
              <w:rPr>
                <w:rStyle w:val="Hyperlink"/>
              </w:rPr>
              <w:t>2</w:t>
            </w:r>
            <w:r w:rsidRPr="00AB7754">
              <w:rPr>
                <w:rStyle w:val="Hyperlink"/>
              </w:rPr>
              <w:t>.</w:t>
            </w:r>
            <w:r w:rsidRPr="00AB7754">
              <w:rPr>
                <w:rFonts w:eastAsiaTheme="minorEastAsia"/>
                <w:kern w:val="2"/>
                <w14:ligatures w14:val="standardContextual"/>
              </w:rPr>
              <w:tab/>
            </w:r>
            <w:r w:rsidRPr="00AB7754">
              <w:rPr>
                <w:rStyle w:val="Hyperlink"/>
              </w:rPr>
              <w:t>Scope Description</w:t>
            </w:r>
            <w:r w:rsidRPr="00AB7754">
              <w:rPr>
                <w:webHidden/>
              </w:rPr>
              <w:tab/>
            </w:r>
            <w:r w:rsidRPr="00AB7754">
              <w:rPr>
                <w:webHidden/>
              </w:rPr>
              <w:fldChar w:fldCharType="begin"/>
            </w:r>
            <w:r w:rsidRPr="00AB7754">
              <w:rPr>
                <w:webHidden/>
              </w:rPr>
              <w:instrText xml:space="preserve"> PAGEREF _Toc191666817 \h </w:instrText>
            </w:r>
            <w:r w:rsidRPr="00AB7754">
              <w:rPr>
                <w:webHidden/>
              </w:rPr>
            </w:r>
            <w:r w:rsidRPr="00AB7754">
              <w:rPr>
                <w:webHidden/>
              </w:rPr>
              <w:fldChar w:fldCharType="separate"/>
            </w:r>
            <w:r w:rsidR="007419AD">
              <w:rPr>
                <w:webHidden/>
              </w:rPr>
              <w:t>2</w:t>
            </w:r>
            <w:r w:rsidRPr="00AB7754">
              <w:rPr>
                <w:webHidden/>
              </w:rPr>
              <w:fldChar w:fldCharType="end"/>
            </w:r>
          </w:hyperlink>
        </w:p>
        <w:p w14:paraId="67C1D61A" w14:textId="3EF1F472" w:rsidR="00AB7754" w:rsidRPr="00B6456B" w:rsidRDefault="00AB7754" w:rsidP="00B6456B">
          <w:pPr>
            <w:pStyle w:val="TOCLevel3entries"/>
            <w:rPr>
              <w:rFonts w:eastAsiaTheme="minorEastAsia"/>
            </w:rPr>
          </w:pPr>
          <w:hyperlink w:anchor="_Toc191666818" w:history="1">
            <w:r w:rsidRPr="00B6456B">
              <w:rPr>
                <w:rStyle w:val="Hyperlink"/>
                <w:color w:val="auto"/>
                <w:u w:val="none"/>
              </w:rPr>
              <w:t>2.2.1.</w:t>
            </w:r>
            <w:r w:rsidRPr="00B6456B">
              <w:rPr>
                <w:rFonts w:eastAsiaTheme="minorEastAsia"/>
              </w:rPr>
              <w:tab/>
            </w:r>
            <w:r w:rsidRPr="00B6456B">
              <w:rPr>
                <w:rStyle w:val="Hyperlink"/>
                <w:color w:val="auto"/>
                <w:u w:val="none"/>
              </w:rPr>
              <w:t>In-Scope Items</w:t>
            </w:r>
            <w:r w:rsidRPr="00B6456B">
              <w:rPr>
                <w:webHidden/>
              </w:rPr>
              <w:tab/>
            </w:r>
            <w:r w:rsidRPr="00B6456B">
              <w:rPr>
                <w:webHidden/>
              </w:rPr>
              <w:fldChar w:fldCharType="begin"/>
            </w:r>
            <w:r w:rsidRPr="00B6456B">
              <w:rPr>
                <w:webHidden/>
              </w:rPr>
              <w:instrText xml:space="preserve"> PAGEREF _Toc191666818 \h </w:instrText>
            </w:r>
            <w:r w:rsidRPr="00B6456B">
              <w:rPr>
                <w:webHidden/>
              </w:rPr>
            </w:r>
            <w:r w:rsidRPr="00B6456B">
              <w:rPr>
                <w:webHidden/>
              </w:rPr>
              <w:fldChar w:fldCharType="separate"/>
            </w:r>
            <w:r w:rsidR="007419AD">
              <w:rPr>
                <w:webHidden/>
              </w:rPr>
              <w:t>3</w:t>
            </w:r>
            <w:r w:rsidRPr="00B6456B">
              <w:rPr>
                <w:webHidden/>
              </w:rPr>
              <w:fldChar w:fldCharType="end"/>
            </w:r>
          </w:hyperlink>
        </w:p>
        <w:p w14:paraId="123F8EAC" w14:textId="00E5E6C5" w:rsidR="00AB7754" w:rsidRPr="00B6456B" w:rsidRDefault="00AB7754" w:rsidP="00B6456B">
          <w:pPr>
            <w:pStyle w:val="TOCLevel3entries"/>
            <w:rPr>
              <w:rFonts w:eastAsiaTheme="minorEastAsia"/>
            </w:rPr>
          </w:pPr>
          <w:hyperlink w:anchor="_Toc191666819" w:history="1">
            <w:r w:rsidRPr="00B6456B">
              <w:rPr>
                <w:rStyle w:val="Hyperlink"/>
                <w:color w:val="auto"/>
                <w:u w:val="none"/>
              </w:rPr>
              <w:t>2.2.2.</w:t>
            </w:r>
            <w:r w:rsidRPr="00B6456B">
              <w:rPr>
                <w:rFonts w:eastAsiaTheme="minorEastAsia"/>
              </w:rPr>
              <w:tab/>
            </w:r>
            <w:r w:rsidRPr="00B6456B">
              <w:rPr>
                <w:rStyle w:val="Hyperlink"/>
                <w:color w:val="auto"/>
                <w:u w:val="none"/>
              </w:rPr>
              <w:t>Out-of-Scope Items</w:t>
            </w:r>
            <w:r w:rsidRPr="00B6456B">
              <w:rPr>
                <w:webHidden/>
              </w:rPr>
              <w:tab/>
            </w:r>
            <w:r w:rsidRPr="00B6456B">
              <w:rPr>
                <w:webHidden/>
              </w:rPr>
              <w:fldChar w:fldCharType="begin"/>
            </w:r>
            <w:r w:rsidRPr="00B6456B">
              <w:rPr>
                <w:webHidden/>
              </w:rPr>
              <w:instrText xml:space="preserve"> PAGEREF _Toc191666819 \h </w:instrText>
            </w:r>
            <w:r w:rsidRPr="00B6456B">
              <w:rPr>
                <w:webHidden/>
              </w:rPr>
            </w:r>
            <w:r w:rsidRPr="00B6456B">
              <w:rPr>
                <w:webHidden/>
              </w:rPr>
              <w:fldChar w:fldCharType="separate"/>
            </w:r>
            <w:r w:rsidR="007419AD">
              <w:rPr>
                <w:webHidden/>
              </w:rPr>
              <w:t>3</w:t>
            </w:r>
            <w:r w:rsidRPr="00B6456B">
              <w:rPr>
                <w:webHidden/>
              </w:rPr>
              <w:fldChar w:fldCharType="end"/>
            </w:r>
          </w:hyperlink>
        </w:p>
        <w:p w14:paraId="2B510D30" w14:textId="47BA7C34" w:rsidR="00AB7754" w:rsidRPr="00AB7754" w:rsidRDefault="00AB7754" w:rsidP="00AB7754">
          <w:pPr>
            <w:pStyle w:val="TOC2"/>
            <w:tabs>
              <w:tab w:val="left" w:pos="960"/>
              <w:tab w:val="right" w:leader="dot" w:pos="9016"/>
            </w:tabs>
            <w:spacing w:beforeLines="100" w:before="240" w:beforeAutospacing="0" w:afterAutospacing="0" w:line="240" w:lineRule="auto"/>
            <w:ind w:left="238"/>
            <w:rPr>
              <w:rFonts w:ascii="Times New Roman" w:eastAsiaTheme="minorEastAsia" w:hAnsi="Times New Roman"/>
              <w:b w:val="0"/>
              <w:bCs w:val="0"/>
              <w:noProof/>
              <w:kern w:val="2"/>
              <w:sz w:val="24"/>
              <w:szCs w:val="24"/>
              <w14:ligatures w14:val="standardContextual"/>
            </w:rPr>
          </w:pPr>
          <w:hyperlink w:anchor="_Toc191666820" w:history="1">
            <w:r w:rsidRPr="00AB7754">
              <w:rPr>
                <w:rStyle w:val="Hyperlink"/>
                <w:rFonts w:ascii="Times New Roman" w:hAnsi="Times New Roman"/>
                <w:noProof/>
                <w:sz w:val="24"/>
                <w:szCs w:val="24"/>
              </w:rPr>
              <w:t>2.3.</w:t>
            </w:r>
            <w:r w:rsidRPr="00AB7754">
              <w:rPr>
                <w:rFonts w:ascii="Times New Roman" w:eastAsiaTheme="minorEastAsia" w:hAnsi="Times New Roman"/>
                <w:b w:val="0"/>
                <w:bCs w:val="0"/>
                <w:noProof/>
                <w:kern w:val="2"/>
                <w:sz w:val="24"/>
                <w:szCs w:val="24"/>
                <w14:ligatures w14:val="standardContextual"/>
              </w:rPr>
              <w:tab/>
            </w:r>
            <w:r w:rsidRPr="00AB7754">
              <w:rPr>
                <w:rStyle w:val="Hyperlink"/>
                <w:rFonts w:ascii="Times New Roman" w:hAnsi="Times New Roman"/>
                <w:noProof/>
                <w:sz w:val="24"/>
                <w:szCs w:val="24"/>
              </w:rPr>
              <w:t>Project Boundaries</w:t>
            </w:r>
            <w:r w:rsidRPr="00AB7754">
              <w:rPr>
                <w:rFonts w:ascii="Times New Roman" w:hAnsi="Times New Roman"/>
                <w:noProof/>
                <w:webHidden/>
                <w:sz w:val="24"/>
                <w:szCs w:val="24"/>
              </w:rPr>
              <w:tab/>
            </w:r>
            <w:r w:rsidRPr="00AB7754">
              <w:rPr>
                <w:rFonts w:ascii="Times New Roman" w:hAnsi="Times New Roman"/>
                <w:noProof/>
                <w:webHidden/>
                <w:sz w:val="24"/>
                <w:szCs w:val="24"/>
              </w:rPr>
              <w:fldChar w:fldCharType="begin"/>
            </w:r>
            <w:r w:rsidRPr="00AB7754">
              <w:rPr>
                <w:rFonts w:ascii="Times New Roman" w:hAnsi="Times New Roman"/>
                <w:noProof/>
                <w:webHidden/>
                <w:sz w:val="24"/>
                <w:szCs w:val="24"/>
              </w:rPr>
              <w:instrText xml:space="preserve"> PAGEREF _Toc191666820 \h </w:instrText>
            </w:r>
            <w:r w:rsidRPr="00AB7754">
              <w:rPr>
                <w:rFonts w:ascii="Times New Roman" w:hAnsi="Times New Roman"/>
                <w:noProof/>
                <w:webHidden/>
                <w:sz w:val="24"/>
                <w:szCs w:val="24"/>
              </w:rPr>
            </w:r>
            <w:r w:rsidRPr="00AB7754">
              <w:rPr>
                <w:rFonts w:ascii="Times New Roman" w:hAnsi="Times New Roman"/>
                <w:noProof/>
                <w:webHidden/>
                <w:sz w:val="24"/>
                <w:szCs w:val="24"/>
              </w:rPr>
              <w:fldChar w:fldCharType="separate"/>
            </w:r>
            <w:r w:rsidR="007419AD">
              <w:rPr>
                <w:rFonts w:ascii="Times New Roman" w:hAnsi="Times New Roman"/>
                <w:noProof/>
                <w:webHidden/>
                <w:sz w:val="24"/>
                <w:szCs w:val="24"/>
              </w:rPr>
              <w:t>3</w:t>
            </w:r>
            <w:r w:rsidRPr="00AB7754">
              <w:rPr>
                <w:rFonts w:ascii="Times New Roman" w:hAnsi="Times New Roman"/>
                <w:noProof/>
                <w:webHidden/>
                <w:sz w:val="24"/>
                <w:szCs w:val="24"/>
              </w:rPr>
              <w:fldChar w:fldCharType="end"/>
            </w:r>
          </w:hyperlink>
        </w:p>
        <w:p w14:paraId="5F73C6D3" w14:textId="047D9D25" w:rsidR="00AB7754" w:rsidRPr="00AB7754" w:rsidRDefault="00AB7754" w:rsidP="00B6456B">
          <w:pPr>
            <w:pStyle w:val="TOCLevel3entries"/>
            <w:rPr>
              <w:rFonts w:eastAsiaTheme="minorEastAsia"/>
              <w:kern w:val="2"/>
              <w14:ligatures w14:val="standardContextual"/>
            </w:rPr>
          </w:pPr>
          <w:r w:rsidRPr="00AB7754">
            <w:rPr>
              <w:rStyle w:val="Hyperlink"/>
            </w:rPr>
            <w:fldChar w:fldCharType="begin"/>
          </w:r>
          <w:r w:rsidRPr="00AB7754">
            <w:rPr>
              <w:rStyle w:val="Hyperlink"/>
            </w:rPr>
            <w:instrText xml:space="preserve"> </w:instrText>
          </w:r>
          <w:r w:rsidRPr="00AB7754">
            <w:instrText>HYPERLINK \l "_Toc191666821"</w:instrText>
          </w:r>
          <w:r w:rsidRPr="00AB7754">
            <w:rPr>
              <w:rStyle w:val="Hyperlink"/>
            </w:rPr>
            <w:instrText xml:space="preserve"> </w:instrText>
          </w:r>
          <w:r w:rsidRPr="00AB7754">
            <w:rPr>
              <w:rStyle w:val="Hyperlink"/>
            </w:rPr>
          </w:r>
          <w:r w:rsidRPr="00AB7754">
            <w:rPr>
              <w:rStyle w:val="Hyperlink"/>
            </w:rPr>
            <w:fldChar w:fldCharType="separate"/>
          </w:r>
          <w:r w:rsidRPr="00AB7754">
            <w:rPr>
              <w:rStyle w:val="Hyperlink"/>
            </w:rPr>
            <w:t>2.3.1.</w:t>
          </w:r>
          <w:r w:rsidRPr="00AB7754">
            <w:rPr>
              <w:rFonts w:eastAsiaTheme="minorEastAsia"/>
              <w:kern w:val="2"/>
              <w14:ligatures w14:val="standardContextual"/>
            </w:rPr>
            <w:tab/>
          </w:r>
          <w:r w:rsidRPr="00AB7754">
            <w:rPr>
              <w:rStyle w:val="Hyperlink"/>
            </w:rPr>
            <w:t>Project Objectives</w:t>
          </w:r>
          <w:r w:rsidRPr="00AB7754">
            <w:rPr>
              <w:webHidden/>
            </w:rPr>
            <w:tab/>
          </w:r>
          <w:r w:rsidRPr="00AB7754">
            <w:rPr>
              <w:webHidden/>
            </w:rPr>
            <w:fldChar w:fldCharType="begin"/>
          </w:r>
          <w:r w:rsidRPr="00AB7754">
            <w:rPr>
              <w:webHidden/>
            </w:rPr>
            <w:instrText xml:space="preserve"> PAGEREF _Toc191666821 \h </w:instrText>
          </w:r>
          <w:r w:rsidRPr="00AB7754">
            <w:rPr>
              <w:webHidden/>
            </w:rPr>
          </w:r>
          <w:r w:rsidRPr="00AB7754">
            <w:rPr>
              <w:webHidden/>
            </w:rPr>
            <w:fldChar w:fldCharType="separate"/>
          </w:r>
          <w:r w:rsidR="007419AD">
            <w:rPr>
              <w:webHidden/>
            </w:rPr>
            <w:t>3</w:t>
          </w:r>
          <w:r w:rsidRPr="00AB7754">
            <w:rPr>
              <w:webHidden/>
            </w:rPr>
            <w:fldChar w:fldCharType="end"/>
          </w:r>
          <w:r w:rsidRPr="00AB7754">
            <w:rPr>
              <w:rStyle w:val="Hyperlink"/>
            </w:rPr>
            <w:fldChar w:fldCharType="end"/>
          </w:r>
        </w:p>
        <w:p w14:paraId="779F6511" w14:textId="53A77565" w:rsidR="00AB7754" w:rsidRPr="00AB7754" w:rsidRDefault="00AB7754" w:rsidP="00B6456B">
          <w:pPr>
            <w:pStyle w:val="TOCLevel3entries"/>
            <w:rPr>
              <w:rFonts w:eastAsiaTheme="minorEastAsia"/>
              <w:kern w:val="2"/>
              <w14:ligatures w14:val="standardContextual"/>
            </w:rPr>
          </w:pPr>
          <w:hyperlink w:anchor="_Toc191666822" w:history="1">
            <w:r w:rsidRPr="00AB7754">
              <w:rPr>
                <w:rStyle w:val="Hyperlink"/>
              </w:rPr>
              <w:t>2.3.2.</w:t>
            </w:r>
            <w:r w:rsidRPr="00AB7754">
              <w:rPr>
                <w:rFonts w:eastAsiaTheme="minorEastAsia"/>
                <w:kern w:val="2"/>
                <w14:ligatures w14:val="standardContextual"/>
              </w:rPr>
              <w:tab/>
            </w:r>
            <w:r w:rsidRPr="00AB7754">
              <w:rPr>
                <w:rStyle w:val="Hyperlink"/>
              </w:rPr>
              <w:t>Project Deliverables</w:t>
            </w:r>
            <w:r w:rsidRPr="00AB7754">
              <w:rPr>
                <w:webHidden/>
              </w:rPr>
              <w:tab/>
            </w:r>
            <w:r w:rsidRPr="00AB7754">
              <w:rPr>
                <w:webHidden/>
              </w:rPr>
              <w:fldChar w:fldCharType="begin"/>
            </w:r>
            <w:r w:rsidRPr="00AB7754">
              <w:rPr>
                <w:webHidden/>
              </w:rPr>
              <w:instrText xml:space="preserve"> PAGEREF _Toc191666822 \h </w:instrText>
            </w:r>
            <w:r w:rsidRPr="00AB7754">
              <w:rPr>
                <w:webHidden/>
              </w:rPr>
            </w:r>
            <w:r w:rsidRPr="00AB7754">
              <w:rPr>
                <w:webHidden/>
              </w:rPr>
              <w:fldChar w:fldCharType="separate"/>
            </w:r>
            <w:r w:rsidR="007419AD">
              <w:rPr>
                <w:webHidden/>
              </w:rPr>
              <w:t>4</w:t>
            </w:r>
            <w:r w:rsidRPr="00AB7754">
              <w:rPr>
                <w:webHidden/>
              </w:rPr>
              <w:fldChar w:fldCharType="end"/>
            </w:r>
          </w:hyperlink>
        </w:p>
        <w:p w14:paraId="38F523E7" w14:textId="38D441F4" w:rsidR="00AB7754" w:rsidRPr="00AB7754" w:rsidRDefault="00AB7754" w:rsidP="00B6456B">
          <w:pPr>
            <w:pStyle w:val="TOCLevel3entries"/>
            <w:rPr>
              <w:rFonts w:eastAsiaTheme="minorEastAsia"/>
              <w:kern w:val="2"/>
              <w14:ligatures w14:val="standardContextual"/>
            </w:rPr>
          </w:pPr>
          <w:hyperlink w:anchor="_Toc191666823" w:history="1">
            <w:r w:rsidRPr="00AB7754">
              <w:rPr>
                <w:rStyle w:val="Hyperlink"/>
              </w:rPr>
              <w:t>2.3.3.</w:t>
            </w:r>
            <w:r w:rsidRPr="00AB7754">
              <w:rPr>
                <w:rFonts w:eastAsiaTheme="minorEastAsia"/>
                <w:kern w:val="2"/>
                <w14:ligatures w14:val="standardContextual"/>
              </w:rPr>
              <w:tab/>
            </w:r>
            <w:r w:rsidRPr="00AB7754">
              <w:rPr>
                <w:rStyle w:val="Hyperlink"/>
              </w:rPr>
              <w:t>Assumptions</w:t>
            </w:r>
            <w:r w:rsidRPr="00AB7754">
              <w:rPr>
                <w:webHidden/>
              </w:rPr>
              <w:tab/>
            </w:r>
            <w:r w:rsidRPr="00AB7754">
              <w:rPr>
                <w:webHidden/>
              </w:rPr>
              <w:fldChar w:fldCharType="begin"/>
            </w:r>
            <w:r w:rsidRPr="00AB7754">
              <w:rPr>
                <w:webHidden/>
              </w:rPr>
              <w:instrText xml:space="preserve"> PAGEREF _Toc191666823 \h </w:instrText>
            </w:r>
            <w:r w:rsidRPr="00AB7754">
              <w:rPr>
                <w:webHidden/>
              </w:rPr>
            </w:r>
            <w:r w:rsidRPr="00AB7754">
              <w:rPr>
                <w:webHidden/>
              </w:rPr>
              <w:fldChar w:fldCharType="separate"/>
            </w:r>
            <w:r w:rsidR="007419AD">
              <w:rPr>
                <w:webHidden/>
              </w:rPr>
              <w:t>4</w:t>
            </w:r>
            <w:r w:rsidRPr="00AB7754">
              <w:rPr>
                <w:webHidden/>
              </w:rPr>
              <w:fldChar w:fldCharType="end"/>
            </w:r>
          </w:hyperlink>
        </w:p>
        <w:p w14:paraId="2F6F2FF5" w14:textId="251C3838" w:rsidR="00AB7754" w:rsidRPr="00AB7754" w:rsidRDefault="00AB7754" w:rsidP="00B6456B">
          <w:pPr>
            <w:pStyle w:val="TOCLevel3entries"/>
            <w:rPr>
              <w:rFonts w:eastAsiaTheme="minorEastAsia"/>
              <w:kern w:val="2"/>
              <w14:ligatures w14:val="standardContextual"/>
            </w:rPr>
          </w:pPr>
          <w:hyperlink w:anchor="_Toc191666824" w:history="1">
            <w:r w:rsidRPr="00AB7754">
              <w:rPr>
                <w:rStyle w:val="Hyperlink"/>
              </w:rPr>
              <w:t>2.3.4.</w:t>
            </w:r>
            <w:r w:rsidRPr="00AB7754">
              <w:rPr>
                <w:rFonts w:eastAsiaTheme="minorEastAsia"/>
                <w:kern w:val="2"/>
                <w14:ligatures w14:val="standardContextual"/>
              </w:rPr>
              <w:tab/>
            </w:r>
            <w:r w:rsidRPr="00AB7754">
              <w:rPr>
                <w:rStyle w:val="Hyperlink"/>
              </w:rPr>
              <w:t>Constraints</w:t>
            </w:r>
            <w:r w:rsidRPr="00AB7754">
              <w:rPr>
                <w:webHidden/>
              </w:rPr>
              <w:tab/>
            </w:r>
            <w:r w:rsidRPr="00AB7754">
              <w:rPr>
                <w:webHidden/>
              </w:rPr>
              <w:fldChar w:fldCharType="begin"/>
            </w:r>
            <w:r w:rsidRPr="00AB7754">
              <w:rPr>
                <w:webHidden/>
              </w:rPr>
              <w:instrText xml:space="preserve"> PAGEREF _Toc191666824 \h </w:instrText>
            </w:r>
            <w:r w:rsidRPr="00AB7754">
              <w:rPr>
                <w:webHidden/>
              </w:rPr>
            </w:r>
            <w:r w:rsidRPr="00AB7754">
              <w:rPr>
                <w:webHidden/>
              </w:rPr>
              <w:fldChar w:fldCharType="separate"/>
            </w:r>
            <w:r w:rsidR="007419AD">
              <w:rPr>
                <w:webHidden/>
              </w:rPr>
              <w:t>4</w:t>
            </w:r>
            <w:r w:rsidRPr="00AB7754">
              <w:rPr>
                <w:webHidden/>
              </w:rPr>
              <w:fldChar w:fldCharType="end"/>
            </w:r>
          </w:hyperlink>
        </w:p>
        <w:p w14:paraId="578F9814" w14:textId="5443D703" w:rsidR="00AB7754" w:rsidRPr="00AB7754" w:rsidRDefault="00AB7754" w:rsidP="00B6456B">
          <w:pPr>
            <w:pStyle w:val="TOCLevel3entries"/>
            <w:rPr>
              <w:rFonts w:eastAsiaTheme="minorEastAsia"/>
              <w:kern w:val="2"/>
              <w14:ligatures w14:val="standardContextual"/>
            </w:rPr>
          </w:pPr>
          <w:hyperlink w:anchor="_Toc191666825" w:history="1">
            <w:r w:rsidRPr="00AB7754">
              <w:rPr>
                <w:rStyle w:val="Hyperlink"/>
                <w:rFonts w:eastAsiaTheme="majorEastAsia"/>
              </w:rPr>
              <w:t>2.3.5.</w:t>
            </w:r>
            <w:r w:rsidRPr="00AB7754">
              <w:rPr>
                <w:rFonts w:eastAsiaTheme="minorEastAsia"/>
                <w:kern w:val="2"/>
                <w14:ligatures w14:val="standardContextual"/>
              </w:rPr>
              <w:tab/>
            </w:r>
            <w:r w:rsidRPr="00AB7754">
              <w:rPr>
                <w:rStyle w:val="Hyperlink"/>
                <w:rFonts w:eastAsiaTheme="majorEastAsia"/>
              </w:rPr>
              <w:t>Inclusion and Exclusion Criteria</w:t>
            </w:r>
            <w:r w:rsidRPr="00AB7754">
              <w:rPr>
                <w:webHidden/>
              </w:rPr>
              <w:tab/>
            </w:r>
            <w:r w:rsidRPr="00AB7754">
              <w:rPr>
                <w:webHidden/>
              </w:rPr>
              <w:fldChar w:fldCharType="begin"/>
            </w:r>
            <w:r w:rsidRPr="00AB7754">
              <w:rPr>
                <w:webHidden/>
              </w:rPr>
              <w:instrText xml:space="preserve"> PAGEREF _Toc191666825 \h </w:instrText>
            </w:r>
            <w:r w:rsidRPr="00AB7754">
              <w:rPr>
                <w:webHidden/>
              </w:rPr>
            </w:r>
            <w:r w:rsidRPr="00AB7754">
              <w:rPr>
                <w:webHidden/>
              </w:rPr>
              <w:fldChar w:fldCharType="separate"/>
            </w:r>
            <w:r w:rsidR="007419AD">
              <w:rPr>
                <w:webHidden/>
              </w:rPr>
              <w:t>5</w:t>
            </w:r>
            <w:r w:rsidRPr="00AB7754">
              <w:rPr>
                <w:webHidden/>
              </w:rPr>
              <w:fldChar w:fldCharType="end"/>
            </w:r>
          </w:hyperlink>
        </w:p>
        <w:p w14:paraId="3ACA1B72" w14:textId="1090E408" w:rsidR="00AB7754" w:rsidRPr="00AB7754" w:rsidRDefault="00AB7754" w:rsidP="00B6456B">
          <w:pPr>
            <w:pStyle w:val="TOCLevel3entries"/>
            <w:rPr>
              <w:rFonts w:eastAsiaTheme="minorEastAsia"/>
              <w:kern w:val="2"/>
              <w14:ligatures w14:val="standardContextual"/>
            </w:rPr>
          </w:pPr>
          <w:hyperlink w:anchor="_Toc191666826" w:history="1">
            <w:r w:rsidRPr="00AB7754">
              <w:rPr>
                <w:rStyle w:val="Hyperlink"/>
              </w:rPr>
              <w:t>2.3.6.</w:t>
            </w:r>
            <w:r w:rsidRPr="00AB7754">
              <w:rPr>
                <w:rFonts w:eastAsiaTheme="minorEastAsia"/>
                <w:kern w:val="2"/>
                <w14:ligatures w14:val="standardContextual"/>
              </w:rPr>
              <w:tab/>
            </w:r>
            <w:r w:rsidRPr="00AB7754">
              <w:rPr>
                <w:rStyle w:val="Hyperlink"/>
              </w:rPr>
              <w:t>Project Outcome</w:t>
            </w:r>
            <w:r w:rsidRPr="00AB7754">
              <w:rPr>
                <w:webHidden/>
              </w:rPr>
              <w:tab/>
            </w:r>
            <w:r w:rsidRPr="00AB7754">
              <w:rPr>
                <w:webHidden/>
              </w:rPr>
              <w:fldChar w:fldCharType="begin"/>
            </w:r>
            <w:r w:rsidRPr="00AB7754">
              <w:rPr>
                <w:webHidden/>
              </w:rPr>
              <w:instrText xml:space="preserve"> PAGEREF _Toc191666826 \h </w:instrText>
            </w:r>
            <w:r w:rsidRPr="00AB7754">
              <w:rPr>
                <w:webHidden/>
              </w:rPr>
            </w:r>
            <w:r w:rsidRPr="00AB7754">
              <w:rPr>
                <w:webHidden/>
              </w:rPr>
              <w:fldChar w:fldCharType="separate"/>
            </w:r>
            <w:r w:rsidR="007419AD">
              <w:rPr>
                <w:webHidden/>
              </w:rPr>
              <w:t>5</w:t>
            </w:r>
            <w:r w:rsidRPr="00AB7754">
              <w:rPr>
                <w:webHidden/>
              </w:rPr>
              <w:fldChar w:fldCharType="end"/>
            </w:r>
          </w:hyperlink>
        </w:p>
        <w:p w14:paraId="768BB8A1" w14:textId="17BEB81E" w:rsidR="00AB7754" w:rsidRPr="00B6456B" w:rsidRDefault="00AB7754" w:rsidP="00242F8A">
          <w:pPr>
            <w:pStyle w:val="TOClevel1"/>
            <w:rPr>
              <w:rFonts w:eastAsiaTheme="minorEastAsia"/>
            </w:rPr>
          </w:pPr>
          <w:hyperlink w:anchor="_Toc191666827" w:history="1">
            <w:r w:rsidRPr="00B6456B">
              <w:rPr>
                <w:rStyle w:val="Hyperlink"/>
                <w:color w:val="auto"/>
                <w:u w:val="none"/>
              </w:rPr>
              <w:t>3.</w:t>
            </w:r>
            <w:r w:rsidRPr="00B6456B">
              <w:rPr>
                <w:rFonts w:eastAsiaTheme="minorEastAsia"/>
              </w:rPr>
              <w:tab/>
            </w:r>
            <w:r w:rsidRPr="00B6456B">
              <w:rPr>
                <w:rStyle w:val="Hyperlink"/>
                <w:color w:val="auto"/>
                <w:u w:val="none"/>
              </w:rPr>
              <w:t>Requirements Analysis</w:t>
            </w:r>
            <w:r w:rsidRPr="00B6456B">
              <w:rPr>
                <w:webHidden/>
              </w:rPr>
              <w:tab/>
            </w:r>
            <w:r w:rsidRPr="00B6456B">
              <w:rPr>
                <w:webHidden/>
              </w:rPr>
              <w:fldChar w:fldCharType="begin"/>
            </w:r>
            <w:r w:rsidRPr="00B6456B">
              <w:rPr>
                <w:webHidden/>
              </w:rPr>
              <w:instrText xml:space="preserve"> PAGEREF _Toc191666827 \h </w:instrText>
            </w:r>
            <w:r w:rsidRPr="00B6456B">
              <w:rPr>
                <w:webHidden/>
              </w:rPr>
            </w:r>
            <w:r w:rsidRPr="00B6456B">
              <w:rPr>
                <w:webHidden/>
              </w:rPr>
              <w:fldChar w:fldCharType="separate"/>
            </w:r>
            <w:r w:rsidR="007419AD">
              <w:rPr>
                <w:webHidden/>
              </w:rPr>
              <w:t>6</w:t>
            </w:r>
            <w:r w:rsidRPr="00B6456B">
              <w:rPr>
                <w:webHidden/>
              </w:rPr>
              <w:fldChar w:fldCharType="end"/>
            </w:r>
          </w:hyperlink>
        </w:p>
        <w:p w14:paraId="6936FEFB" w14:textId="3AD53A19" w:rsidR="00AB7754" w:rsidRPr="00021BFB" w:rsidRDefault="00AB7754" w:rsidP="00B6456B">
          <w:pPr>
            <w:pStyle w:val="TOCLevel2"/>
            <w:rPr>
              <w:rFonts w:eastAsiaTheme="minorEastAsia"/>
            </w:rPr>
          </w:pPr>
          <w:hyperlink w:anchor="_Toc191666828" w:history="1">
            <w:r w:rsidRPr="00021BFB">
              <w:rPr>
                <w:rStyle w:val="Hyperlink"/>
                <w:color w:val="auto"/>
                <w:u w:val="none"/>
              </w:rPr>
              <w:t>3.1.</w:t>
            </w:r>
            <w:r w:rsidRPr="00021BFB">
              <w:rPr>
                <w:rFonts w:eastAsiaTheme="minorEastAsia"/>
              </w:rPr>
              <w:tab/>
            </w:r>
            <w:r w:rsidRPr="00021BFB">
              <w:rPr>
                <w:rStyle w:val="Hyperlink"/>
                <w:color w:val="auto"/>
                <w:u w:val="none"/>
              </w:rPr>
              <w:t>Technical Requirements</w:t>
            </w:r>
            <w:r w:rsidRPr="00021BFB">
              <w:rPr>
                <w:webHidden/>
              </w:rPr>
              <w:tab/>
            </w:r>
            <w:r w:rsidRPr="00021BFB">
              <w:rPr>
                <w:webHidden/>
              </w:rPr>
              <w:fldChar w:fldCharType="begin"/>
            </w:r>
            <w:r w:rsidRPr="00021BFB">
              <w:rPr>
                <w:webHidden/>
              </w:rPr>
              <w:instrText xml:space="preserve"> PAGEREF _Toc191666828 \h </w:instrText>
            </w:r>
            <w:r w:rsidRPr="00021BFB">
              <w:rPr>
                <w:webHidden/>
              </w:rPr>
            </w:r>
            <w:r w:rsidRPr="00021BFB">
              <w:rPr>
                <w:webHidden/>
              </w:rPr>
              <w:fldChar w:fldCharType="separate"/>
            </w:r>
            <w:r w:rsidR="007419AD">
              <w:rPr>
                <w:webHidden/>
              </w:rPr>
              <w:t>6</w:t>
            </w:r>
            <w:r w:rsidRPr="00021BFB">
              <w:rPr>
                <w:webHidden/>
              </w:rPr>
              <w:fldChar w:fldCharType="end"/>
            </w:r>
          </w:hyperlink>
        </w:p>
        <w:p w14:paraId="7DE0E52E" w14:textId="464F5C15" w:rsidR="00AB7754" w:rsidRPr="00AB7754" w:rsidRDefault="00AB7754" w:rsidP="00B6456B">
          <w:pPr>
            <w:pStyle w:val="TOCLevel3entries"/>
            <w:rPr>
              <w:rFonts w:eastAsiaTheme="minorEastAsia"/>
              <w:kern w:val="2"/>
              <w14:ligatures w14:val="standardContextual"/>
            </w:rPr>
          </w:pPr>
          <w:hyperlink w:anchor="_Toc191666829" w:history="1">
            <w:r w:rsidRPr="00AB7754">
              <w:rPr>
                <w:rStyle w:val="Hyperlink"/>
              </w:rPr>
              <w:t>3.1.1.</w:t>
            </w:r>
            <w:r w:rsidRPr="00AB7754">
              <w:rPr>
                <w:rFonts w:eastAsiaTheme="minorEastAsia"/>
                <w:kern w:val="2"/>
                <w14:ligatures w14:val="standardContextual"/>
              </w:rPr>
              <w:tab/>
            </w:r>
            <w:r w:rsidRPr="00AB7754">
              <w:rPr>
                <w:rStyle w:val="Hyperlink"/>
              </w:rPr>
              <w:t>Academic Databases</w:t>
            </w:r>
            <w:r w:rsidRPr="00AB7754">
              <w:rPr>
                <w:webHidden/>
              </w:rPr>
              <w:tab/>
            </w:r>
            <w:r w:rsidRPr="00AB7754">
              <w:rPr>
                <w:webHidden/>
              </w:rPr>
              <w:fldChar w:fldCharType="begin"/>
            </w:r>
            <w:r w:rsidRPr="00AB7754">
              <w:rPr>
                <w:webHidden/>
              </w:rPr>
              <w:instrText xml:space="preserve"> PAGEREF _Toc191666829 \h </w:instrText>
            </w:r>
            <w:r w:rsidRPr="00AB7754">
              <w:rPr>
                <w:webHidden/>
              </w:rPr>
            </w:r>
            <w:r w:rsidRPr="00AB7754">
              <w:rPr>
                <w:webHidden/>
              </w:rPr>
              <w:fldChar w:fldCharType="separate"/>
            </w:r>
            <w:r w:rsidR="007419AD">
              <w:rPr>
                <w:webHidden/>
              </w:rPr>
              <w:t>6</w:t>
            </w:r>
            <w:r w:rsidRPr="00AB7754">
              <w:rPr>
                <w:webHidden/>
              </w:rPr>
              <w:fldChar w:fldCharType="end"/>
            </w:r>
          </w:hyperlink>
        </w:p>
        <w:p w14:paraId="37C51B89" w14:textId="41878F4C" w:rsidR="00AB7754" w:rsidRPr="00AB7754" w:rsidRDefault="00AB7754" w:rsidP="00B6456B">
          <w:pPr>
            <w:pStyle w:val="TOCLevel3entries"/>
            <w:rPr>
              <w:rFonts w:eastAsiaTheme="minorEastAsia"/>
              <w:kern w:val="2"/>
              <w14:ligatures w14:val="standardContextual"/>
            </w:rPr>
          </w:pPr>
          <w:hyperlink w:anchor="_Toc191666830" w:history="1">
            <w:r w:rsidRPr="00AB7754">
              <w:rPr>
                <w:rStyle w:val="Hyperlink"/>
              </w:rPr>
              <w:t>3.1.2.</w:t>
            </w:r>
            <w:r w:rsidRPr="00AB7754">
              <w:rPr>
                <w:rFonts w:eastAsiaTheme="minorEastAsia"/>
                <w:kern w:val="2"/>
                <w14:ligatures w14:val="standardContextual"/>
              </w:rPr>
              <w:tab/>
            </w:r>
            <w:r w:rsidRPr="00AB7754">
              <w:rPr>
                <w:rStyle w:val="Hyperlink"/>
              </w:rPr>
              <w:t>Documentation Tools</w:t>
            </w:r>
            <w:r w:rsidRPr="00AB7754">
              <w:rPr>
                <w:webHidden/>
              </w:rPr>
              <w:tab/>
            </w:r>
            <w:r w:rsidRPr="00AB7754">
              <w:rPr>
                <w:webHidden/>
              </w:rPr>
              <w:fldChar w:fldCharType="begin"/>
            </w:r>
            <w:r w:rsidRPr="00AB7754">
              <w:rPr>
                <w:webHidden/>
              </w:rPr>
              <w:instrText xml:space="preserve"> PAGEREF _Toc191666830 \h </w:instrText>
            </w:r>
            <w:r w:rsidRPr="00AB7754">
              <w:rPr>
                <w:webHidden/>
              </w:rPr>
            </w:r>
            <w:r w:rsidRPr="00AB7754">
              <w:rPr>
                <w:webHidden/>
              </w:rPr>
              <w:fldChar w:fldCharType="separate"/>
            </w:r>
            <w:r w:rsidR="007419AD">
              <w:rPr>
                <w:webHidden/>
              </w:rPr>
              <w:t>6</w:t>
            </w:r>
            <w:r w:rsidRPr="00AB7754">
              <w:rPr>
                <w:webHidden/>
              </w:rPr>
              <w:fldChar w:fldCharType="end"/>
            </w:r>
          </w:hyperlink>
        </w:p>
        <w:p w14:paraId="1FBE1A22" w14:textId="4495021B" w:rsidR="00AB7754" w:rsidRPr="00AB7754" w:rsidRDefault="00AB7754" w:rsidP="00B6456B">
          <w:pPr>
            <w:pStyle w:val="TOCLevel3entries"/>
            <w:rPr>
              <w:rFonts w:eastAsiaTheme="minorEastAsia"/>
              <w:kern w:val="2"/>
              <w14:ligatures w14:val="standardContextual"/>
            </w:rPr>
          </w:pPr>
          <w:hyperlink w:anchor="_Toc191666831" w:history="1">
            <w:r w:rsidRPr="00AB7754">
              <w:rPr>
                <w:rStyle w:val="Hyperlink"/>
              </w:rPr>
              <w:t>3.1.3.</w:t>
            </w:r>
            <w:r w:rsidRPr="00AB7754">
              <w:rPr>
                <w:rFonts w:eastAsiaTheme="minorEastAsia"/>
                <w:kern w:val="2"/>
                <w14:ligatures w14:val="standardContextual"/>
              </w:rPr>
              <w:tab/>
            </w:r>
            <w:r w:rsidRPr="00AB7754">
              <w:rPr>
                <w:rStyle w:val="Hyperlink"/>
              </w:rPr>
              <w:t>Collaboration Tools</w:t>
            </w:r>
            <w:r w:rsidRPr="00AB7754">
              <w:rPr>
                <w:webHidden/>
              </w:rPr>
              <w:tab/>
            </w:r>
            <w:r w:rsidRPr="00AB7754">
              <w:rPr>
                <w:webHidden/>
              </w:rPr>
              <w:fldChar w:fldCharType="begin"/>
            </w:r>
            <w:r w:rsidRPr="00AB7754">
              <w:rPr>
                <w:webHidden/>
              </w:rPr>
              <w:instrText xml:space="preserve"> PAGEREF _Toc191666831 \h </w:instrText>
            </w:r>
            <w:r w:rsidRPr="00AB7754">
              <w:rPr>
                <w:webHidden/>
              </w:rPr>
            </w:r>
            <w:r w:rsidRPr="00AB7754">
              <w:rPr>
                <w:webHidden/>
              </w:rPr>
              <w:fldChar w:fldCharType="separate"/>
            </w:r>
            <w:r w:rsidR="007419AD">
              <w:rPr>
                <w:webHidden/>
              </w:rPr>
              <w:t>6</w:t>
            </w:r>
            <w:r w:rsidRPr="00AB7754">
              <w:rPr>
                <w:webHidden/>
              </w:rPr>
              <w:fldChar w:fldCharType="end"/>
            </w:r>
          </w:hyperlink>
        </w:p>
        <w:p w14:paraId="5AFD4924" w14:textId="4AEABE8C" w:rsidR="00AB7754" w:rsidRPr="00AB7754" w:rsidRDefault="00AB7754" w:rsidP="00B6456B">
          <w:pPr>
            <w:pStyle w:val="TOCLevel2"/>
            <w:rPr>
              <w:rFonts w:eastAsiaTheme="minorEastAsia"/>
              <w:kern w:val="2"/>
              <w14:ligatures w14:val="standardContextual"/>
            </w:rPr>
          </w:pPr>
          <w:hyperlink w:anchor="_Toc191666832" w:history="1">
            <w:r w:rsidRPr="00AB7754">
              <w:rPr>
                <w:rStyle w:val="Hyperlink"/>
              </w:rPr>
              <w:t>3.2.</w:t>
            </w:r>
            <w:r w:rsidRPr="00AB7754">
              <w:rPr>
                <w:rFonts w:eastAsiaTheme="minorEastAsia"/>
                <w:kern w:val="2"/>
                <w14:ligatures w14:val="standardContextual"/>
              </w:rPr>
              <w:tab/>
            </w:r>
            <w:r w:rsidRPr="00AB7754">
              <w:rPr>
                <w:rStyle w:val="Hyperlink"/>
              </w:rPr>
              <w:t>Functional Requirements</w:t>
            </w:r>
            <w:r w:rsidRPr="00AB7754">
              <w:rPr>
                <w:webHidden/>
              </w:rPr>
              <w:tab/>
            </w:r>
            <w:r w:rsidRPr="00AB7754">
              <w:rPr>
                <w:webHidden/>
              </w:rPr>
              <w:fldChar w:fldCharType="begin"/>
            </w:r>
            <w:r w:rsidRPr="00AB7754">
              <w:rPr>
                <w:webHidden/>
              </w:rPr>
              <w:instrText xml:space="preserve"> PAGEREF _Toc191666832 \h </w:instrText>
            </w:r>
            <w:r w:rsidRPr="00AB7754">
              <w:rPr>
                <w:webHidden/>
              </w:rPr>
            </w:r>
            <w:r w:rsidRPr="00AB7754">
              <w:rPr>
                <w:webHidden/>
              </w:rPr>
              <w:fldChar w:fldCharType="separate"/>
            </w:r>
            <w:r w:rsidR="007419AD">
              <w:rPr>
                <w:webHidden/>
              </w:rPr>
              <w:t>7</w:t>
            </w:r>
            <w:r w:rsidRPr="00AB7754">
              <w:rPr>
                <w:webHidden/>
              </w:rPr>
              <w:fldChar w:fldCharType="end"/>
            </w:r>
          </w:hyperlink>
        </w:p>
        <w:p w14:paraId="41EBCC29" w14:textId="5E22DAD6" w:rsidR="00AB7754" w:rsidRPr="00041551" w:rsidRDefault="00AB7754" w:rsidP="00B6456B">
          <w:pPr>
            <w:pStyle w:val="TOCLevel3entries"/>
            <w:rPr>
              <w:rFonts w:eastAsiaTheme="minorEastAsia"/>
            </w:rPr>
          </w:pPr>
          <w:hyperlink w:anchor="_Toc191666833" w:history="1">
            <w:r w:rsidRPr="00041551">
              <w:rPr>
                <w:rStyle w:val="Hyperlink"/>
                <w:color w:val="auto"/>
                <w:u w:val="none"/>
              </w:rPr>
              <w:t>3.2.1.</w:t>
            </w:r>
            <w:r w:rsidRPr="00041551">
              <w:rPr>
                <w:rFonts w:eastAsiaTheme="minorEastAsia"/>
              </w:rPr>
              <w:tab/>
            </w:r>
            <w:r w:rsidRPr="00041551">
              <w:rPr>
                <w:rStyle w:val="Hyperlink"/>
                <w:color w:val="auto"/>
                <w:u w:val="none"/>
              </w:rPr>
              <w:t>Meeting and Reporting</w:t>
            </w:r>
            <w:r w:rsidRPr="00041551">
              <w:rPr>
                <w:webHidden/>
              </w:rPr>
              <w:tab/>
            </w:r>
            <w:r w:rsidRPr="00041551">
              <w:rPr>
                <w:webHidden/>
              </w:rPr>
              <w:fldChar w:fldCharType="begin"/>
            </w:r>
            <w:r w:rsidRPr="00041551">
              <w:rPr>
                <w:webHidden/>
              </w:rPr>
              <w:instrText xml:space="preserve"> PAGEREF _Toc191666833 \h </w:instrText>
            </w:r>
            <w:r w:rsidRPr="00041551">
              <w:rPr>
                <w:webHidden/>
              </w:rPr>
            </w:r>
            <w:r w:rsidRPr="00041551">
              <w:rPr>
                <w:webHidden/>
              </w:rPr>
              <w:fldChar w:fldCharType="separate"/>
            </w:r>
            <w:r w:rsidR="007419AD">
              <w:rPr>
                <w:webHidden/>
              </w:rPr>
              <w:t>7</w:t>
            </w:r>
            <w:r w:rsidRPr="00041551">
              <w:rPr>
                <w:webHidden/>
              </w:rPr>
              <w:fldChar w:fldCharType="end"/>
            </w:r>
          </w:hyperlink>
        </w:p>
        <w:p w14:paraId="0E0411D2" w14:textId="7218529B" w:rsidR="00AB7754" w:rsidRPr="00041551" w:rsidRDefault="00AB7754" w:rsidP="00B6456B">
          <w:pPr>
            <w:pStyle w:val="TOCLevel3entries"/>
            <w:rPr>
              <w:rFonts w:eastAsiaTheme="minorEastAsia"/>
            </w:rPr>
          </w:pPr>
          <w:hyperlink w:anchor="_Toc191666834" w:history="1">
            <w:r w:rsidRPr="00041551">
              <w:rPr>
                <w:rStyle w:val="Hyperlink"/>
                <w:color w:val="auto"/>
                <w:u w:val="none"/>
              </w:rPr>
              <w:t>3.2.2.</w:t>
            </w:r>
            <w:r w:rsidRPr="00041551">
              <w:rPr>
                <w:rFonts w:eastAsiaTheme="minorEastAsia"/>
              </w:rPr>
              <w:tab/>
            </w:r>
            <w:r w:rsidRPr="00041551">
              <w:rPr>
                <w:rStyle w:val="Hyperlink"/>
                <w:color w:val="auto"/>
                <w:u w:val="none"/>
              </w:rPr>
              <w:t>Writing and Reviewing</w:t>
            </w:r>
            <w:r w:rsidRPr="00041551">
              <w:rPr>
                <w:webHidden/>
              </w:rPr>
              <w:tab/>
            </w:r>
            <w:r w:rsidRPr="00041551">
              <w:rPr>
                <w:webHidden/>
              </w:rPr>
              <w:fldChar w:fldCharType="begin"/>
            </w:r>
            <w:r w:rsidRPr="00041551">
              <w:rPr>
                <w:webHidden/>
              </w:rPr>
              <w:instrText xml:space="preserve"> PAGEREF _Toc191666834 \h </w:instrText>
            </w:r>
            <w:r w:rsidRPr="00041551">
              <w:rPr>
                <w:webHidden/>
              </w:rPr>
            </w:r>
            <w:r w:rsidRPr="00041551">
              <w:rPr>
                <w:webHidden/>
              </w:rPr>
              <w:fldChar w:fldCharType="separate"/>
            </w:r>
            <w:r w:rsidR="007419AD">
              <w:rPr>
                <w:webHidden/>
              </w:rPr>
              <w:t>7</w:t>
            </w:r>
            <w:r w:rsidRPr="00041551">
              <w:rPr>
                <w:webHidden/>
              </w:rPr>
              <w:fldChar w:fldCharType="end"/>
            </w:r>
          </w:hyperlink>
        </w:p>
        <w:p w14:paraId="4D2C5F5C" w14:textId="0D0F83CB" w:rsidR="00AB7754" w:rsidRPr="00B6456B" w:rsidRDefault="00AB7754" w:rsidP="00B6456B">
          <w:pPr>
            <w:pStyle w:val="TOCLevel2"/>
            <w:rPr>
              <w:rFonts w:eastAsiaTheme="minorEastAsia"/>
            </w:rPr>
          </w:pPr>
          <w:hyperlink w:anchor="_Toc191666835" w:history="1">
            <w:r w:rsidRPr="00B6456B">
              <w:rPr>
                <w:rStyle w:val="Hyperlink"/>
                <w:color w:val="auto"/>
                <w:u w:val="none"/>
              </w:rPr>
              <w:t>3.3.</w:t>
            </w:r>
            <w:r w:rsidRPr="00B6456B">
              <w:rPr>
                <w:rFonts w:eastAsiaTheme="minorEastAsia"/>
              </w:rPr>
              <w:tab/>
            </w:r>
            <w:r w:rsidRPr="00B6456B">
              <w:rPr>
                <w:rStyle w:val="Hyperlink"/>
                <w:color w:val="auto"/>
                <w:u w:val="none"/>
              </w:rPr>
              <w:t>Operational or Non-functional</w:t>
            </w:r>
            <w:r w:rsidRPr="00B6456B">
              <w:rPr>
                <w:webHidden/>
              </w:rPr>
              <w:tab/>
            </w:r>
            <w:r w:rsidRPr="00B6456B">
              <w:rPr>
                <w:webHidden/>
              </w:rPr>
              <w:fldChar w:fldCharType="begin"/>
            </w:r>
            <w:r w:rsidRPr="00B6456B">
              <w:rPr>
                <w:webHidden/>
              </w:rPr>
              <w:instrText xml:space="preserve"> PAGEREF _Toc191666835 \h </w:instrText>
            </w:r>
            <w:r w:rsidRPr="00B6456B">
              <w:rPr>
                <w:webHidden/>
              </w:rPr>
            </w:r>
            <w:r w:rsidRPr="00B6456B">
              <w:rPr>
                <w:webHidden/>
              </w:rPr>
              <w:fldChar w:fldCharType="separate"/>
            </w:r>
            <w:r w:rsidR="007419AD">
              <w:rPr>
                <w:webHidden/>
              </w:rPr>
              <w:t>7</w:t>
            </w:r>
            <w:r w:rsidRPr="00B6456B">
              <w:rPr>
                <w:webHidden/>
              </w:rPr>
              <w:fldChar w:fldCharType="end"/>
            </w:r>
          </w:hyperlink>
        </w:p>
        <w:p w14:paraId="3A531D7F" w14:textId="511C2771" w:rsidR="00AB7754" w:rsidRPr="00AB7754" w:rsidRDefault="00AB7754" w:rsidP="00B6456B">
          <w:pPr>
            <w:pStyle w:val="TOCLevel3entries"/>
            <w:rPr>
              <w:rFonts w:eastAsiaTheme="minorEastAsia"/>
              <w:kern w:val="2"/>
              <w14:ligatures w14:val="standardContextual"/>
            </w:rPr>
          </w:pPr>
          <w:hyperlink w:anchor="_Toc191666836" w:history="1">
            <w:r w:rsidRPr="00AB7754">
              <w:rPr>
                <w:rStyle w:val="Hyperlink"/>
              </w:rPr>
              <w:t>3.3.1.</w:t>
            </w:r>
            <w:r w:rsidRPr="00AB7754">
              <w:rPr>
                <w:rFonts w:eastAsiaTheme="minorEastAsia"/>
                <w:kern w:val="2"/>
                <w14:ligatures w14:val="standardContextual"/>
              </w:rPr>
              <w:tab/>
            </w:r>
            <w:r w:rsidRPr="00AB7754">
              <w:rPr>
                <w:rStyle w:val="Hyperlink"/>
              </w:rPr>
              <w:t>Timeliness</w:t>
            </w:r>
            <w:r w:rsidRPr="00AB7754">
              <w:rPr>
                <w:webHidden/>
              </w:rPr>
              <w:tab/>
            </w:r>
            <w:r w:rsidRPr="00AB7754">
              <w:rPr>
                <w:webHidden/>
              </w:rPr>
              <w:fldChar w:fldCharType="begin"/>
            </w:r>
            <w:r w:rsidRPr="00AB7754">
              <w:rPr>
                <w:webHidden/>
              </w:rPr>
              <w:instrText xml:space="preserve"> PAGEREF _Toc191666836 \h </w:instrText>
            </w:r>
            <w:r w:rsidRPr="00AB7754">
              <w:rPr>
                <w:webHidden/>
              </w:rPr>
            </w:r>
            <w:r w:rsidRPr="00AB7754">
              <w:rPr>
                <w:webHidden/>
              </w:rPr>
              <w:fldChar w:fldCharType="separate"/>
            </w:r>
            <w:r w:rsidR="007419AD">
              <w:rPr>
                <w:webHidden/>
              </w:rPr>
              <w:t>7</w:t>
            </w:r>
            <w:r w:rsidRPr="00AB7754">
              <w:rPr>
                <w:webHidden/>
              </w:rPr>
              <w:fldChar w:fldCharType="end"/>
            </w:r>
          </w:hyperlink>
        </w:p>
        <w:p w14:paraId="219F5925" w14:textId="70A7AE3B" w:rsidR="00AB7754" w:rsidRPr="00AB7754" w:rsidRDefault="00AB7754" w:rsidP="00B6456B">
          <w:pPr>
            <w:pStyle w:val="TOCLevel3entries"/>
            <w:rPr>
              <w:rFonts w:eastAsiaTheme="minorEastAsia"/>
              <w:kern w:val="2"/>
              <w14:ligatures w14:val="standardContextual"/>
            </w:rPr>
          </w:pPr>
          <w:hyperlink w:anchor="_Toc191666837" w:history="1">
            <w:r w:rsidRPr="00AB7754">
              <w:rPr>
                <w:rStyle w:val="Hyperlink"/>
              </w:rPr>
              <w:t>3.3.2.</w:t>
            </w:r>
            <w:r w:rsidRPr="00AB7754">
              <w:rPr>
                <w:rFonts w:eastAsiaTheme="minorEastAsia"/>
                <w:kern w:val="2"/>
                <w14:ligatures w14:val="standardContextual"/>
              </w:rPr>
              <w:tab/>
            </w:r>
            <w:r w:rsidRPr="00AB7754">
              <w:rPr>
                <w:rStyle w:val="Hyperlink"/>
              </w:rPr>
              <w:t>Team Commitment</w:t>
            </w:r>
            <w:r w:rsidRPr="00AB7754">
              <w:rPr>
                <w:webHidden/>
              </w:rPr>
              <w:tab/>
            </w:r>
            <w:r w:rsidRPr="00AB7754">
              <w:rPr>
                <w:webHidden/>
              </w:rPr>
              <w:fldChar w:fldCharType="begin"/>
            </w:r>
            <w:r w:rsidRPr="00AB7754">
              <w:rPr>
                <w:webHidden/>
              </w:rPr>
              <w:instrText xml:space="preserve"> PAGEREF _Toc191666837 \h </w:instrText>
            </w:r>
            <w:r w:rsidRPr="00AB7754">
              <w:rPr>
                <w:webHidden/>
              </w:rPr>
            </w:r>
            <w:r w:rsidRPr="00AB7754">
              <w:rPr>
                <w:webHidden/>
              </w:rPr>
              <w:fldChar w:fldCharType="separate"/>
            </w:r>
            <w:r w:rsidR="007419AD">
              <w:rPr>
                <w:webHidden/>
              </w:rPr>
              <w:t>7</w:t>
            </w:r>
            <w:r w:rsidRPr="00AB7754">
              <w:rPr>
                <w:webHidden/>
              </w:rPr>
              <w:fldChar w:fldCharType="end"/>
            </w:r>
          </w:hyperlink>
        </w:p>
        <w:p w14:paraId="792BA945" w14:textId="408F1E60" w:rsidR="00AB7754" w:rsidRPr="00AB7754" w:rsidRDefault="00AB7754" w:rsidP="00B6456B">
          <w:pPr>
            <w:pStyle w:val="TOCLevel3entries"/>
            <w:rPr>
              <w:rFonts w:eastAsiaTheme="minorEastAsia"/>
              <w:kern w:val="2"/>
              <w14:ligatures w14:val="standardContextual"/>
            </w:rPr>
          </w:pPr>
          <w:hyperlink w:anchor="_Toc191666838" w:history="1">
            <w:r w:rsidRPr="00AB7754">
              <w:rPr>
                <w:rStyle w:val="Hyperlink"/>
              </w:rPr>
              <w:t>3.3.3.</w:t>
            </w:r>
            <w:r w:rsidRPr="00AB7754">
              <w:rPr>
                <w:rFonts w:eastAsiaTheme="minorEastAsia"/>
                <w:kern w:val="2"/>
                <w14:ligatures w14:val="standardContextual"/>
              </w:rPr>
              <w:tab/>
            </w:r>
            <w:r w:rsidRPr="00AB7754">
              <w:rPr>
                <w:rStyle w:val="Hyperlink"/>
              </w:rPr>
              <w:t>Effective Communication</w:t>
            </w:r>
            <w:r w:rsidRPr="00AB7754">
              <w:rPr>
                <w:webHidden/>
              </w:rPr>
              <w:tab/>
            </w:r>
            <w:r w:rsidRPr="00AB7754">
              <w:rPr>
                <w:webHidden/>
              </w:rPr>
              <w:fldChar w:fldCharType="begin"/>
            </w:r>
            <w:r w:rsidRPr="00AB7754">
              <w:rPr>
                <w:webHidden/>
              </w:rPr>
              <w:instrText xml:space="preserve"> PAGEREF _Toc191666838 \h </w:instrText>
            </w:r>
            <w:r w:rsidRPr="00AB7754">
              <w:rPr>
                <w:webHidden/>
              </w:rPr>
            </w:r>
            <w:r w:rsidRPr="00AB7754">
              <w:rPr>
                <w:webHidden/>
              </w:rPr>
              <w:fldChar w:fldCharType="separate"/>
            </w:r>
            <w:r w:rsidR="007419AD">
              <w:rPr>
                <w:webHidden/>
              </w:rPr>
              <w:t>7</w:t>
            </w:r>
            <w:r w:rsidRPr="00AB7754">
              <w:rPr>
                <w:webHidden/>
              </w:rPr>
              <w:fldChar w:fldCharType="end"/>
            </w:r>
          </w:hyperlink>
        </w:p>
        <w:p w14:paraId="1B09AB30" w14:textId="38463180" w:rsidR="00AB7754" w:rsidRPr="00AB7754" w:rsidRDefault="00AB7754" w:rsidP="00242F8A">
          <w:pPr>
            <w:pStyle w:val="TOClevel1"/>
            <w:rPr>
              <w:rFonts w:eastAsiaTheme="minorEastAsia"/>
              <w:kern w:val="2"/>
              <w14:ligatures w14:val="standardContextual"/>
            </w:rPr>
          </w:pPr>
          <w:hyperlink w:anchor="_Toc191666839" w:history="1">
            <w:r w:rsidRPr="00AB7754">
              <w:rPr>
                <w:rStyle w:val="Hyperlink"/>
              </w:rPr>
              <w:t>4.</w:t>
            </w:r>
            <w:r w:rsidRPr="00AB7754">
              <w:rPr>
                <w:rFonts w:eastAsiaTheme="minorEastAsia"/>
                <w:kern w:val="2"/>
                <w14:ligatures w14:val="standardContextual"/>
              </w:rPr>
              <w:tab/>
            </w:r>
            <w:r w:rsidRPr="00AB7754">
              <w:rPr>
                <w:rStyle w:val="Hyperlink"/>
              </w:rPr>
              <w:t>Chosen Option/Method and Deliveries</w:t>
            </w:r>
            <w:r w:rsidRPr="00AB7754">
              <w:rPr>
                <w:webHidden/>
              </w:rPr>
              <w:tab/>
            </w:r>
            <w:r w:rsidRPr="00AB7754">
              <w:rPr>
                <w:webHidden/>
              </w:rPr>
              <w:fldChar w:fldCharType="begin"/>
            </w:r>
            <w:r w:rsidRPr="00AB7754">
              <w:rPr>
                <w:webHidden/>
              </w:rPr>
              <w:instrText xml:space="preserve"> PAGEREF _Toc191666839 \h </w:instrText>
            </w:r>
            <w:r w:rsidRPr="00AB7754">
              <w:rPr>
                <w:webHidden/>
              </w:rPr>
            </w:r>
            <w:r w:rsidRPr="00AB7754">
              <w:rPr>
                <w:webHidden/>
              </w:rPr>
              <w:fldChar w:fldCharType="separate"/>
            </w:r>
            <w:r w:rsidR="007419AD">
              <w:rPr>
                <w:webHidden/>
              </w:rPr>
              <w:t>8</w:t>
            </w:r>
            <w:r w:rsidRPr="00AB7754">
              <w:rPr>
                <w:webHidden/>
              </w:rPr>
              <w:fldChar w:fldCharType="end"/>
            </w:r>
          </w:hyperlink>
        </w:p>
        <w:p w14:paraId="5CF9124C" w14:textId="4775796F" w:rsidR="00AB7754" w:rsidRPr="00AB7754" w:rsidRDefault="00AB7754" w:rsidP="00B6456B">
          <w:pPr>
            <w:pStyle w:val="TOCLevel2"/>
            <w:rPr>
              <w:rFonts w:eastAsiaTheme="minorEastAsia"/>
              <w:kern w:val="2"/>
              <w14:ligatures w14:val="standardContextual"/>
            </w:rPr>
          </w:pPr>
          <w:hyperlink w:anchor="_Toc191666840" w:history="1">
            <w:r w:rsidRPr="00AB7754">
              <w:rPr>
                <w:rStyle w:val="Hyperlink"/>
              </w:rPr>
              <w:t>4.1.</w:t>
            </w:r>
            <w:r w:rsidRPr="00AB7754">
              <w:rPr>
                <w:rFonts w:eastAsiaTheme="minorEastAsia"/>
                <w:kern w:val="2"/>
                <w14:ligatures w14:val="standardContextual"/>
              </w:rPr>
              <w:tab/>
            </w:r>
            <w:r w:rsidRPr="00AB7754">
              <w:rPr>
                <w:rStyle w:val="Hyperlink"/>
              </w:rPr>
              <w:t>Project Option</w:t>
            </w:r>
            <w:r w:rsidRPr="00AB7754">
              <w:rPr>
                <w:webHidden/>
              </w:rPr>
              <w:tab/>
            </w:r>
            <w:r w:rsidRPr="00AB7754">
              <w:rPr>
                <w:webHidden/>
              </w:rPr>
              <w:fldChar w:fldCharType="begin"/>
            </w:r>
            <w:r w:rsidRPr="00AB7754">
              <w:rPr>
                <w:webHidden/>
              </w:rPr>
              <w:instrText xml:space="preserve"> PAGEREF _Toc191666840 \h </w:instrText>
            </w:r>
            <w:r w:rsidRPr="00AB7754">
              <w:rPr>
                <w:webHidden/>
              </w:rPr>
            </w:r>
            <w:r w:rsidRPr="00AB7754">
              <w:rPr>
                <w:webHidden/>
              </w:rPr>
              <w:fldChar w:fldCharType="separate"/>
            </w:r>
            <w:r w:rsidR="007419AD">
              <w:rPr>
                <w:webHidden/>
              </w:rPr>
              <w:t>8</w:t>
            </w:r>
            <w:r w:rsidRPr="00AB7754">
              <w:rPr>
                <w:webHidden/>
              </w:rPr>
              <w:fldChar w:fldCharType="end"/>
            </w:r>
          </w:hyperlink>
        </w:p>
        <w:p w14:paraId="5A3FE0D9" w14:textId="6F9A42C2" w:rsidR="00AB7754" w:rsidRPr="00AB7754" w:rsidRDefault="00AB7754" w:rsidP="00B6456B">
          <w:pPr>
            <w:pStyle w:val="TOCLevel2"/>
            <w:rPr>
              <w:rFonts w:eastAsiaTheme="minorEastAsia"/>
              <w:kern w:val="2"/>
              <w14:ligatures w14:val="standardContextual"/>
            </w:rPr>
          </w:pPr>
          <w:hyperlink w:anchor="_Toc191666841" w:history="1">
            <w:r w:rsidRPr="00AB7754">
              <w:rPr>
                <w:rStyle w:val="Hyperlink"/>
              </w:rPr>
              <w:t>4.2.</w:t>
            </w:r>
            <w:r w:rsidRPr="00AB7754">
              <w:rPr>
                <w:rFonts w:eastAsiaTheme="minorEastAsia"/>
                <w:kern w:val="2"/>
                <w14:ligatures w14:val="standardContextual"/>
              </w:rPr>
              <w:tab/>
            </w:r>
            <w:r w:rsidRPr="00AB7754">
              <w:rPr>
                <w:rStyle w:val="Hyperlink"/>
              </w:rPr>
              <w:t>Project Deliveries</w:t>
            </w:r>
            <w:r w:rsidRPr="00AB7754">
              <w:rPr>
                <w:webHidden/>
              </w:rPr>
              <w:tab/>
            </w:r>
            <w:r w:rsidRPr="00AB7754">
              <w:rPr>
                <w:webHidden/>
              </w:rPr>
              <w:fldChar w:fldCharType="begin"/>
            </w:r>
            <w:r w:rsidRPr="00AB7754">
              <w:rPr>
                <w:webHidden/>
              </w:rPr>
              <w:instrText xml:space="preserve"> PAGEREF _Toc191666841 \h </w:instrText>
            </w:r>
            <w:r w:rsidRPr="00AB7754">
              <w:rPr>
                <w:webHidden/>
              </w:rPr>
            </w:r>
            <w:r w:rsidRPr="00AB7754">
              <w:rPr>
                <w:webHidden/>
              </w:rPr>
              <w:fldChar w:fldCharType="separate"/>
            </w:r>
            <w:r w:rsidR="007419AD">
              <w:rPr>
                <w:webHidden/>
              </w:rPr>
              <w:t>9</w:t>
            </w:r>
            <w:r w:rsidRPr="00AB7754">
              <w:rPr>
                <w:webHidden/>
              </w:rPr>
              <w:fldChar w:fldCharType="end"/>
            </w:r>
          </w:hyperlink>
        </w:p>
        <w:p w14:paraId="5FA1CC9B" w14:textId="76BA261A" w:rsidR="00AB7754" w:rsidRPr="00AB7754" w:rsidRDefault="00AB7754" w:rsidP="00B6456B">
          <w:pPr>
            <w:pStyle w:val="TOCLevel3entries"/>
            <w:rPr>
              <w:rFonts w:eastAsiaTheme="minorEastAsia"/>
              <w:kern w:val="2"/>
              <w14:ligatures w14:val="standardContextual"/>
            </w:rPr>
          </w:pPr>
          <w:hyperlink w:anchor="_Toc191666842" w:history="1">
            <w:r w:rsidRPr="00AB7754">
              <w:rPr>
                <w:rStyle w:val="Hyperlink"/>
              </w:rPr>
              <w:t>4.2.1.</w:t>
            </w:r>
            <w:r w:rsidRPr="00AB7754">
              <w:rPr>
                <w:rFonts w:eastAsiaTheme="minorEastAsia"/>
                <w:kern w:val="2"/>
                <w14:ligatures w14:val="standardContextual"/>
              </w:rPr>
              <w:tab/>
            </w:r>
            <w:r w:rsidRPr="00AB7754">
              <w:rPr>
                <w:rStyle w:val="Hyperlink"/>
              </w:rPr>
              <w:t>Project Proposal and Plan</w:t>
            </w:r>
            <w:r w:rsidRPr="00AB7754">
              <w:rPr>
                <w:webHidden/>
              </w:rPr>
              <w:tab/>
            </w:r>
            <w:r w:rsidRPr="00AB7754">
              <w:rPr>
                <w:webHidden/>
              </w:rPr>
              <w:fldChar w:fldCharType="begin"/>
            </w:r>
            <w:r w:rsidRPr="00AB7754">
              <w:rPr>
                <w:webHidden/>
              </w:rPr>
              <w:instrText xml:space="preserve"> PAGEREF _Toc191666842 \h </w:instrText>
            </w:r>
            <w:r w:rsidRPr="00AB7754">
              <w:rPr>
                <w:webHidden/>
              </w:rPr>
            </w:r>
            <w:r w:rsidRPr="00AB7754">
              <w:rPr>
                <w:webHidden/>
              </w:rPr>
              <w:fldChar w:fldCharType="separate"/>
            </w:r>
            <w:r w:rsidR="007419AD">
              <w:rPr>
                <w:webHidden/>
              </w:rPr>
              <w:t>9</w:t>
            </w:r>
            <w:r w:rsidRPr="00AB7754">
              <w:rPr>
                <w:webHidden/>
              </w:rPr>
              <w:fldChar w:fldCharType="end"/>
            </w:r>
          </w:hyperlink>
        </w:p>
        <w:p w14:paraId="5D33461A" w14:textId="6F1B800D" w:rsidR="00AB7754" w:rsidRPr="00AB7754" w:rsidRDefault="00AB7754" w:rsidP="00B6456B">
          <w:pPr>
            <w:pStyle w:val="TOCLevel3entries"/>
            <w:rPr>
              <w:rFonts w:eastAsiaTheme="minorEastAsia"/>
              <w:kern w:val="2"/>
              <w14:ligatures w14:val="standardContextual"/>
            </w:rPr>
          </w:pPr>
          <w:hyperlink w:anchor="_Toc191666843" w:history="1">
            <w:r w:rsidRPr="00AB7754">
              <w:rPr>
                <w:rStyle w:val="Hyperlink"/>
              </w:rPr>
              <w:t>4.2.2.</w:t>
            </w:r>
            <w:r w:rsidRPr="00AB7754">
              <w:rPr>
                <w:rFonts w:eastAsiaTheme="minorEastAsia"/>
                <w:kern w:val="2"/>
                <w14:ligatures w14:val="standardContextual"/>
              </w:rPr>
              <w:tab/>
            </w:r>
            <w:r w:rsidRPr="00AB7754">
              <w:rPr>
                <w:rStyle w:val="Hyperlink"/>
              </w:rPr>
              <w:t>Systematic Review</w:t>
            </w:r>
            <w:r w:rsidRPr="00AB7754">
              <w:rPr>
                <w:webHidden/>
              </w:rPr>
              <w:tab/>
            </w:r>
            <w:r w:rsidRPr="00AB7754">
              <w:rPr>
                <w:webHidden/>
              </w:rPr>
              <w:fldChar w:fldCharType="begin"/>
            </w:r>
            <w:r w:rsidRPr="00AB7754">
              <w:rPr>
                <w:webHidden/>
              </w:rPr>
              <w:instrText xml:space="preserve"> PAGEREF _Toc191666843 \h </w:instrText>
            </w:r>
            <w:r w:rsidRPr="00AB7754">
              <w:rPr>
                <w:webHidden/>
              </w:rPr>
            </w:r>
            <w:r w:rsidRPr="00AB7754">
              <w:rPr>
                <w:webHidden/>
              </w:rPr>
              <w:fldChar w:fldCharType="separate"/>
            </w:r>
            <w:r w:rsidR="007419AD">
              <w:rPr>
                <w:webHidden/>
              </w:rPr>
              <w:t>9</w:t>
            </w:r>
            <w:r w:rsidRPr="00AB7754">
              <w:rPr>
                <w:webHidden/>
              </w:rPr>
              <w:fldChar w:fldCharType="end"/>
            </w:r>
          </w:hyperlink>
        </w:p>
        <w:p w14:paraId="13152D96" w14:textId="2FD2F4BE" w:rsidR="00AB7754" w:rsidRPr="00AB7754" w:rsidRDefault="00AB7754" w:rsidP="00B6456B">
          <w:pPr>
            <w:pStyle w:val="TOCLevel3entries"/>
            <w:rPr>
              <w:rFonts w:eastAsiaTheme="minorEastAsia"/>
              <w:kern w:val="2"/>
              <w14:ligatures w14:val="standardContextual"/>
            </w:rPr>
          </w:pPr>
          <w:hyperlink w:anchor="_Toc191666844" w:history="1">
            <w:r w:rsidRPr="00AB7754">
              <w:rPr>
                <w:rStyle w:val="Hyperlink"/>
              </w:rPr>
              <w:t>4.2.3.</w:t>
            </w:r>
            <w:r w:rsidRPr="00AB7754">
              <w:rPr>
                <w:rFonts w:eastAsiaTheme="minorEastAsia"/>
                <w:kern w:val="2"/>
                <w14:ligatures w14:val="standardContextual"/>
              </w:rPr>
              <w:tab/>
            </w:r>
            <w:r w:rsidRPr="00AB7754">
              <w:rPr>
                <w:rStyle w:val="Hyperlink"/>
              </w:rPr>
              <w:t>Draft Report</w:t>
            </w:r>
            <w:r w:rsidRPr="00AB7754">
              <w:rPr>
                <w:webHidden/>
              </w:rPr>
              <w:tab/>
            </w:r>
            <w:r w:rsidRPr="00AB7754">
              <w:rPr>
                <w:webHidden/>
              </w:rPr>
              <w:fldChar w:fldCharType="begin"/>
            </w:r>
            <w:r w:rsidRPr="00AB7754">
              <w:rPr>
                <w:webHidden/>
              </w:rPr>
              <w:instrText xml:space="preserve"> PAGEREF _Toc191666844 \h </w:instrText>
            </w:r>
            <w:r w:rsidRPr="00AB7754">
              <w:rPr>
                <w:webHidden/>
              </w:rPr>
            </w:r>
            <w:r w:rsidRPr="00AB7754">
              <w:rPr>
                <w:webHidden/>
              </w:rPr>
              <w:fldChar w:fldCharType="separate"/>
            </w:r>
            <w:r w:rsidR="007419AD">
              <w:rPr>
                <w:webHidden/>
              </w:rPr>
              <w:t>9</w:t>
            </w:r>
            <w:r w:rsidRPr="00AB7754">
              <w:rPr>
                <w:webHidden/>
              </w:rPr>
              <w:fldChar w:fldCharType="end"/>
            </w:r>
          </w:hyperlink>
        </w:p>
        <w:p w14:paraId="2E829AAD" w14:textId="701A055D" w:rsidR="00AB7754" w:rsidRPr="00AB7754" w:rsidRDefault="00AB7754" w:rsidP="00B6456B">
          <w:pPr>
            <w:pStyle w:val="TOCLevel3entries"/>
            <w:rPr>
              <w:rFonts w:eastAsiaTheme="minorEastAsia"/>
              <w:kern w:val="2"/>
              <w14:ligatures w14:val="standardContextual"/>
            </w:rPr>
          </w:pPr>
          <w:hyperlink w:anchor="_Toc191666845" w:history="1">
            <w:r w:rsidRPr="00AB7754">
              <w:rPr>
                <w:rStyle w:val="Hyperlink"/>
              </w:rPr>
              <w:t>4.2.4.</w:t>
            </w:r>
            <w:r w:rsidRPr="00AB7754">
              <w:rPr>
                <w:rFonts w:eastAsiaTheme="minorEastAsia"/>
                <w:kern w:val="2"/>
                <w14:ligatures w14:val="standardContextual"/>
              </w:rPr>
              <w:tab/>
            </w:r>
            <w:r w:rsidRPr="00AB7754">
              <w:rPr>
                <w:rStyle w:val="Hyperlink"/>
              </w:rPr>
              <w:t>Poster</w:t>
            </w:r>
            <w:r w:rsidRPr="00AB7754">
              <w:rPr>
                <w:webHidden/>
              </w:rPr>
              <w:tab/>
            </w:r>
            <w:r w:rsidRPr="00AB7754">
              <w:rPr>
                <w:webHidden/>
              </w:rPr>
              <w:fldChar w:fldCharType="begin"/>
            </w:r>
            <w:r w:rsidRPr="00AB7754">
              <w:rPr>
                <w:webHidden/>
              </w:rPr>
              <w:instrText xml:space="preserve"> PAGEREF _Toc191666845 \h </w:instrText>
            </w:r>
            <w:r w:rsidRPr="00AB7754">
              <w:rPr>
                <w:webHidden/>
              </w:rPr>
            </w:r>
            <w:r w:rsidRPr="00AB7754">
              <w:rPr>
                <w:webHidden/>
              </w:rPr>
              <w:fldChar w:fldCharType="separate"/>
            </w:r>
            <w:r w:rsidR="007419AD">
              <w:rPr>
                <w:webHidden/>
              </w:rPr>
              <w:t>9</w:t>
            </w:r>
            <w:r w:rsidRPr="00AB7754">
              <w:rPr>
                <w:webHidden/>
              </w:rPr>
              <w:fldChar w:fldCharType="end"/>
            </w:r>
          </w:hyperlink>
        </w:p>
        <w:p w14:paraId="6374A7C0" w14:textId="65500137" w:rsidR="00AB7754" w:rsidRPr="00AB7754" w:rsidRDefault="00AB7754" w:rsidP="00B6456B">
          <w:pPr>
            <w:pStyle w:val="TOCLevel3entries"/>
            <w:rPr>
              <w:rFonts w:eastAsiaTheme="minorEastAsia"/>
              <w:kern w:val="2"/>
              <w14:ligatures w14:val="standardContextual"/>
            </w:rPr>
          </w:pPr>
          <w:hyperlink w:anchor="_Toc191666846" w:history="1">
            <w:r w:rsidRPr="00AB7754">
              <w:rPr>
                <w:rStyle w:val="Hyperlink"/>
              </w:rPr>
              <w:t>4.2.5.</w:t>
            </w:r>
            <w:r w:rsidRPr="00AB7754">
              <w:rPr>
                <w:rFonts w:eastAsiaTheme="minorEastAsia"/>
                <w:kern w:val="2"/>
                <w14:ligatures w14:val="standardContextual"/>
              </w:rPr>
              <w:tab/>
            </w:r>
            <w:r w:rsidRPr="00AB7754">
              <w:rPr>
                <w:rStyle w:val="Hyperlink"/>
              </w:rPr>
              <w:t>Final Report</w:t>
            </w:r>
            <w:r w:rsidRPr="00AB7754">
              <w:rPr>
                <w:webHidden/>
              </w:rPr>
              <w:tab/>
            </w:r>
            <w:r w:rsidRPr="00AB7754">
              <w:rPr>
                <w:webHidden/>
              </w:rPr>
              <w:fldChar w:fldCharType="begin"/>
            </w:r>
            <w:r w:rsidRPr="00AB7754">
              <w:rPr>
                <w:webHidden/>
              </w:rPr>
              <w:instrText xml:space="preserve"> PAGEREF _Toc191666846 \h </w:instrText>
            </w:r>
            <w:r w:rsidRPr="00AB7754">
              <w:rPr>
                <w:webHidden/>
              </w:rPr>
            </w:r>
            <w:r w:rsidRPr="00AB7754">
              <w:rPr>
                <w:webHidden/>
              </w:rPr>
              <w:fldChar w:fldCharType="separate"/>
            </w:r>
            <w:r w:rsidR="007419AD">
              <w:rPr>
                <w:webHidden/>
              </w:rPr>
              <w:t>10</w:t>
            </w:r>
            <w:r w:rsidRPr="00AB7754">
              <w:rPr>
                <w:webHidden/>
              </w:rPr>
              <w:fldChar w:fldCharType="end"/>
            </w:r>
          </w:hyperlink>
        </w:p>
        <w:p w14:paraId="0D5466D7" w14:textId="703A7D89" w:rsidR="00AB7754" w:rsidRPr="00AB7754" w:rsidRDefault="00AB7754" w:rsidP="00B6456B">
          <w:pPr>
            <w:pStyle w:val="TOCLevel3entries"/>
            <w:rPr>
              <w:rFonts w:eastAsiaTheme="minorEastAsia"/>
              <w:kern w:val="2"/>
              <w14:ligatures w14:val="standardContextual"/>
            </w:rPr>
          </w:pPr>
          <w:hyperlink w:anchor="_Toc191666847" w:history="1">
            <w:r w:rsidRPr="00AB7754">
              <w:rPr>
                <w:rStyle w:val="Hyperlink"/>
              </w:rPr>
              <w:t>4.2.6.</w:t>
            </w:r>
            <w:r w:rsidRPr="00AB7754">
              <w:rPr>
                <w:rFonts w:eastAsiaTheme="minorEastAsia"/>
                <w:kern w:val="2"/>
                <w14:ligatures w14:val="standardContextual"/>
              </w:rPr>
              <w:tab/>
            </w:r>
            <w:r w:rsidRPr="00AB7754">
              <w:rPr>
                <w:rStyle w:val="Hyperlink"/>
              </w:rPr>
              <w:t>Presentation</w:t>
            </w:r>
            <w:r w:rsidRPr="00AB7754">
              <w:rPr>
                <w:webHidden/>
              </w:rPr>
              <w:tab/>
            </w:r>
            <w:r w:rsidRPr="00AB7754">
              <w:rPr>
                <w:webHidden/>
              </w:rPr>
              <w:fldChar w:fldCharType="begin"/>
            </w:r>
            <w:r w:rsidRPr="00AB7754">
              <w:rPr>
                <w:webHidden/>
              </w:rPr>
              <w:instrText xml:space="preserve"> PAGEREF _Toc191666847 \h </w:instrText>
            </w:r>
            <w:r w:rsidRPr="00AB7754">
              <w:rPr>
                <w:webHidden/>
              </w:rPr>
            </w:r>
            <w:r w:rsidRPr="00AB7754">
              <w:rPr>
                <w:webHidden/>
              </w:rPr>
              <w:fldChar w:fldCharType="separate"/>
            </w:r>
            <w:r w:rsidR="007419AD">
              <w:rPr>
                <w:webHidden/>
              </w:rPr>
              <w:t>10</w:t>
            </w:r>
            <w:r w:rsidRPr="00AB7754">
              <w:rPr>
                <w:webHidden/>
              </w:rPr>
              <w:fldChar w:fldCharType="end"/>
            </w:r>
          </w:hyperlink>
        </w:p>
        <w:p w14:paraId="79FA03C5" w14:textId="7BDC5D73" w:rsidR="00AB7754" w:rsidRPr="00AB7754" w:rsidRDefault="00AB7754" w:rsidP="00242F8A">
          <w:pPr>
            <w:pStyle w:val="TOClevel1"/>
            <w:rPr>
              <w:rFonts w:eastAsiaTheme="minorEastAsia"/>
              <w:kern w:val="2"/>
              <w14:ligatures w14:val="standardContextual"/>
            </w:rPr>
          </w:pPr>
          <w:hyperlink w:anchor="_Toc191666848" w:history="1">
            <w:r w:rsidRPr="00AB7754">
              <w:rPr>
                <w:rStyle w:val="Hyperlink"/>
              </w:rPr>
              <w:t>5.</w:t>
            </w:r>
            <w:r w:rsidRPr="00AB7754">
              <w:rPr>
                <w:rFonts w:eastAsiaTheme="minorEastAsia"/>
                <w:kern w:val="2"/>
                <w14:ligatures w14:val="standardContextual"/>
              </w:rPr>
              <w:tab/>
            </w:r>
            <w:r w:rsidRPr="00AB7754">
              <w:rPr>
                <w:rStyle w:val="Hyperlink"/>
              </w:rPr>
              <w:t>Detailed Project Plan</w:t>
            </w:r>
            <w:r w:rsidRPr="00AB7754">
              <w:rPr>
                <w:webHidden/>
              </w:rPr>
              <w:tab/>
            </w:r>
            <w:r w:rsidRPr="00AB7754">
              <w:rPr>
                <w:webHidden/>
              </w:rPr>
              <w:fldChar w:fldCharType="begin"/>
            </w:r>
            <w:r w:rsidRPr="00AB7754">
              <w:rPr>
                <w:webHidden/>
              </w:rPr>
              <w:instrText xml:space="preserve"> PAGEREF _Toc191666848 \h </w:instrText>
            </w:r>
            <w:r w:rsidRPr="00AB7754">
              <w:rPr>
                <w:webHidden/>
              </w:rPr>
            </w:r>
            <w:r w:rsidRPr="00AB7754">
              <w:rPr>
                <w:webHidden/>
              </w:rPr>
              <w:fldChar w:fldCharType="separate"/>
            </w:r>
            <w:r w:rsidR="007419AD">
              <w:rPr>
                <w:webHidden/>
              </w:rPr>
              <w:t>11</w:t>
            </w:r>
            <w:r w:rsidRPr="00AB7754">
              <w:rPr>
                <w:webHidden/>
              </w:rPr>
              <w:fldChar w:fldCharType="end"/>
            </w:r>
          </w:hyperlink>
        </w:p>
        <w:p w14:paraId="076F8937" w14:textId="457884B0" w:rsidR="00AB7754" w:rsidRPr="00AB7754" w:rsidRDefault="00AB7754" w:rsidP="00B6456B">
          <w:pPr>
            <w:pStyle w:val="TOCLevel2"/>
            <w:rPr>
              <w:rFonts w:eastAsiaTheme="minorEastAsia"/>
              <w:kern w:val="2"/>
              <w14:ligatures w14:val="standardContextual"/>
            </w:rPr>
          </w:pPr>
          <w:hyperlink w:anchor="_Toc191666849" w:history="1">
            <w:r w:rsidRPr="00AB7754">
              <w:rPr>
                <w:rStyle w:val="Hyperlink"/>
              </w:rPr>
              <w:t>5.1.</w:t>
            </w:r>
            <w:r w:rsidRPr="00AB7754">
              <w:rPr>
                <w:rFonts w:eastAsiaTheme="minorEastAsia"/>
                <w:kern w:val="2"/>
                <w14:ligatures w14:val="standardContextual"/>
              </w:rPr>
              <w:tab/>
            </w:r>
            <w:r w:rsidRPr="00AB7754">
              <w:rPr>
                <w:rStyle w:val="Hyperlink"/>
              </w:rPr>
              <w:t>Critical Path Analysis</w:t>
            </w:r>
            <w:r w:rsidRPr="00AB7754">
              <w:rPr>
                <w:webHidden/>
              </w:rPr>
              <w:tab/>
            </w:r>
            <w:r w:rsidRPr="00AB7754">
              <w:rPr>
                <w:webHidden/>
              </w:rPr>
              <w:fldChar w:fldCharType="begin"/>
            </w:r>
            <w:r w:rsidRPr="00AB7754">
              <w:rPr>
                <w:webHidden/>
              </w:rPr>
              <w:instrText xml:space="preserve"> PAGEREF _Toc191666849 \h </w:instrText>
            </w:r>
            <w:r w:rsidRPr="00AB7754">
              <w:rPr>
                <w:webHidden/>
              </w:rPr>
            </w:r>
            <w:r w:rsidRPr="00AB7754">
              <w:rPr>
                <w:webHidden/>
              </w:rPr>
              <w:fldChar w:fldCharType="separate"/>
            </w:r>
            <w:r w:rsidR="007419AD">
              <w:rPr>
                <w:webHidden/>
              </w:rPr>
              <w:t>13</w:t>
            </w:r>
            <w:r w:rsidRPr="00AB7754">
              <w:rPr>
                <w:webHidden/>
              </w:rPr>
              <w:fldChar w:fldCharType="end"/>
            </w:r>
          </w:hyperlink>
        </w:p>
        <w:p w14:paraId="5CEFC524" w14:textId="4A812DA6" w:rsidR="00AB7754" w:rsidRPr="00AB7754" w:rsidRDefault="00AB7754" w:rsidP="00242F8A">
          <w:pPr>
            <w:pStyle w:val="TOClevel1"/>
            <w:rPr>
              <w:rFonts w:eastAsiaTheme="minorEastAsia"/>
              <w:kern w:val="2"/>
              <w14:ligatures w14:val="standardContextual"/>
            </w:rPr>
          </w:pPr>
          <w:hyperlink w:anchor="_Toc191666850" w:history="1">
            <w:r w:rsidRPr="00AB7754">
              <w:rPr>
                <w:rStyle w:val="Hyperlink"/>
              </w:rPr>
              <w:t>6.</w:t>
            </w:r>
            <w:r w:rsidRPr="00AB7754">
              <w:rPr>
                <w:rFonts w:eastAsiaTheme="minorEastAsia"/>
                <w:kern w:val="2"/>
                <w14:ligatures w14:val="standardContextual"/>
              </w:rPr>
              <w:tab/>
            </w:r>
            <w:r w:rsidRPr="00AB7754">
              <w:rPr>
                <w:rStyle w:val="Hyperlink"/>
              </w:rPr>
              <w:t>Project Governance</w:t>
            </w:r>
            <w:r w:rsidRPr="00AB7754">
              <w:rPr>
                <w:webHidden/>
              </w:rPr>
              <w:tab/>
            </w:r>
            <w:r w:rsidRPr="00AB7754">
              <w:rPr>
                <w:webHidden/>
              </w:rPr>
              <w:fldChar w:fldCharType="begin"/>
            </w:r>
            <w:r w:rsidRPr="00AB7754">
              <w:rPr>
                <w:webHidden/>
              </w:rPr>
              <w:instrText xml:space="preserve"> PAGEREF _Toc191666850 \h </w:instrText>
            </w:r>
            <w:r w:rsidRPr="00AB7754">
              <w:rPr>
                <w:webHidden/>
              </w:rPr>
            </w:r>
            <w:r w:rsidRPr="00AB7754">
              <w:rPr>
                <w:webHidden/>
              </w:rPr>
              <w:fldChar w:fldCharType="separate"/>
            </w:r>
            <w:r w:rsidR="007419AD">
              <w:rPr>
                <w:webHidden/>
              </w:rPr>
              <w:t>14</w:t>
            </w:r>
            <w:r w:rsidRPr="00AB7754">
              <w:rPr>
                <w:webHidden/>
              </w:rPr>
              <w:fldChar w:fldCharType="end"/>
            </w:r>
          </w:hyperlink>
        </w:p>
        <w:p w14:paraId="756ADED3" w14:textId="01252E56" w:rsidR="00AB7754" w:rsidRPr="00AB7754" w:rsidRDefault="00AB7754" w:rsidP="00B6456B">
          <w:pPr>
            <w:pStyle w:val="TOCLevel2"/>
            <w:rPr>
              <w:rFonts w:eastAsiaTheme="minorEastAsia"/>
              <w:kern w:val="2"/>
              <w14:ligatures w14:val="standardContextual"/>
            </w:rPr>
          </w:pPr>
          <w:hyperlink w:anchor="_Toc191666851" w:history="1">
            <w:r w:rsidRPr="00AB7754">
              <w:rPr>
                <w:rStyle w:val="Hyperlink"/>
              </w:rPr>
              <w:t>6.1.</w:t>
            </w:r>
            <w:r w:rsidRPr="00AB7754">
              <w:rPr>
                <w:rFonts w:eastAsiaTheme="minorEastAsia"/>
                <w:kern w:val="2"/>
                <w14:ligatures w14:val="standardContextual"/>
              </w:rPr>
              <w:tab/>
            </w:r>
            <w:r w:rsidRPr="00AB7754">
              <w:rPr>
                <w:rStyle w:val="Hyperlink"/>
              </w:rPr>
              <w:t>Organisational Chart</w:t>
            </w:r>
            <w:r w:rsidRPr="00AB7754">
              <w:rPr>
                <w:webHidden/>
              </w:rPr>
              <w:tab/>
            </w:r>
            <w:r w:rsidRPr="00AB7754">
              <w:rPr>
                <w:webHidden/>
              </w:rPr>
              <w:fldChar w:fldCharType="begin"/>
            </w:r>
            <w:r w:rsidRPr="00AB7754">
              <w:rPr>
                <w:webHidden/>
              </w:rPr>
              <w:instrText xml:space="preserve"> PAGEREF _Toc191666851 \h </w:instrText>
            </w:r>
            <w:r w:rsidRPr="00AB7754">
              <w:rPr>
                <w:webHidden/>
              </w:rPr>
            </w:r>
            <w:r w:rsidRPr="00AB7754">
              <w:rPr>
                <w:webHidden/>
              </w:rPr>
              <w:fldChar w:fldCharType="separate"/>
            </w:r>
            <w:r w:rsidR="007419AD">
              <w:rPr>
                <w:webHidden/>
              </w:rPr>
              <w:t>14</w:t>
            </w:r>
            <w:r w:rsidRPr="00AB7754">
              <w:rPr>
                <w:webHidden/>
              </w:rPr>
              <w:fldChar w:fldCharType="end"/>
            </w:r>
          </w:hyperlink>
        </w:p>
        <w:p w14:paraId="1FF3424F" w14:textId="67D9C34E" w:rsidR="00AB7754" w:rsidRPr="00AB7754" w:rsidRDefault="00AB7754" w:rsidP="00B6456B">
          <w:pPr>
            <w:pStyle w:val="TOCLevel2"/>
            <w:rPr>
              <w:rFonts w:eastAsiaTheme="minorEastAsia"/>
              <w:kern w:val="2"/>
              <w14:ligatures w14:val="standardContextual"/>
            </w:rPr>
          </w:pPr>
          <w:hyperlink w:anchor="_Toc191666852" w:history="1">
            <w:r w:rsidRPr="00AB7754">
              <w:rPr>
                <w:rStyle w:val="Hyperlink"/>
              </w:rPr>
              <w:t>6.2.</w:t>
            </w:r>
            <w:r w:rsidRPr="00AB7754">
              <w:rPr>
                <w:rFonts w:eastAsiaTheme="minorEastAsia"/>
                <w:kern w:val="2"/>
                <w14:ligatures w14:val="standardContextual"/>
              </w:rPr>
              <w:tab/>
            </w:r>
            <w:r w:rsidRPr="00AB7754">
              <w:rPr>
                <w:rStyle w:val="Hyperlink"/>
              </w:rPr>
              <w:t>Roles and Responsibilities</w:t>
            </w:r>
            <w:r w:rsidRPr="00AB7754">
              <w:rPr>
                <w:webHidden/>
              </w:rPr>
              <w:tab/>
            </w:r>
            <w:r w:rsidRPr="00AB7754">
              <w:rPr>
                <w:webHidden/>
              </w:rPr>
              <w:fldChar w:fldCharType="begin"/>
            </w:r>
            <w:r w:rsidRPr="00AB7754">
              <w:rPr>
                <w:webHidden/>
              </w:rPr>
              <w:instrText xml:space="preserve"> PAGEREF _Toc191666852 \h </w:instrText>
            </w:r>
            <w:r w:rsidRPr="00AB7754">
              <w:rPr>
                <w:webHidden/>
              </w:rPr>
            </w:r>
            <w:r w:rsidRPr="00AB7754">
              <w:rPr>
                <w:webHidden/>
              </w:rPr>
              <w:fldChar w:fldCharType="separate"/>
            </w:r>
            <w:r w:rsidR="007419AD">
              <w:rPr>
                <w:webHidden/>
              </w:rPr>
              <w:t>14</w:t>
            </w:r>
            <w:r w:rsidRPr="00AB7754">
              <w:rPr>
                <w:webHidden/>
              </w:rPr>
              <w:fldChar w:fldCharType="end"/>
            </w:r>
          </w:hyperlink>
        </w:p>
        <w:p w14:paraId="52439BB4" w14:textId="647A70C2" w:rsidR="00AB7754" w:rsidRPr="00AB7754" w:rsidRDefault="00AB7754" w:rsidP="00242F8A">
          <w:pPr>
            <w:pStyle w:val="TOClevel1"/>
            <w:rPr>
              <w:rFonts w:eastAsiaTheme="minorEastAsia"/>
              <w:kern w:val="2"/>
              <w14:ligatures w14:val="standardContextual"/>
            </w:rPr>
          </w:pPr>
          <w:hyperlink w:anchor="_Toc191666853" w:history="1">
            <w:r w:rsidRPr="00AB7754">
              <w:rPr>
                <w:rStyle w:val="Hyperlink"/>
              </w:rPr>
              <w:t>7.</w:t>
            </w:r>
            <w:r w:rsidRPr="00AB7754">
              <w:rPr>
                <w:rFonts w:eastAsiaTheme="minorEastAsia"/>
                <w:kern w:val="2"/>
                <w14:ligatures w14:val="standardContextual"/>
              </w:rPr>
              <w:tab/>
            </w:r>
            <w:r w:rsidRPr="00AB7754">
              <w:rPr>
                <w:rStyle w:val="Hyperlink"/>
              </w:rPr>
              <w:t>Risk Analysis and Management Plan</w:t>
            </w:r>
            <w:r w:rsidRPr="00AB7754">
              <w:rPr>
                <w:webHidden/>
              </w:rPr>
              <w:tab/>
            </w:r>
            <w:r w:rsidRPr="00AB7754">
              <w:rPr>
                <w:webHidden/>
              </w:rPr>
              <w:fldChar w:fldCharType="begin"/>
            </w:r>
            <w:r w:rsidRPr="00AB7754">
              <w:rPr>
                <w:webHidden/>
              </w:rPr>
              <w:instrText xml:space="preserve"> PAGEREF _Toc191666853 \h </w:instrText>
            </w:r>
            <w:r w:rsidRPr="00AB7754">
              <w:rPr>
                <w:webHidden/>
              </w:rPr>
            </w:r>
            <w:r w:rsidRPr="00AB7754">
              <w:rPr>
                <w:webHidden/>
              </w:rPr>
              <w:fldChar w:fldCharType="separate"/>
            </w:r>
            <w:r w:rsidR="007419AD">
              <w:rPr>
                <w:webHidden/>
              </w:rPr>
              <w:t>15</w:t>
            </w:r>
            <w:r w:rsidRPr="00AB7754">
              <w:rPr>
                <w:webHidden/>
              </w:rPr>
              <w:fldChar w:fldCharType="end"/>
            </w:r>
          </w:hyperlink>
        </w:p>
        <w:p w14:paraId="06B91B6A" w14:textId="0F77AFB3" w:rsidR="00AB7754" w:rsidRPr="00AB7754" w:rsidRDefault="00AB7754" w:rsidP="00B6456B">
          <w:pPr>
            <w:pStyle w:val="TOCLevel2"/>
            <w:rPr>
              <w:rFonts w:eastAsiaTheme="minorEastAsia"/>
              <w:kern w:val="2"/>
              <w14:ligatures w14:val="standardContextual"/>
            </w:rPr>
          </w:pPr>
          <w:hyperlink w:anchor="_Toc191666854" w:history="1">
            <w:r w:rsidRPr="00AB7754">
              <w:rPr>
                <w:rStyle w:val="Hyperlink"/>
              </w:rPr>
              <w:t>7.1.</w:t>
            </w:r>
            <w:r w:rsidRPr="00AB7754">
              <w:rPr>
                <w:rFonts w:eastAsiaTheme="minorEastAsia"/>
                <w:kern w:val="2"/>
                <w14:ligatures w14:val="standardContextual"/>
              </w:rPr>
              <w:tab/>
            </w:r>
            <w:r w:rsidRPr="00AB7754">
              <w:rPr>
                <w:rStyle w:val="Hyperlink"/>
              </w:rPr>
              <w:t>Risk Register</w:t>
            </w:r>
            <w:r w:rsidRPr="00AB7754">
              <w:rPr>
                <w:webHidden/>
              </w:rPr>
              <w:tab/>
            </w:r>
            <w:r w:rsidRPr="00AB7754">
              <w:rPr>
                <w:webHidden/>
              </w:rPr>
              <w:fldChar w:fldCharType="begin"/>
            </w:r>
            <w:r w:rsidRPr="00AB7754">
              <w:rPr>
                <w:webHidden/>
              </w:rPr>
              <w:instrText xml:space="preserve"> PAGEREF _Toc191666854 \h </w:instrText>
            </w:r>
            <w:r w:rsidRPr="00AB7754">
              <w:rPr>
                <w:webHidden/>
              </w:rPr>
            </w:r>
            <w:r w:rsidRPr="00AB7754">
              <w:rPr>
                <w:webHidden/>
              </w:rPr>
              <w:fldChar w:fldCharType="separate"/>
            </w:r>
            <w:r w:rsidR="007419AD">
              <w:rPr>
                <w:webHidden/>
              </w:rPr>
              <w:t>16</w:t>
            </w:r>
            <w:r w:rsidRPr="00AB7754">
              <w:rPr>
                <w:webHidden/>
              </w:rPr>
              <w:fldChar w:fldCharType="end"/>
            </w:r>
          </w:hyperlink>
        </w:p>
        <w:p w14:paraId="065D6EE1" w14:textId="68463EA3" w:rsidR="00AB7754" w:rsidRPr="00AB7754" w:rsidRDefault="00AB7754" w:rsidP="00242F8A">
          <w:pPr>
            <w:pStyle w:val="TOClevel1"/>
            <w:rPr>
              <w:rFonts w:eastAsiaTheme="minorEastAsia"/>
              <w:kern w:val="2"/>
              <w14:ligatures w14:val="standardContextual"/>
            </w:rPr>
          </w:pPr>
          <w:hyperlink w:anchor="_Toc191666855" w:history="1">
            <w:r w:rsidRPr="00AB7754">
              <w:rPr>
                <w:rStyle w:val="Hyperlink"/>
              </w:rPr>
              <w:t>8.</w:t>
            </w:r>
            <w:r w:rsidRPr="00AB7754">
              <w:rPr>
                <w:rFonts w:eastAsiaTheme="minorEastAsia"/>
                <w:kern w:val="2"/>
                <w14:ligatures w14:val="standardContextual"/>
              </w:rPr>
              <w:tab/>
            </w:r>
            <w:r w:rsidRPr="00AB7754">
              <w:rPr>
                <w:rStyle w:val="Hyperlink"/>
              </w:rPr>
              <w:t>Stakeholder Analysis and Communications Plan</w:t>
            </w:r>
            <w:r w:rsidRPr="00AB7754">
              <w:rPr>
                <w:webHidden/>
              </w:rPr>
              <w:tab/>
            </w:r>
            <w:r w:rsidRPr="00AB7754">
              <w:rPr>
                <w:webHidden/>
              </w:rPr>
              <w:fldChar w:fldCharType="begin"/>
            </w:r>
            <w:r w:rsidRPr="00AB7754">
              <w:rPr>
                <w:webHidden/>
              </w:rPr>
              <w:instrText xml:space="preserve"> PAGEREF _Toc191666855 \h </w:instrText>
            </w:r>
            <w:r w:rsidRPr="00AB7754">
              <w:rPr>
                <w:webHidden/>
              </w:rPr>
            </w:r>
            <w:r w:rsidRPr="00AB7754">
              <w:rPr>
                <w:webHidden/>
              </w:rPr>
              <w:fldChar w:fldCharType="separate"/>
            </w:r>
            <w:r w:rsidR="007419AD">
              <w:rPr>
                <w:webHidden/>
              </w:rPr>
              <w:t>20</w:t>
            </w:r>
            <w:r w:rsidRPr="00AB7754">
              <w:rPr>
                <w:webHidden/>
              </w:rPr>
              <w:fldChar w:fldCharType="end"/>
            </w:r>
          </w:hyperlink>
        </w:p>
        <w:p w14:paraId="49735826" w14:textId="0057BE00" w:rsidR="00AB7754" w:rsidRPr="00AB7754" w:rsidRDefault="00AB7754" w:rsidP="00B6456B">
          <w:pPr>
            <w:pStyle w:val="TOCLevel2"/>
            <w:rPr>
              <w:rFonts w:eastAsiaTheme="minorEastAsia"/>
              <w:kern w:val="2"/>
              <w14:ligatures w14:val="standardContextual"/>
            </w:rPr>
          </w:pPr>
          <w:hyperlink w:anchor="_Toc191666856" w:history="1">
            <w:r w:rsidRPr="00AB7754">
              <w:rPr>
                <w:rStyle w:val="Hyperlink"/>
              </w:rPr>
              <w:t>8.1.</w:t>
            </w:r>
            <w:r w:rsidRPr="00AB7754">
              <w:rPr>
                <w:rFonts w:eastAsiaTheme="minorEastAsia"/>
                <w:kern w:val="2"/>
                <w14:ligatures w14:val="standardContextual"/>
              </w:rPr>
              <w:tab/>
            </w:r>
            <w:r w:rsidRPr="00AB7754">
              <w:rPr>
                <w:rStyle w:val="Hyperlink"/>
              </w:rPr>
              <w:t>Stakeholder identification</w:t>
            </w:r>
            <w:r w:rsidRPr="00AB7754">
              <w:rPr>
                <w:webHidden/>
              </w:rPr>
              <w:tab/>
            </w:r>
            <w:r w:rsidRPr="00AB7754">
              <w:rPr>
                <w:webHidden/>
              </w:rPr>
              <w:fldChar w:fldCharType="begin"/>
            </w:r>
            <w:r w:rsidRPr="00AB7754">
              <w:rPr>
                <w:webHidden/>
              </w:rPr>
              <w:instrText xml:space="preserve"> PAGEREF _Toc191666856 \h </w:instrText>
            </w:r>
            <w:r w:rsidRPr="00AB7754">
              <w:rPr>
                <w:webHidden/>
              </w:rPr>
            </w:r>
            <w:r w:rsidRPr="00AB7754">
              <w:rPr>
                <w:webHidden/>
              </w:rPr>
              <w:fldChar w:fldCharType="separate"/>
            </w:r>
            <w:r w:rsidR="007419AD">
              <w:rPr>
                <w:webHidden/>
              </w:rPr>
              <w:t>20</w:t>
            </w:r>
            <w:r w:rsidRPr="00AB7754">
              <w:rPr>
                <w:webHidden/>
              </w:rPr>
              <w:fldChar w:fldCharType="end"/>
            </w:r>
          </w:hyperlink>
        </w:p>
        <w:p w14:paraId="69097C4C" w14:textId="1D4AA816" w:rsidR="00AB7754" w:rsidRPr="00AB7754" w:rsidRDefault="00AB7754" w:rsidP="00B6456B">
          <w:pPr>
            <w:pStyle w:val="TOCLevel2"/>
            <w:rPr>
              <w:rFonts w:eastAsiaTheme="minorEastAsia"/>
              <w:kern w:val="2"/>
              <w14:ligatures w14:val="standardContextual"/>
            </w:rPr>
          </w:pPr>
          <w:hyperlink w:anchor="_Toc191666857" w:history="1">
            <w:r w:rsidRPr="00AB7754">
              <w:rPr>
                <w:rStyle w:val="Hyperlink"/>
              </w:rPr>
              <w:t>8.2.</w:t>
            </w:r>
            <w:r w:rsidRPr="00AB7754">
              <w:rPr>
                <w:rFonts w:eastAsiaTheme="minorEastAsia"/>
                <w:kern w:val="2"/>
                <w14:ligatures w14:val="standardContextual"/>
              </w:rPr>
              <w:tab/>
            </w:r>
            <w:r w:rsidRPr="00AB7754">
              <w:rPr>
                <w:rStyle w:val="Hyperlink"/>
              </w:rPr>
              <w:t>Stakeholder prioritisation</w:t>
            </w:r>
            <w:r w:rsidRPr="00AB7754">
              <w:rPr>
                <w:webHidden/>
              </w:rPr>
              <w:tab/>
            </w:r>
            <w:r w:rsidRPr="00AB7754">
              <w:rPr>
                <w:webHidden/>
              </w:rPr>
              <w:fldChar w:fldCharType="begin"/>
            </w:r>
            <w:r w:rsidRPr="00AB7754">
              <w:rPr>
                <w:webHidden/>
              </w:rPr>
              <w:instrText xml:space="preserve"> PAGEREF _Toc191666857 \h </w:instrText>
            </w:r>
            <w:r w:rsidRPr="00AB7754">
              <w:rPr>
                <w:webHidden/>
              </w:rPr>
            </w:r>
            <w:r w:rsidRPr="00AB7754">
              <w:rPr>
                <w:webHidden/>
              </w:rPr>
              <w:fldChar w:fldCharType="separate"/>
            </w:r>
            <w:r w:rsidR="007419AD">
              <w:rPr>
                <w:webHidden/>
              </w:rPr>
              <w:t>20</w:t>
            </w:r>
            <w:r w:rsidRPr="00AB7754">
              <w:rPr>
                <w:webHidden/>
              </w:rPr>
              <w:fldChar w:fldCharType="end"/>
            </w:r>
          </w:hyperlink>
        </w:p>
        <w:p w14:paraId="2BF26F4A" w14:textId="46994AD1" w:rsidR="00AB7754" w:rsidRPr="00AB7754" w:rsidRDefault="00AB7754" w:rsidP="00B6456B">
          <w:pPr>
            <w:pStyle w:val="TOCLevel2"/>
            <w:rPr>
              <w:rFonts w:eastAsiaTheme="minorEastAsia"/>
              <w:kern w:val="2"/>
              <w14:ligatures w14:val="standardContextual"/>
            </w:rPr>
          </w:pPr>
          <w:hyperlink w:anchor="_Toc191666858" w:history="1">
            <w:r w:rsidRPr="00AB7754">
              <w:rPr>
                <w:rStyle w:val="Hyperlink"/>
              </w:rPr>
              <w:t>8.3.</w:t>
            </w:r>
            <w:r w:rsidRPr="00AB7754">
              <w:rPr>
                <w:rFonts w:eastAsiaTheme="minorEastAsia"/>
                <w:kern w:val="2"/>
                <w14:ligatures w14:val="standardContextual"/>
              </w:rPr>
              <w:tab/>
            </w:r>
            <w:r w:rsidRPr="00AB7754">
              <w:rPr>
                <w:rStyle w:val="Hyperlink"/>
              </w:rPr>
              <w:t>Communication Objectives</w:t>
            </w:r>
            <w:r w:rsidRPr="00AB7754">
              <w:rPr>
                <w:webHidden/>
              </w:rPr>
              <w:tab/>
            </w:r>
            <w:r w:rsidRPr="00AB7754">
              <w:rPr>
                <w:webHidden/>
              </w:rPr>
              <w:fldChar w:fldCharType="begin"/>
            </w:r>
            <w:r w:rsidRPr="00AB7754">
              <w:rPr>
                <w:webHidden/>
              </w:rPr>
              <w:instrText xml:space="preserve"> PAGEREF _Toc191666858 \h </w:instrText>
            </w:r>
            <w:r w:rsidRPr="00AB7754">
              <w:rPr>
                <w:webHidden/>
              </w:rPr>
            </w:r>
            <w:r w:rsidRPr="00AB7754">
              <w:rPr>
                <w:webHidden/>
              </w:rPr>
              <w:fldChar w:fldCharType="separate"/>
            </w:r>
            <w:r w:rsidR="007419AD">
              <w:rPr>
                <w:webHidden/>
              </w:rPr>
              <w:t>21</w:t>
            </w:r>
            <w:r w:rsidRPr="00AB7754">
              <w:rPr>
                <w:webHidden/>
              </w:rPr>
              <w:fldChar w:fldCharType="end"/>
            </w:r>
          </w:hyperlink>
        </w:p>
        <w:p w14:paraId="0EA43125" w14:textId="5786B608" w:rsidR="00AB7754" w:rsidRPr="00AB7754" w:rsidRDefault="00AB7754" w:rsidP="00B6456B">
          <w:pPr>
            <w:pStyle w:val="TOCLevel3entries"/>
            <w:rPr>
              <w:rFonts w:eastAsiaTheme="minorEastAsia"/>
              <w:kern w:val="2"/>
              <w14:ligatures w14:val="standardContextual"/>
            </w:rPr>
          </w:pPr>
          <w:hyperlink w:anchor="_Toc191666859" w:history="1">
            <w:r w:rsidRPr="00AB7754">
              <w:rPr>
                <w:rStyle w:val="Hyperlink"/>
              </w:rPr>
              <w:t>8.3.1.</w:t>
            </w:r>
            <w:r w:rsidRPr="00AB7754">
              <w:rPr>
                <w:rFonts w:eastAsiaTheme="minorEastAsia"/>
                <w:kern w:val="2"/>
                <w14:ligatures w14:val="standardContextual"/>
              </w:rPr>
              <w:tab/>
            </w:r>
            <w:r w:rsidRPr="00AB7754">
              <w:rPr>
                <w:rStyle w:val="Hyperlink"/>
              </w:rPr>
              <w:t>Communication Methods and Frequency</w:t>
            </w:r>
            <w:r w:rsidRPr="00AB7754">
              <w:rPr>
                <w:webHidden/>
              </w:rPr>
              <w:tab/>
            </w:r>
            <w:r w:rsidRPr="00AB7754">
              <w:rPr>
                <w:webHidden/>
              </w:rPr>
              <w:fldChar w:fldCharType="begin"/>
            </w:r>
            <w:r w:rsidRPr="00AB7754">
              <w:rPr>
                <w:webHidden/>
              </w:rPr>
              <w:instrText xml:space="preserve"> PAGEREF _Toc191666859 \h </w:instrText>
            </w:r>
            <w:r w:rsidRPr="00AB7754">
              <w:rPr>
                <w:webHidden/>
              </w:rPr>
            </w:r>
            <w:r w:rsidRPr="00AB7754">
              <w:rPr>
                <w:webHidden/>
              </w:rPr>
              <w:fldChar w:fldCharType="separate"/>
            </w:r>
            <w:r w:rsidR="007419AD">
              <w:rPr>
                <w:webHidden/>
              </w:rPr>
              <w:t>21</w:t>
            </w:r>
            <w:r w:rsidRPr="00AB7754">
              <w:rPr>
                <w:webHidden/>
              </w:rPr>
              <w:fldChar w:fldCharType="end"/>
            </w:r>
          </w:hyperlink>
        </w:p>
        <w:p w14:paraId="4BFE01F4" w14:textId="7CAD445E" w:rsidR="00AB7754" w:rsidRPr="00AB7754" w:rsidRDefault="00AB7754" w:rsidP="00B6456B">
          <w:pPr>
            <w:pStyle w:val="TOCLevel3entries"/>
            <w:rPr>
              <w:rFonts w:eastAsiaTheme="minorEastAsia"/>
              <w:kern w:val="2"/>
              <w14:ligatures w14:val="standardContextual"/>
            </w:rPr>
          </w:pPr>
          <w:hyperlink w:anchor="_Toc191666860" w:history="1">
            <w:r w:rsidRPr="00AB7754">
              <w:rPr>
                <w:rStyle w:val="Hyperlink"/>
              </w:rPr>
              <w:t>8.3.2.</w:t>
            </w:r>
            <w:r w:rsidRPr="00AB7754">
              <w:rPr>
                <w:rFonts w:eastAsiaTheme="minorEastAsia"/>
                <w:kern w:val="2"/>
                <w14:ligatures w14:val="standardContextual"/>
              </w:rPr>
              <w:tab/>
            </w:r>
            <w:r w:rsidRPr="00AB7754">
              <w:rPr>
                <w:rStyle w:val="Hyperlink"/>
              </w:rPr>
              <w:t>Communications Channels</w:t>
            </w:r>
            <w:r w:rsidRPr="00AB7754">
              <w:rPr>
                <w:webHidden/>
              </w:rPr>
              <w:tab/>
            </w:r>
            <w:r w:rsidRPr="00AB7754">
              <w:rPr>
                <w:webHidden/>
              </w:rPr>
              <w:fldChar w:fldCharType="begin"/>
            </w:r>
            <w:r w:rsidRPr="00AB7754">
              <w:rPr>
                <w:webHidden/>
              </w:rPr>
              <w:instrText xml:space="preserve"> PAGEREF _Toc191666860 \h </w:instrText>
            </w:r>
            <w:r w:rsidRPr="00AB7754">
              <w:rPr>
                <w:webHidden/>
              </w:rPr>
            </w:r>
            <w:r w:rsidRPr="00AB7754">
              <w:rPr>
                <w:webHidden/>
              </w:rPr>
              <w:fldChar w:fldCharType="separate"/>
            </w:r>
            <w:r w:rsidR="007419AD">
              <w:rPr>
                <w:webHidden/>
              </w:rPr>
              <w:t>21</w:t>
            </w:r>
            <w:r w:rsidRPr="00AB7754">
              <w:rPr>
                <w:webHidden/>
              </w:rPr>
              <w:fldChar w:fldCharType="end"/>
            </w:r>
          </w:hyperlink>
        </w:p>
        <w:p w14:paraId="6A9DB93E" w14:textId="04990EB1" w:rsidR="00AB7754" w:rsidRPr="00AB7754" w:rsidRDefault="00AB7754" w:rsidP="00242F8A">
          <w:pPr>
            <w:pStyle w:val="TOClevel1"/>
            <w:rPr>
              <w:rFonts w:eastAsiaTheme="minorEastAsia"/>
              <w:kern w:val="2"/>
              <w14:ligatures w14:val="standardContextual"/>
            </w:rPr>
          </w:pPr>
          <w:hyperlink w:anchor="_Toc191666861" w:history="1">
            <w:r w:rsidRPr="00AB7754">
              <w:rPr>
                <w:rStyle w:val="Hyperlink"/>
              </w:rPr>
              <w:t>9.</w:t>
            </w:r>
            <w:r w:rsidRPr="00AB7754">
              <w:rPr>
                <w:rFonts w:eastAsiaTheme="minorEastAsia"/>
                <w:kern w:val="2"/>
                <w14:ligatures w14:val="standardContextual"/>
              </w:rPr>
              <w:tab/>
            </w:r>
            <w:r w:rsidRPr="00AB7754">
              <w:rPr>
                <w:rStyle w:val="Hyperlink"/>
              </w:rPr>
              <w:t>Quality Assurance and Measures of Success</w:t>
            </w:r>
            <w:r w:rsidRPr="00AB7754">
              <w:rPr>
                <w:webHidden/>
              </w:rPr>
              <w:tab/>
            </w:r>
            <w:r w:rsidRPr="00AB7754">
              <w:rPr>
                <w:webHidden/>
              </w:rPr>
              <w:fldChar w:fldCharType="begin"/>
            </w:r>
            <w:r w:rsidRPr="00AB7754">
              <w:rPr>
                <w:webHidden/>
              </w:rPr>
              <w:instrText xml:space="preserve"> PAGEREF _Toc191666861 \h </w:instrText>
            </w:r>
            <w:r w:rsidRPr="00AB7754">
              <w:rPr>
                <w:webHidden/>
              </w:rPr>
            </w:r>
            <w:r w:rsidRPr="00AB7754">
              <w:rPr>
                <w:webHidden/>
              </w:rPr>
              <w:fldChar w:fldCharType="separate"/>
            </w:r>
            <w:r w:rsidR="007419AD">
              <w:rPr>
                <w:webHidden/>
              </w:rPr>
              <w:t>22</w:t>
            </w:r>
            <w:r w:rsidRPr="00AB7754">
              <w:rPr>
                <w:webHidden/>
              </w:rPr>
              <w:fldChar w:fldCharType="end"/>
            </w:r>
          </w:hyperlink>
        </w:p>
        <w:p w14:paraId="3FD863ED" w14:textId="560991FE" w:rsidR="00AB7754" w:rsidRPr="00AB7754" w:rsidRDefault="00AB7754" w:rsidP="00B6456B">
          <w:pPr>
            <w:pStyle w:val="TOCLevel2"/>
            <w:rPr>
              <w:rFonts w:eastAsiaTheme="minorEastAsia"/>
              <w:kern w:val="2"/>
              <w14:ligatures w14:val="standardContextual"/>
            </w:rPr>
          </w:pPr>
          <w:hyperlink w:anchor="_Toc191666862" w:history="1">
            <w:r w:rsidRPr="00AB7754">
              <w:rPr>
                <w:rStyle w:val="Hyperlink"/>
              </w:rPr>
              <w:t>9.1.</w:t>
            </w:r>
            <w:r w:rsidRPr="00AB7754">
              <w:rPr>
                <w:rFonts w:eastAsiaTheme="minorEastAsia"/>
                <w:kern w:val="2"/>
                <w14:ligatures w14:val="standardContextual"/>
              </w:rPr>
              <w:tab/>
            </w:r>
            <w:r w:rsidRPr="00AB7754">
              <w:rPr>
                <w:rStyle w:val="Hyperlink"/>
              </w:rPr>
              <w:t>Quality Goals and Objectives</w:t>
            </w:r>
            <w:r w:rsidRPr="00AB7754">
              <w:rPr>
                <w:webHidden/>
              </w:rPr>
              <w:tab/>
            </w:r>
            <w:r w:rsidRPr="00AB7754">
              <w:rPr>
                <w:webHidden/>
              </w:rPr>
              <w:fldChar w:fldCharType="begin"/>
            </w:r>
            <w:r w:rsidRPr="00AB7754">
              <w:rPr>
                <w:webHidden/>
              </w:rPr>
              <w:instrText xml:space="preserve"> PAGEREF _Toc191666862 \h </w:instrText>
            </w:r>
            <w:r w:rsidRPr="00AB7754">
              <w:rPr>
                <w:webHidden/>
              </w:rPr>
            </w:r>
            <w:r w:rsidRPr="00AB7754">
              <w:rPr>
                <w:webHidden/>
              </w:rPr>
              <w:fldChar w:fldCharType="separate"/>
            </w:r>
            <w:r w:rsidR="007419AD">
              <w:rPr>
                <w:webHidden/>
              </w:rPr>
              <w:t>22</w:t>
            </w:r>
            <w:r w:rsidRPr="00AB7754">
              <w:rPr>
                <w:webHidden/>
              </w:rPr>
              <w:fldChar w:fldCharType="end"/>
            </w:r>
          </w:hyperlink>
        </w:p>
        <w:p w14:paraId="6B7E6438" w14:textId="5A65A7FA" w:rsidR="00AB7754" w:rsidRPr="00AB7754" w:rsidRDefault="00AB7754" w:rsidP="00B6456B">
          <w:pPr>
            <w:pStyle w:val="TOCLevel2"/>
            <w:rPr>
              <w:rFonts w:eastAsiaTheme="minorEastAsia"/>
              <w:kern w:val="2"/>
              <w14:ligatures w14:val="standardContextual"/>
            </w:rPr>
          </w:pPr>
          <w:hyperlink w:anchor="_Toc191666863" w:history="1">
            <w:r w:rsidRPr="00AB7754">
              <w:rPr>
                <w:rStyle w:val="Hyperlink"/>
              </w:rPr>
              <w:t>9.2.</w:t>
            </w:r>
            <w:r w:rsidRPr="00AB7754">
              <w:rPr>
                <w:rFonts w:eastAsiaTheme="minorEastAsia"/>
                <w:kern w:val="2"/>
                <w14:ligatures w14:val="standardContextual"/>
              </w:rPr>
              <w:tab/>
            </w:r>
            <w:r w:rsidRPr="00AB7754">
              <w:rPr>
                <w:rStyle w:val="Hyperlink"/>
              </w:rPr>
              <w:t>Quality Assurance criteria</w:t>
            </w:r>
            <w:r w:rsidRPr="00AB7754">
              <w:rPr>
                <w:webHidden/>
              </w:rPr>
              <w:tab/>
            </w:r>
            <w:r w:rsidRPr="00AB7754">
              <w:rPr>
                <w:webHidden/>
              </w:rPr>
              <w:fldChar w:fldCharType="begin"/>
            </w:r>
            <w:r w:rsidRPr="00AB7754">
              <w:rPr>
                <w:webHidden/>
              </w:rPr>
              <w:instrText xml:space="preserve"> PAGEREF _Toc191666863 \h </w:instrText>
            </w:r>
            <w:r w:rsidRPr="00AB7754">
              <w:rPr>
                <w:webHidden/>
              </w:rPr>
            </w:r>
            <w:r w:rsidRPr="00AB7754">
              <w:rPr>
                <w:webHidden/>
              </w:rPr>
              <w:fldChar w:fldCharType="separate"/>
            </w:r>
            <w:r w:rsidR="007419AD">
              <w:rPr>
                <w:webHidden/>
              </w:rPr>
              <w:t>22</w:t>
            </w:r>
            <w:r w:rsidRPr="00AB7754">
              <w:rPr>
                <w:webHidden/>
              </w:rPr>
              <w:fldChar w:fldCharType="end"/>
            </w:r>
          </w:hyperlink>
        </w:p>
        <w:p w14:paraId="6AD7B279" w14:textId="177EA4FF" w:rsidR="00AB7754" w:rsidRPr="00AB7754" w:rsidRDefault="00AB7754" w:rsidP="00B6456B">
          <w:pPr>
            <w:pStyle w:val="TOCLevel2"/>
            <w:rPr>
              <w:rFonts w:eastAsiaTheme="minorEastAsia"/>
              <w:kern w:val="2"/>
              <w14:ligatures w14:val="standardContextual"/>
            </w:rPr>
          </w:pPr>
          <w:hyperlink w:anchor="_Toc191666864" w:history="1">
            <w:r w:rsidRPr="00AB7754">
              <w:rPr>
                <w:rStyle w:val="Hyperlink"/>
              </w:rPr>
              <w:t>9.3.</w:t>
            </w:r>
            <w:r w:rsidRPr="00AB7754">
              <w:rPr>
                <w:rFonts w:eastAsiaTheme="minorEastAsia"/>
                <w:kern w:val="2"/>
                <w14:ligatures w14:val="standardContextual"/>
              </w:rPr>
              <w:tab/>
            </w:r>
            <w:r w:rsidRPr="00AB7754">
              <w:rPr>
                <w:rStyle w:val="Hyperlink"/>
              </w:rPr>
              <w:t>Measure of Success</w:t>
            </w:r>
            <w:r w:rsidRPr="00AB7754">
              <w:rPr>
                <w:webHidden/>
              </w:rPr>
              <w:tab/>
            </w:r>
            <w:r w:rsidRPr="00AB7754">
              <w:rPr>
                <w:webHidden/>
              </w:rPr>
              <w:fldChar w:fldCharType="begin"/>
            </w:r>
            <w:r w:rsidRPr="00AB7754">
              <w:rPr>
                <w:webHidden/>
              </w:rPr>
              <w:instrText xml:space="preserve"> PAGEREF _Toc191666864 \h </w:instrText>
            </w:r>
            <w:r w:rsidRPr="00AB7754">
              <w:rPr>
                <w:webHidden/>
              </w:rPr>
            </w:r>
            <w:r w:rsidRPr="00AB7754">
              <w:rPr>
                <w:webHidden/>
              </w:rPr>
              <w:fldChar w:fldCharType="separate"/>
            </w:r>
            <w:r w:rsidR="007419AD">
              <w:rPr>
                <w:webHidden/>
              </w:rPr>
              <w:t>24</w:t>
            </w:r>
            <w:r w:rsidRPr="00AB7754">
              <w:rPr>
                <w:webHidden/>
              </w:rPr>
              <w:fldChar w:fldCharType="end"/>
            </w:r>
          </w:hyperlink>
        </w:p>
        <w:p w14:paraId="6FE6CF27" w14:textId="582837B5" w:rsidR="00AB7754" w:rsidRPr="00AB7754" w:rsidRDefault="00AB7754" w:rsidP="00B6456B">
          <w:pPr>
            <w:pStyle w:val="TOCLevel3entries"/>
            <w:rPr>
              <w:rFonts w:eastAsiaTheme="minorEastAsia"/>
              <w:kern w:val="2"/>
              <w14:ligatures w14:val="standardContextual"/>
            </w:rPr>
          </w:pPr>
          <w:hyperlink w:anchor="_Toc191666865" w:history="1">
            <w:r w:rsidRPr="00AB7754">
              <w:rPr>
                <w:rStyle w:val="Hyperlink"/>
              </w:rPr>
              <w:t>9.3.1.</w:t>
            </w:r>
            <w:r w:rsidRPr="00AB7754">
              <w:rPr>
                <w:rFonts w:eastAsiaTheme="minorEastAsia"/>
                <w:kern w:val="2"/>
                <w14:ligatures w14:val="standardContextual"/>
              </w:rPr>
              <w:tab/>
            </w:r>
            <w:r w:rsidRPr="00AB7754">
              <w:rPr>
                <w:rStyle w:val="Hyperlink"/>
              </w:rPr>
              <w:t>Deliverable-Specific Quality Standards</w:t>
            </w:r>
            <w:r w:rsidRPr="00AB7754">
              <w:rPr>
                <w:webHidden/>
              </w:rPr>
              <w:tab/>
            </w:r>
            <w:r w:rsidRPr="00AB7754">
              <w:rPr>
                <w:webHidden/>
              </w:rPr>
              <w:fldChar w:fldCharType="begin"/>
            </w:r>
            <w:r w:rsidRPr="00AB7754">
              <w:rPr>
                <w:webHidden/>
              </w:rPr>
              <w:instrText xml:space="preserve"> PAGEREF _Toc191666865 \h </w:instrText>
            </w:r>
            <w:r w:rsidRPr="00AB7754">
              <w:rPr>
                <w:webHidden/>
              </w:rPr>
            </w:r>
            <w:r w:rsidRPr="00AB7754">
              <w:rPr>
                <w:webHidden/>
              </w:rPr>
              <w:fldChar w:fldCharType="separate"/>
            </w:r>
            <w:r w:rsidR="007419AD">
              <w:rPr>
                <w:webHidden/>
              </w:rPr>
              <w:t>25</w:t>
            </w:r>
            <w:r w:rsidRPr="00AB7754">
              <w:rPr>
                <w:webHidden/>
              </w:rPr>
              <w:fldChar w:fldCharType="end"/>
            </w:r>
          </w:hyperlink>
        </w:p>
        <w:p w14:paraId="04A60D79" w14:textId="5A0F2E68" w:rsidR="00AB7754" w:rsidRPr="00242F8A" w:rsidRDefault="00AB7754" w:rsidP="00242F8A">
          <w:pPr>
            <w:pStyle w:val="TOClevel1"/>
            <w:rPr>
              <w:rFonts w:eastAsiaTheme="minorEastAsia"/>
            </w:rPr>
          </w:pPr>
          <w:hyperlink w:anchor="_Toc191666866" w:history="1">
            <w:r w:rsidRPr="00242F8A">
              <w:rPr>
                <w:rStyle w:val="Hyperlink"/>
                <w:color w:val="auto"/>
                <w:u w:val="none"/>
              </w:rPr>
              <w:t>10.</w:t>
            </w:r>
            <w:r w:rsidRPr="00242F8A">
              <w:rPr>
                <w:rFonts w:eastAsiaTheme="minorEastAsia"/>
              </w:rPr>
              <w:tab/>
            </w:r>
            <w:r w:rsidRPr="00242F8A">
              <w:rPr>
                <w:rStyle w:val="Hyperlink"/>
                <w:color w:val="auto"/>
                <w:u w:val="none"/>
              </w:rPr>
              <w:t>References</w:t>
            </w:r>
            <w:r w:rsidRPr="00242F8A">
              <w:rPr>
                <w:webHidden/>
              </w:rPr>
              <w:tab/>
            </w:r>
            <w:r w:rsidRPr="00242F8A">
              <w:rPr>
                <w:webHidden/>
              </w:rPr>
              <w:fldChar w:fldCharType="begin"/>
            </w:r>
            <w:r w:rsidRPr="00242F8A">
              <w:rPr>
                <w:webHidden/>
              </w:rPr>
              <w:instrText xml:space="preserve"> PAGEREF _Toc191666866 \h </w:instrText>
            </w:r>
            <w:r w:rsidRPr="00242F8A">
              <w:rPr>
                <w:webHidden/>
              </w:rPr>
            </w:r>
            <w:r w:rsidRPr="00242F8A">
              <w:rPr>
                <w:webHidden/>
              </w:rPr>
              <w:fldChar w:fldCharType="separate"/>
            </w:r>
            <w:r w:rsidR="007419AD">
              <w:rPr>
                <w:webHidden/>
              </w:rPr>
              <w:t>26</w:t>
            </w:r>
            <w:r w:rsidRPr="00242F8A">
              <w:rPr>
                <w:webHidden/>
              </w:rPr>
              <w:fldChar w:fldCharType="end"/>
            </w:r>
          </w:hyperlink>
        </w:p>
        <w:p w14:paraId="4141BE58" w14:textId="715F89A2" w:rsidR="00E83CAA" w:rsidRDefault="00E83CAA" w:rsidP="00280113">
          <w:pPr>
            <w:spacing w:before="200" w:beforeAutospacing="0" w:after="0" w:afterAutospacing="0" w:line="240" w:lineRule="auto"/>
          </w:pPr>
          <w:r w:rsidRPr="00935AB6">
            <w:rPr>
              <w:b/>
              <w:bCs/>
              <w:noProof/>
            </w:rPr>
            <w:fldChar w:fldCharType="end"/>
          </w:r>
        </w:p>
      </w:sdtContent>
    </w:sdt>
    <w:p w14:paraId="0326F03A" w14:textId="7418A640" w:rsidR="00A44305" w:rsidRDefault="00A44305" w:rsidP="00A44305"/>
    <w:p w14:paraId="12FE1BE3" w14:textId="77777777" w:rsidR="00A44305" w:rsidRDefault="00A44305" w:rsidP="00A44305"/>
    <w:p w14:paraId="315CCCC5" w14:textId="00D11FB0" w:rsidR="00A44305" w:rsidRPr="00A44305" w:rsidRDefault="00A44305" w:rsidP="00A44305">
      <w:pPr>
        <w:sectPr w:rsidR="00A44305" w:rsidRPr="00A44305" w:rsidSect="00A44305">
          <w:footerReference w:type="even" r:id="rId9"/>
          <w:footerReference w:type="default" r:id="rId10"/>
          <w:pgSz w:w="11906" w:h="16838"/>
          <w:pgMar w:top="1440" w:right="1440" w:bottom="1440" w:left="1440" w:header="708" w:footer="708" w:gutter="0"/>
          <w:pgNumType w:fmt="lowerRoman" w:start="1"/>
          <w:cols w:space="708"/>
          <w:docGrid w:linePitch="360"/>
        </w:sectPr>
      </w:pPr>
    </w:p>
    <w:p w14:paraId="43490AC2" w14:textId="0F182EFD" w:rsidR="00301412" w:rsidRPr="004F1E96" w:rsidRDefault="00301412" w:rsidP="00253113">
      <w:pPr>
        <w:pStyle w:val="Heading1"/>
        <w:numPr>
          <w:ilvl w:val="0"/>
          <w:numId w:val="0"/>
        </w:numPr>
        <w:ind w:left="357"/>
      </w:pPr>
      <w:bookmarkStart w:id="1" w:name="_Toc191666813"/>
      <w:r w:rsidRPr="004F1E96">
        <w:lastRenderedPageBreak/>
        <w:t>Project Title</w:t>
      </w:r>
      <w:r w:rsidR="00833F9D">
        <w:t>:</w:t>
      </w:r>
      <w:bookmarkEnd w:id="1"/>
    </w:p>
    <w:p w14:paraId="697E0671" w14:textId="3A6FBC19" w:rsidR="00301412" w:rsidRPr="00CF0A90" w:rsidRDefault="00833F9D" w:rsidP="007F3CDD">
      <w:pPr>
        <w:rPr>
          <w:rFonts w:cstheme="minorBidi"/>
          <w:b/>
          <w:bCs/>
        </w:rPr>
      </w:pPr>
      <w:r w:rsidRPr="00CF0A90">
        <w:rPr>
          <w:b/>
          <w:bCs/>
        </w:rPr>
        <w:t xml:space="preserve">Software Architecture Teaching: A Systematic Review </w:t>
      </w:r>
    </w:p>
    <w:p w14:paraId="22C9FB8A" w14:textId="55D6FF10" w:rsidR="00301412" w:rsidRPr="004F1E96" w:rsidRDefault="00301412" w:rsidP="00F87F67">
      <w:pPr>
        <w:pStyle w:val="Heading1"/>
      </w:pPr>
      <w:bookmarkStart w:id="2" w:name="_Toc191666814"/>
      <w:r w:rsidRPr="004F1E96">
        <w:t>Project Purpose</w:t>
      </w:r>
      <w:bookmarkEnd w:id="2"/>
    </w:p>
    <w:p w14:paraId="39C3927C" w14:textId="45B39F66" w:rsidR="00301412" w:rsidRPr="00DD4E74" w:rsidRDefault="00301412" w:rsidP="007F3CDD">
      <w:r w:rsidRPr="00DD4E74">
        <w:t xml:space="preserve">This research project aims to conduct a </w:t>
      </w:r>
      <w:r w:rsidRPr="00DD4E74">
        <w:rPr>
          <w:rStyle w:val="s1"/>
          <w:rFonts w:eastAsiaTheme="majorEastAsia"/>
        </w:rPr>
        <w:t xml:space="preserve">systematic review of software architecture teaching </w:t>
      </w:r>
      <w:r w:rsidRPr="00DD4E74">
        <w:t xml:space="preserve">with a focus on aligning academic curricula with industry requirements. Leveraging </w:t>
      </w:r>
      <w:r w:rsidRPr="00DD4E74">
        <w:rPr>
          <w:rStyle w:val="s1"/>
          <w:rFonts w:eastAsiaTheme="majorEastAsia"/>
        </w:rPr>
        <w:t>Kitchenham’s Principle</w:t>
      </w:r>
      <w:r w:rsidRPr="00DD4E74">
        <w:t xml:space="preserve"> </w:t>
      </w:r>
      <w:r w:rsidRPr="007F3CDD">
        <w:t>and</w:t>
      </w:r>
      <w:r w:rsidRPr="00DD4E74">
        <w:t xml:space="preserve"> the </w:t>
      </w:r>
      <w:r w:rsidRPr="00DD4E74">
        <w:rPr>
          <w:rStyle w:val="s1"/>
          <w:rFonts w:eastAsiaTheme="majorEastAsia"/>
        </w:rPr>
        <w:t>SPIDER framework</w:t>
      </w:r>
      <w:r w:rsidRPr="00DD4E74">
        <w:t>, the study will comprehensively analyse existing literature and gather evidence to involv</w:t>
      </w:r>
      <w:r w:rsidR="006E568F">
        <w:t>e</w:t>
      </w:r>
      <w:r w:rsidRPr="00DD4E74">
        <w:t xml:space="preserve"> educators, students, and industry professionals. The primary objective is to assess the effectiveness of various teaching methodologies in enhancing student academic performance, industry readiness, and overall instructional quality. Furthermore, the research will explore the key challenges faced by educators in implementing these strategies and provide actionable recommendations to bridge the gap between academic learning and industry needs. </w:t>
      </w:r>
    </w:p>
    <w:p w14:paraId="47689AA0" w14:textId="48BF21EC" w:rsidR="00301412" w:rsidRPr="001E4CE2" w:rsidRDefault="00301412" w:rsidP="00F87F67">
      <w:pPr>
        <w:pStyle w:val="Heading1"/>
      </w:pPr>
      <w:bookmarkStart w:id="3" w:name="_Toc191666815"/>
      <w:r w:rsidRPr="004F1E96">
        <w:t xml:space="preserve">Project Context/Background/Literature </w:t>
      </w:r>
      <w:r w:rsidR="00A94CC5">
        <w:t>R</w:t>
      </w:r>
      <w:r w:rsidRPr="004F1E96">
        <w:t>eview</w:t>
      </w:r>
      <w:bookmarkEnd w:id="3"/>
      <w:r w:rsidRPr="004F1E96">
        <w:t xml:space="preserve"> </w:t>
      </w:r>
    </w:p>
    <w:p w14:paraId="1300C3B8" w14:textId="6F0520F5" w:rsidR="00301412" w:rsidRPr="00DD4E74" w:rsidRDefault="00301412" w:rsidP="007F3CDD">
      <w:r w:rsidRPr="00DD4E74">
        <w:t xml:space="preserve">The field of software architecture plays a pivotal role in software engineering, which focuses on system design principles, architectural patterns, and critical decision-making processes at the system level. Despite its significance, studies have indicated </w:t>
      </w:r>
      <w:r w:rsidR="00104A9F">
        <w:t xml:space="preserve">the </w:t>
      </w:r>
      <w:r w:rsidRPr="00DD4E74">
        <w:t xml:space="preserve">gap between the competencies taught in academic programs and actual skill sets demanded by the software industry. </w:t>
      </w:r>
      <w:r w:rsidR="00392E39">
        <w:t>In o</w:t>
      </w:r>
      <w:r w:rsidRPr="00DD4E74">
        <w:t>ne of the studies</w:t>
      </w:r>
      <w:r w:rsidR="00392E39">
        <w:t>,</w:t>
      </w:r>
      <w:r w:rsidRPr="00DD4E74">
        <w:t xml:space="preserve"> </w:t>
      </w:r>
      <w:r w:rsidR="00F761C0">
        <w:fldChar w:fldCharType="begin"/>
      </w:r>
      <w:r w:rsidR="00F761C0">
        <w:instrText xml:space="preserve"> ADDIN EN.CITE &lt;EndNote&gt;&lt;Cite&gt;&lt;Author&gt;Garousi&lt;/Author&gt;&lt;Year&gt;2020&lt;/Year&gt;&lt;RecNum&gt;13&lt;/RecNum&gt;&lt;DisplayText&gt;(Garousi et al. 2020)&lt;/DisplayText&gt;&lt;record&gt;&lt;rec-number&gt;13&lt;/rec-number&gt;&lt;foreign-keys&gt;&lt;key app="EN" db-id="eddzfdwv3ssdsuev5pevfrfxexdexpr5zev9" timestamp="1740637911"&gt;13&lt;/key&gt;&lt;/foreign-keys&gt;&lt;ref-type name="Journal Article"&gt;17&lt;/ref-type&gt;&lt;contributors&gt;&lt;authors&gt;&lt;author&gt;V. Garousi&lt;/author&gt;&lt;author&gt;G. Giray&lt;/author&gt;&lt;author&gt;E. Tuzun&lt;/author&gt;&lt;author&gt;C. Catal&lt;/author&gt;&lt;author&gt;M. Felderer&lt;/author&gt;&lt;/authors&gt;&lt;/contributors&gt;&lt;titles&gt;&lt;title&gt;Closing the Gap Between Software Engineering Education and Industrial Needs&lt;/title&gt;&lt;secondary-title&gt;IEEE Software&lt;/secondary-title&gt;&lt;/titles&gt;&lt;periodical&gt;&lt;full-title&gt;IEEE Software&lt;/full-title&gt;&lt;/periodical&gt;&lt;pages&gt;68-77&lt;/pages&gt;&lt;volume&gt;37&lt;/volume&gt;&lt;number&gt;2&lt;/number&gt;&lt;dates&gt;&lt;year&gt;2020&lt;/year&gt;&lt;/dates&gt;&lt;isbn&gt;1937-4194&lt;/isbn&gt;&lt;urls&gt;&lt;/urls&gt;&lt;electronic-resource-num&gt;10.1109/MS.2018.2880823&lt;/electronic-resource-num&gt;&lt;/record&gt;&lt;/Cite&gt;&lt;/EndNote&gt;</w:instrText>
      </w:r>
      <w:r w:rsidR="00F761C0">
        <w:fldChar w:fldCharType="separate"/>
      </w:r>
      <w:r w:rsidR="00F761C0">
        <w:rPr>
          <w:noProof/>
        </w:rPr>
        <w:t>(Garousi et al. 2020)</w:t>
      </w:r>
      <w:r w:rsidR="00F761C0">
        <w:fldChar w:fldCharType="end"/>
      </w:r>
      <w:r w:rsidRPr="00DD4E74">
        <w:t xml:space="preserve"> conducted a systematic literature review analysing 33 studies across 12 countries encompassing over 40000 data points and discovered misalignment between skills taught in software engineering education and those required in the industry. Likewise </w:t>
      </w:r>
      <w:r w:rsidR="003266FE">
        <w:fldChar w:fldCharType="begin">
          <w:fldData xml:space="preserve">PEVuZE5vdGU+PENpdGU+PEF1dGhvcj5FbGxpczwvQXV0aG9yPjxZZWFyPjIwMTE8L1llYXI+PFJl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</w:fldData>
        </w:fldChar>
      </w:r>
      <w:r w:rsidR="003266FE">
        <w:instrText xml:space="preserve"> ADDIN EN.CITE </w:instrText>
      </w:r>
      <w:r w:rsidR="003266FE">
        <w:fldChar w:fldCharType="begin">
          <w:fldData xml:space="preserve">PEVuZE5vdGU+PENpdGU+PEF1dGhvcj5FbGxpczwvQXV0aG9yPjxZZWFyPjIwMTE8L1llYXI+PFJl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</w:fldData>
        </w:fldChar>
      </w:r>
      <w:r w:rsidR="003266FE">
        <w:instrText xml:space="preserve"> ADDIN EN.CITE.DATA </w:instrText>
      </w:r>
      <w:r w:rsidR="003266FE">
        <w:fldChar w:fldCharType="end"/>
      </w:r>
      <w:r w:rsidR="003266FE">
        <w:fldChar w:fldCharType="separate"/>
      </w:r>
      <w:r w:rsidR="003266FE">
        <w:rPr>
          <w:noProof/>
        </w:rPr>
        <w:t>(Ellis and Garvey 2011)</w:t>
      </w:r>
      <w:r w:rsidR="003266FE">
        <w:fldChar w:fldCharType="end"/>
      </w:r>
      <w:r w:rsidR="00104A9F">
        <w:t xml:space="preserve">, in their </w:t>
      </w:r>
      <w:r w:rsidRPr="00DD4E74">
        <w:t>thesis</w:t>
      </w:r>
      <w:r w:rsidR="00392E39">
        <w:t>,</w:t>
      </w:r>
      <w:r w:rsidRPr="00DD4E74">
        <w:t xml:space="preserve"> </w:t>
      </w:r>
      <w:r w:rsidR="00392E39">
        <w:t xml:space="preserve">they </w:t>
      </w:r>
      <w:r w:rsidRPr="00DD4E74">
        <w:t xml:space="preserve">identified </w:t>
      </w:r>
      <w:r w:rsidR="00104A9F">
        <w:t xml:space="preserve">that </w:t>
      </w:r>
      <w:r w:rsidRPr="00DD4E74">
        <w:t xml:space="preserve">software engineering education often lags </w:t>
      </w:r>
      <w:r w:rsidR="00990046">
        <w:t xml:space="preserve">behind </w:t>
      </w:r>
      <w:r w:rsidRPr="00DD4E74">
        <w:t>industry needs due to rapidly evolving technologies</w:t>
      </w:r>
      <w:r w:rsidR="00B155DD">
        <w:t>,</w:t>
      </w:r>
      <w:r w:rsidRPr="00DD4E74">
        <w:t xml:space="preserve"> which emphasi</w:t>
      </w:r>
      <w:r w:rsidR="00B155DD">
        <w:t>s</w:t>
      </w:r>
      <w:r w:rsidRPr="00DD4E74">
        <w:t xml:space="preserve">es </w:t>
      </w:r>
      <w:r w:rsidR="00B155DD">
        <w:t>the</w:t>
      </w:r>
      <w:r w:rsidRPr="00DD4E74">
        <w:t xml:space="preserve"> gap that exist</w:t>
      </w:r>
      <w:r w:rsidR="007F428B">
        <w:t>s</w:t>
      </w:r>
      <w:r w:rsidRPr="00DD4E74">
        <w:t xml:space="preserve"> not only in technical skills but also </w:t>
      </w:r>
      <w:r w:rsidR="00B155DD">
        <w:t xml:space="preserve">in </w:t>
      </w:r>
      <w:r w:rsidRPr="00DD4E74">
        <w:t>foundational knowledge area</w:t>
      </w:r>
      <w:r w:rsidR="00B155DD">
        <w:t>s</w:t>
      </w:r>
      <w:r w:rsidRPr="00DD4E74">
        <w:t xml:space="preserve"> crucial for industry success.   This disparity impacts employability and raises concerns in terms of industry readiness. </w:t>
      </w:r>
    </w:p>
    <w:p w14:paraId="1F612A49" w14:textId="7F2CA6BA" w:rsidR="00301412" w:rsidRPr="00DD4E74" w:rsidRDefault="00301412" w:rsidP="007F3CDD">
      <w:pPr>
        <w:rPr>
          <w:rFonts w:eastAsia="MS Gothic"/>
        </w:rPr>
      </w:pPr>
      <w:r w:rsidRPr="00DD4E74">
        <w:t>Likewise</w:t>
      </w:r>
      <w:r w:rsidR="007F428B">
        <w:t>,</w:t>
      </w:r>
      <w:r w:rsidRPr="00DD4E74">
        <w:t xml:space="preserve"> adopting adaptive teaching learning strategies that w</w:t>
      </w:r>
      <w:r w:rsidR="006E568F">
        <w:t>i</w:t>
      </w:r>
      <w:r w:rsidRPr="00DD4E74">
        <w:t>ll align academic curricula with evolving industry requirements has also been prove</w:t>
      </w:r>
      <w:r w:rsidR="006E568F">
        <w:t>n</w:t>
      </w:r>
      <w:r w:rsidRPr="00DD4E74">
        <w:t xml:space="preserve"> to be essential. In a study conducted among software architects, where emphasis was placed on collaborative learning environments, it </w:t>
      </w:r>
      <w:r w:rsidR="006E568F">
        <w:t xml:space="preserve">was </w:t>
      </w:r>
      <w:r w:rsidRPr="00DD4E74">
        <w:t>revealed that such strategies not only improve academic performance but also reduce the likelihood of repeating common design mistakes (Weise, Brand &amp; Hoorn, 2025). Similarly,</w:t>
      </w:r>
      <w:r w:rsidR="00F761C0">
        <w:t xml:space="preserve"> </w:t>
      </w:r>
      <w:r w:rsidR="00F761C0">
        <w:fldChar w:fldCharType="begin"/>
      </w:r>
      <w:r w:rsidR="00F761C0">
        <w:instrText xml:space="preserve"> ADDIN EN.CITE &lt;EndNote&gt;&lt;Cite&gt;&lt;Author&gt;Bhargava&lt;/Author&gt;&lt;Year&gt;2025&lt;/Year&gt;&lt;RecNum&gt;23&lt;/RecNum&gt;&lt;DisplayText&gt;(Bhargava et al. 2025)&lt;/DisplayText&gt;&lt;record&gt;&lt;rec-number&gt;23&lt;/rec-number&gt;&lt;foreign-keys&gt;&lt;key app="EN" db-id="eddzfdwv3ssdsuev5pevfrfxexdexpr5zev9" timestamp="1740640303"&gt;23&lt;/key&gt;&lt;/foreign-keys&gt;&lt;ref-type name="Book"&gt;6&lt;/ref-type&gt;&lt;contributors&gt;&lt;authors&gt;&lt;author&gt;Bhargava, Manan&lt;/author&gt;&lt;author&gt;Gandhi, Mehul&lt;/author&gt;&lt;author&gt;Qayumi, Eemon&lt;/author&gt;&lt;author&gt;Phelps, Victoria&lt;/author&gt;&lt;author&gt;Zhuang, Zixuan&lt;/author&gt;&lt;author&gt;Nathan, Naveen&lt;/author&gt;&lt;author&gt;Bernard, Connor&lt;/author&gt;&lt;author&gt;Garcia, Dan&lt;/author&gt;&lt;/authors&gt;&lt;/contributors&gt;&lt;titles&gt;&lt;title&gt;GradeSync: A Tool for Automating Incomplete Processing to Support Mastery Learning&lt;/title&gt;&lt;/titles&gt;&lt;pages&gt;1387-1388&lt;/pages&gt;&lt;dates&gt;&lt;year&gt;2025&lt;/year&gt;&lt;/dates&gt;&lt;urls&gt;&lt;/urls&gt;&lt;electronic-resource-num&gt;10.1145/3641555.3705192&lt;/electronic-resource-num&gt;&lt;/record&gt;&lt;/Cite&gt;&lt;/EndNote&gt;</w:instrText>
      </w:r>
      <w:r w:rsidR="00F761C0">
        <w:fldChar w:fldCharType="separate"/>
      </w:r>
      <w:r w:rsidR="00F761C0">
        <w:rPr>
          <w:noProof/>
        </w:rPr>
        <w:t>(Bhargava et al. 2025)</w:t>
      </w:r>
      <w:r w:rsidR="00F761C0">
        <w:fldChar w:fldCharType="end"/>
      </w:r>
      <w:r w:rsidRPr="00DD4E74">
        <w:t xml:space="preserve"> explored mastery learning strategies facilitated by microservice architectures, which support flexible academic policies and enhance student engagement and comprehension</w:t>
      </w:r>
      <w:r w:rsidRPr="00DD4E74">
        <w:rPr>
          <w:rFonts w:eastAsia="MS Gothic"/>
        </w:rPr>
        <w:t xml:space="preserve">. </w:t>
      </w:r>
      <w:r w:rsidR="00D662D3">
        <w:rPr>
          <w:rFonts w:eastAsia="MS Gothic"/>
        </w:rPr>
        <w:fldChar w:fldCharType="begin"/>
      </w:r>
      <w:r w:rsidR="00D662D3">
        <w:rPr>
          <w:rFonts w:eastAsia="MS Gothic"/>
        </w:rPr>
        <w:instrText xml:space="preserve"> ADDIN EN.CITE &lt;EndNote&gt;&lt;Cite&gt;&lt;Author&gt;Rupakheti&lt;/Author&gt;&lt;Year&gt;2015&lt;/Year&gt;&lt;RecNum&gt;34&lt;/RecNum&gt;&lt;DisplayText&gt;(Rupakheti and Chenoweth 2015)&lt;/DisplayText&gt;&lt;record&gt;&lt;rec-number&gt;34&lt;/rec-number&gt;&lt;foreign-keys&gt;&lt;key app="EN" db-id="eddzfdwv3ssdsuev5pevfrfxexdexpr5zev9" timestamp="1740657994"&gt;34&lt;/key&gt;&lt;/foreign-keys&gt;&lt;ref-type name="Conference Proceedings"&gt;10&lt;/ref-type&gt;&lt;contributors&gt;&lt;authors&gt;&lt;author&gt;C. R. Rupakheti&lt;/author&gt;&lt;author&gt;S. V. Chenoweth&lt;/author&gt;&lt;/authors&gt;&lt;/contributors&gt;&lt;titles&gt;&lt;title&gt;Teaching Software Architecture to Undergraduate Students: An Experience Report&lt;/title&gt;&lt;secondary-title&gt;2015 IEEE/ACM 37th IEEE International Conference on Software Engineering&lt;/secondary-title&gt;&lt;alt-title&gt;2015 IEEE/ACM 37th IEEE International Conference on Software Engineering&lt;/alt-title&gt;&lt;/titles&gt;&lt;pages&gt;445-454&lt;/pages&gt;&lt;volume&gt;2&lt;/volume&gt;&lt;dates&gt;&lt;year&gt;2015&lt;/year&gt;&lt;pub-dates&gt;&lt;date&gt;16-24 May 2015&lt;/date&gt;&lt;/pub-dates&gt;&lt;/dates&gt;&lt;isbn&gt;1558-1225&lt;/isbn&gt;&lt;urls&gt;&lt;/urls&gt;&lt;electronic-resource-num&gt;10.1109/ICSE.2015.177&lt;/electronic-resource-num&gt;&lt;/record&gt;&lt;/Cite&gt;&lt;/EndNote&gt;</w:instrText>
      </w:r>
      <w:r w:rsidR="00D662D3">
        <w:rPr>
          <w:rFonts w:eastAsia="MS Gothic"/>
        </w:rPr>
        <w:fldChar w:fldCharType="separate"/>
      </w:r>
      <w:r w:rsidR="00D662D3">
        <w:rPr>
          <w:rFonts w:eastAsia="MS Gothic"/>
          <w:noProof/>
        </w:rPr>
        <w:t>(Rupakheti and Chenoweth 2015)</w:t>
      </w:r>
      <w:r w:rsidR="00D662D3">
        <w:rPr>
          <w:rFonts w:eastAsia="MS Gothic"/>
        </w:rPr>
        <w:fldChar w:fldCharType="end"/>
      </w:r>
      <w:r w:rsidR="00D662D3">
        <w:rPr>
          <w:rFonts w:eastAsia="MS Gothic"/>
        </w:rPr>
        <w:t xml:space="preserve"> </w:t>
      </w:r>
      <w:r w:rsidRPr="00DD4E74">
        <w:t xml:space="preserve">in their experience report on teaching software architecture to undergraduate students, further emphasized the effectiveness of project-based learning in enhancing student engagement and providing practical experience crucial for understanding complex architectural concepts. They stressed the need for pedagogical strategies that adapt to the experience level of students, thereby </w:t>
      </w:r>
      <w:r w:rsidRPr="00DD4E74">
        <w:lastRenderedPageBreak/>
        <w:t xml:space="preserve">making abstract concepts more accessible and relatable. Such project-driven approaches complement collaborative and mastery learning strategies, as they collectively foster deeper understanding, reduce mistakes, and align learning outcomes more closely with industry expectations. </w:t>
      </w:r>
    </w:p>
    <w:p w14:paraId="6D9FEE16" w14:textId="2DFFDDF4" w:rsidR="00301412" w:rsidRPr="00DD4E74" w:rsidRDefault="00301412" w:rsidP="007F3CDD">
      <w:pPr>
        <w:pStyle w:val="p1"/>
      </w:pPr>
      <w:r w:rsidRPr="00DD4E74">
        <w:t xml:space="preserve">On the other hand, challenges in software architecture education often stem from fragmented research and the lack of consolidated strategies that educators can rely on. For instance, the studies </w:t>
      </w:r>
      <w:r w:rsidR="00F761C0">
        <w:fldChar w:fldCharType="begin"/>
      </w:r>
      <w:r w:rsidR="00F761C0">
        <w:instrText xml:space="preserve"> ADDIN EN.CITE &lt;EndNote&gt;&lt;Cite&gt;&lt;Author&gt;Souha&lt;/Author&gt;&lt;Year&gt;2025&lt;/Year&gt;&lt;RecNum&gt;17&lt;/RecNum&gt;&lt;DisplayText&gt;(Souha et al. 2025)&lt;/DisplayText&gt;&lt;record&gt;&lt;rec-number&gt;17&lt;/rec-number&gt;&lt;foreign-keys&gt;&lt;key app="EN" db-id="eddzfdwv3ssdsuev5pevfrfxexdexpr5zev9" timestamp="1740639616"&gt;17&lt;/key&gt;&lt;/foreign-keys&gt;&lt;ref-type name="Journal Article"&gt;17&lt;/ref-type&gt;&lt;contributors&gt;&lt;authors&gt;&lt;author&gt;A. Souha&lt;/author&gt;&lt;author&gt;C. Ouaddi&lt;/author&gt;&lt;author&gt;L. Benaddi&lt;/author&gt;&lt;author&gt;L. Naimi&lt;/author&gt;&lt;author&gt;E. Mahi Bouziane&lt;/author&gt;&lt;author&gt;A. Jakimi&lt;/author&gt;&lt;/authors&gt;&lt;/contributors&gt;&lt;titles&gt;&lt;title&gt;MDE-Based Approach for Accelerating the Development of Recommender Systems in Smart Tourism&lt;/title&gt;&lt;secondary-title&gt;IEEE Access&lt;/secondary-title&gt;&lt;/titles&gt;&lt;periodical&gt;&lt;full-title&gt;IEEE Access&lt;/full-title&gt;&lt;/periodical&gt;&lt;pages&gt;31615-31629&lt;/pages&gt;&lt;volume&gt;13&lt;/volume&gt;&lt;dates&gt;&lt;year&gt;2025&lt;/year&gt;&lt;/dates&gt;&lt;isbn&gt;2169-3536&lt;/isbn&gt;&lt;urls&gt;&lt;/urls&gt;&lt;electronic-resource-num&gt;10.1109/ACCESS.2025.3543058&lt;/electronic-resource-num&gt;&lt;/record&gt;&lt;/Cite&gt;&lt;/EndNote&gt;</w:instrText>
      </w:r>
      <w:r w:rsidR="00F761C0">
        <w:fldChar w:fldCharType="separate"/>
      </w:r>
      <w:r w:rsidR="00F761C0">
        <w:rPr>
          <w:noProof/>
        </w:rPr>
        <w:t>(Souha et al. 2025)</w:t>
      </w:r>
      <w:r w:rsidR="00F761C0">
        <w:fldChar w:fldCharType="end"/>
      </w:r>
      <w:r w:rsidR="007F428B">
        <w:t xml:space="preserve"> conducted</w:t>
      </w:r>
      <w:r w:rsidR="00F761C0">
        <w:t xml:space="preserve"> </w:t>
      </w:r>
      <w:r w:rsidRPr="00DD4E74">
        <w:t xml:space="preserve">on recommender systems and </w:t>
      </w:r>
      <w:r w:rsidR="00DD4779">
        <w:fldChar w:fldCharType="begin"/>
      </w:r>
      <w:r w:rsidR="00DD4779">
        <w:instrText xml:space="preserve"> ADDIN EN.CITE &lt;EndNote&gt;&lt;Cite&gt;&lt;Author&gt;Tan&lt;/Author&gt;&lt;Year&gt;2025&lt;/Year&gt;&lt;RecNum&gt;18&lt;/RecNum&gt;&lt;DisplayText&gt;(Tan et al. 2025)&lt;/DisplayText&gt;&lt;record&gt;&lt;rec-number&gt;18&lt;/rec-number&gt;&lt;foreign-keys&gt;&lt;key app="EN" db-id="eddzfdwv3ssdsuev5pevfrfxexdexpr5zev9" timestamp="1740639668"&gt;18&lt;/key&gt;&lt;/foreign-keys&gt;&lt;ref-type name="Journal Article"&gt;17&lt;/ref-type&gt;&lt;contributors&gt;&lt;authors&gt;&lt;author&gt;K. Yuan Tan&lt;/author&gt;&lt;author&gt;S. Chin Tan&lt;/author&gt;&lt;author&gt;T. Chee Chuah&lt;/author&gt;&lt;/authors&gt;&lt;/contributors&gt;&lt;titles&gt;&lt;title&gt;A Multi-Phase DRL-Driven SDN Migration Framework Addressing Budget, Legacy Service Compatibility, and Dynamic Traffic&lt;/title&gt;&lt;secondary-title&gt;IEEE Access&lt;/secondary-title&gt;&lt;/titles&gt;&lt;periodical&gt;&lt;full-title&gt;IEEE Access&lt;/full-title&gt;&lt;/periodical&gt;&lt;pages&gt;33202-33219&lt;/pages&gt;&lt;volume&gt;13&lt;/volume&gt;&lt;dates&gt;&lt;year&gt;2025&lt;/year&gt;&lt;/dates&gt;&lt;isbn&gt;2169-3536&lt;/isbn&gt;&lt;urls&gt;&lt;/urls&gt;&lt;electronic-resource-num&gt;10.1109/ACCESS.2025.3543236&lt;/electronic-resource-num&gt;&lt;/record&gt;&lt;/Cite&gt;&lt;/EndNote&gt;</w:instrText>
      </w:r>
      <w:r w:rsidR="00DD4779">
        <w:fldChar w:fldCharType="separate"/>
      </w:r>
      <w:r w:rsidR="00DD4779">
        <w:rPr>
          <w:noProof/>
        </w:rPr>
        <w:t>(Tan et al. 2025)</w:t>
      </w:r>
      <w:r w:rsidR="00DD4779">
        <w:fldChar w:fldCharType="end"/>
      </w:r>
      <w:r w:rsidR="00DD4779">
        <w:t xml:space="preserve"> </w:t>
      </w:r>
      <w:r w:rsidRPr="00DD4E74">
        <w:t>on dynamic software-defined networks emphasise the potential use of recommender systems and dynamic network simulations to tailor educational content to individual student needs, thus addressing diverse learning paces and preferences. This lesson highlights the gap that exist</w:t>
      </w:r>
      <w:r w:rsidR="006E568F">
        <w:t>s</w:t>
      </w:r>
      <w:r w:rsidRPr="00DD4E74">
        <w:t xml:space="preserve"> in the teaching curriculum and also the key challenge</w:t>
      </w:r>
      <w:r w:rsidR="006E568F">
        <w:t>s</w:t>
      </w:r>
      <w:r w:rsidRPr="00DD4E74">
        <w:t xml:space="preserve"> educators face</w:t>
      </w:r>
      <w:r w:rsidR="007F428B">
        <w:t>,</w:t>
      </w:r>
      <w:r w:rsidRPr="00DD4E74">
        <w:t xml:space="preserve"> like the lack of adaptable teaching strategies required to cater for individual learning differences. Without consolidated methods and tools for personali</w:t>
      </w:r>
      <w:r w:rsidR="006E568F">
        <w:t>s</w:t>
      </w:r>
      <w:r w:rsidRPr="00DD4E74">
        <w:t>ed instruction, it might be difficult to implement effective teaching strategies that ensure all students achieve the desired competencies in software architectural learning.</w:t>
      </w:r>
    </w:p>
    <w:p w14:paraId="0F23116F" w14:textId="226B8BBE" w:rsidR="00301412" w:rsidRPr="00DD4E74" w:rsidRDefault="00301412" w:rsidP="007F3CDD">
      <w:r w:rsidRPr="00DD4E74">
        <w:t xml:space="preserve"> In conclusion, while there is a growing body of research focusing on diverse teaching strategies in software architecture education, there remains a need for comprehensive systematic reviews that synthesi</w:t>
      </w:r>
      <w:r w:rsidR="006E568F">
        <w:t>s</w:t>
      </w:r>
      <w:r w:rsidRPr="00DD4E74">
        <w:t>e these findings. Such reviews would aid in identifying best practices, addressing existing challenges, and formulating evidence-based recommendations that align academic programs more closely with industry expectations.</w:t>
      </w:r>
    </w:p>
    <w:p w14:paraId="4F608738" w14:textId="77777777" w:rsidR="00301412" w:rsidRPr="004F1E96" w:rsidRDefault="00301412" w:rsidP="00253113">
      <w:pPr>
        <w:pStyle w:val="Heading2"/>
      </w:pPr>
      <w:bookmarkStart w:id="4" w:name="_Toc191666816"/>
      <w:r w:rsidRPr="004F1E96">
        <w:t>Problem Statement</w:t>
      </w:r>
      <w:bookmarkEnd w:id="4"/>
      <w:r w:rsidRPr="004F1E96">
        <w:t xml:space="preserve"> </w:t>
      </w:r>
    </w:p>
    <w:p w14:paraId="41F135E8" w14:textId="50022C2D" w:rsidR="00301412" w:rsidRPr="00DD4E74" w:rsidRDefault="00301412" w:rsidP="007F3CDD">
      <w:pPr>
        <w:pStyle w:val="p1"/>
      </w:pPr>
      <w:r w:rsidRPr="00DD4E74">
        <w:t xml:space="preserve">Despite the critical role played by software architecture in software engineering, there is a significant gap between the competencies imparted in academic programs and the skill sets demanded by the software industry. Existing research emphasises the misalignments in both technical skills and foundational knowledge areas, which adversely impact graduates’ employability and industry readiness. Although adaptive teaching and learning strategies have shown potential in bridging this gap, their integration into academic curricula remains fragmented. There is a lack of comprehensive systematic reviews that </w:t>
      </w:r>
      <w:r w:rsidR="006E568F">
        <w:t>synthesise</w:t>
      </w:r>
      <w:r w:rsidRPr="00DD4E74">
        <w:t xml:space="preserve"> existing teaching strategies, making it challenging for educators to adopt evidence-based methods that ensure students achieve industry-relevant competencies. Addressing this problem requires a systematic exploration of existing literature to identify best practices, consolidate adaptable teaching strategies, and provide actionable recommendations that align software architecture education with evolving industry requirements.</w:t>
      </w:r>
    </w:p>
    <w:p w14:paraId="5DADE437" w14:textId="77777777" w:rsidR="00301412" w:rsidRPr="004F1E96" w:rsidRDefault="00301412" w:rsidP="00253113">
      <w:pPr>
        <w:pStyle w:val="Heading2"/>
      </w:pPr>
      <w:bookmarkStart w:id="5" w:name="_Toc191666817"/>
      <w:r w:rsidRPr="004F1E96">
        <w:t>Scope Description</w:t>
      </w:r>
      <w:bookmarkEnd w:id="5"/>
      <w:r w:rsidRPr="004F1E96">
        <w:t xml:space="preserve"> </w:t>
      </w:r>
    </w:p>
    <w:p w14:paraId="7318F123" w14:textId="333D10A6" w:rsidR="00301412" w:rsidRPr="00DD4E74" w:rsidRDefault="00301412" w:rsidP="007F3CDD">
      <w:pPr>
        <w:pStyle w:val="p1"/>
        <w:rPr>
          <w:rStyle w:val="s1"/>
        </w:rPr>
      </w:pPr>
      <w:r w:rsidRPr="00DD4E74">
        <w:t xml:space="preserve">The scope of this project is </w:t>
      </w:r>
      <w:r>
        <w:t>to develop a draft report, written in an academically appropriate style, which will summari</w:t>
      </w:r>
      <w:r w:rsidR="00EE58C3">
        <w:t>s</w:t>
      </w:r>
      <w:r>
        <w:t xml:space="preserve">e the methodology, findings, and key insights from the reviewed literature. In this research, we will be </w:t>
      </w:r>
      <w:r w:rsidRPr="00DD4E74">
        <w:t xml:space="preserve">conducting a </w:t>
      </w:r>
      <w:r w:rsidRPr="00DD4E74">
        <w:rPr>
          <w:rStyle w:val="s1"/>
          <w:rFonts w:eastAsiaTheme="majorEastAsia"/>
        </w:rPr>
        <w:t xml:space="preserve">systematic review </w:t>
      </w:r>
      <w:r w:rsidRPr="00DD4E74">
        <w:t xml:space="preserve">to evaluate and </w:t>
      </w:r>
      <w:r w:rsidR="006E568F">
        <w:t>synthesise</w:t>
      </w:r>
      <w:r w:rsidRPr="00DD4E74">
        <w:t xml:space="preserve"> existing </w:t>
      </w:r>
      <w:r w:rsidRPr="00DD4E74">
        <w:rPr>
          <w:rStyle w:val="s1"/>
          <w:rFonts w:eastAsiaTheme="majorEastAsia"/>
        </w:rPr>
        <w:t>secondary data</w:t>
      </w:r>
      <w:r w:rsidRPr="00DD4E74">
        <w:t xml:space="preserve"> related to </w:t>
      </w:r>
      <w:r w:rsidRPr="00DD4E74">
        <w:rPr>
          <w:rStyle w:val="s1"/>
          <w:rFonts w:eastAsiaTheme="majorEastAsia"/>
        </w:rPr>
        <w:t>teaching strategies</w:t>
      </w:r>
      <w:r w:rsidRPr="00DD4E74">
        <w:t xml:space="preserve"> in </w:t>
      </w:r>
      <w:r w:rsidRPr="00DD4E74">
        <w:rPr>
          <w:rStyle w:val="s1"/>
          <w:rFonts w:eastAsiaTheme="majorEastAsia"/>
        </w:rPr>
        <w:t>software architecture education</w:t>
      </w:r>
      <w:r w:rsidRPr="00DD4E74">
        <w:t xml:space="preserve">. The </w:t>
      </w:r>
      <w:r w:rsidRPr="00DD4E74">
        <w:lastRenderedPageBreak/>
        <w:t xml:space="preserve">emphasis will be on analysing </w:t>
      </w:r>
      <w:r w:rsidRPr="00DD4E74">
        <w:rPr>
          <w:rStyle w:val="s1"/>
          <w:rFonts w:eastAsiaTheme="majorEastAsia"/>
        </w:rPr>
        <w:t>peer-reviewed articles</w:t>
      </w:r>
      <w:r w:rsidRPr="00DD4E74">
        <w:t xml:space="preserve">, </w:t>
      </w:r>
      <w:r w:rsidRPr="00DD4E74">
        <w:rPr>
          <w:rStyle w:val="s1"/>
          <w:rFonts w:eastAsiaTheme="majorEastAsia"/>
        </w:rPr>
        <w:t>conference papers</w:t>
      </w:r>
      <w:r w:rsidRPr="00DD4E74">
        <w:t xml:space="preserve">, and </w:t>
      </w:r>
      <w:r w:rsidRPr="00DD4E74">
        <w:rPr>
          <w:rStyle w:val="s1"/>
          <w:rFonts w:eastAsiaTheme="majorEastAsia"/>
        </w:rPr>
        <w:t xml:space="preserve">systematic reviews </w:t>
      </w:r>
      <w:r w:rsidRPr="00DD4E74">
        <w:t xml:space="preserve">to understand how various teaching methodologies impact </w:t>
      </w:r>
      <w:r w:rsidRPr="00DD4E74">
        <w:rPr>
          <w:rStyle w:val="s1"/>
          <w:rFonts w:eastAsiaTheme="majorEastAsia"/>
        </w:rPr>
        <w:t>academic performance</w:t>
      </w:r>
      <w:r w:rsidRPr="00DD4E74">
        <w:t xml:space="preserve">, </w:t>
      </w:r>
      <w:r w:rsidRPr="00DD4E74">
        <w:rPr>
          <w:rStyle w:val="s1"/>
          <w:rFonts w:eastAsiaTheme="majorEastAsia"/>
        </w:rPr>
        <w:t>teaching effectiveness</w:t>
      </w:r>
      <w:r w:rsidRPr="00DD4E74">
        <w:t xml:space="preserve">, and </w:t>
      </w:r>
      <w:r w:rsidRPr="00DD4E74">
        <w:rPr>
          <w:rStyle w:val="s1"/>
          <w:rFonts w:eastAsiaTheme="majorEastAsia"/>
        </w:rPr>
        <w:t>industry readiness</w:t>
      </w:r>
      <w:r w:rsidRPr="00DD4E74">
        <w:t xml:space="preserve">.  The primary goal of this study is to consolidate knowledge, identify </w:t>
      </w:r>
      <w:r w:rsidRPr="00DD4E74">
        <w:rPr>
          <w:rStyle w:val="s1"/>
          <w:rFonts w:eastAsiaTheme="majorEastAsia"/>
        </w:rPr>
        <w:t>best practices</w:t>
      </w:r>
      <w:r w:rsidRPr="00DD4E74">
        <w:t xml:space="preserve">, highlight </w:t>
      </w:r>
      <w:r w:rsidRPr="00DD4E74">
        <w:rPr>
          <w:rStyle w:val="s1"/>
          <w:rFonts w:eastAsiaTheme="majorEastAsia"/>
        </w:rPr>
        <w:t>key challenges</w:t>
      </w:r>
      <w:r w:rsidRPr="00DD4E74">
        <w:t xml:space="preserve">, and provide </w:t>
      </w:r>
      <w:r w:rsidRPr="00DD4E74">
        <w:rPr>
          <w:rStyle w:val="s1"/>
          <w:rFonts w:eastAsiaTheme="majorEastAsia"/>
        </w:rPr>
        <w:t>evidence-based recommendations</w:t>
      </w:r>
      <w:r w:rsidRPr="00DD4E74">
        <w:t xml:space="preserve"> for aligning academic programs with </w:t>
      </w:r>
      <w:r w:rsidRPr="00DD4E74">
        <w:rPr>
          <w:rStyle w:val="s1"/>
          <w:rFonts w:eastAsiaTheme="majorEastAsia"/>
        </w:rPr>
        <w:t>industry expectations</w:t>
      </w:r>
      <w:r w:rsidRPr="00DD4E74">
        <w:t xml:space="preserve">. Additionally, the scope will include </w:t>
      </w:r>
      <w:r w:rsidRPr="00DD4E74">
        <w:rPr>
          <w:rStyle w:val="s1"/>
          <w:rFonts w:eastAsiaTheme="majorEastAsia"/>
        </w:rPr>
        <w:t>all the necessary scope items</w:t>
      </w:r>
      <w:r w:rsidRPr="00DD4E74">
        <w:t xml:space="preserve">, supported by </w:t>
      </w:r>
      <w:r w:rsidRPr="00DD4E74">
        <w:rPr>
          <w:rStyle w:val="s1"/>
          <w:rFonts w:eastAsiaTheme="majorEastAsia"/>
        </w:rPr>
        <w:t>clearly articulated project objectives</w:t>
      </w:r>
      <w:r w:rsidRPr="00DD4E74">
        <w:t xml:space="preserve"> and </w:t>
      </w:r>
      <w:r w:rsidRPr="00DD4E74">
        <w:rPr>
          <w:rStyle w:val="s1"/>
          <w:rFonts w:eastAsiaTheme="majorEastAsia"/>
        </w:rPr>
        <w:t>desired outcomes</w:t>
      </w:r>
      <w:r w:rsidRPr="00DD4E74">
        <w:t xml:space="preserve">. This structured approach will guide the review process, ensuring that the findings contribute valuable insights toward </w:t>
      </w:r>
      <w:r w:rsidRPr="00DD4E74">
        <w:rPr>
          <w:rStyle w:val="s1"/>
          <w:rFonts w:eastAsiaTheme="majorEastAsia"/>
        </w:rPr>
        <w:t>enhancing software architecture education</w:t>
      </w:r>
      <w:r w:rsidRPr="00DD4E74">
        <w:t xml:space="preserve"> and </w:t>
      </w:r>
      <w:r w:rsidRPr="00DD4E74">
        <w:rPr>
          <w:rStyle w:val="s1"/>
          <w:rFonts w:eastAsiaTheme="majorEastAsia"/>
        </w:rPr>
        <w:t>bridging the gap</w:t>
      </w:r>
      <w:r w:rsidRPr="00DD4E74">
        <w:t xml:space="preserve"> between </w:t>
      </w:r>
      <w:r w:rsidRPr="00DD4E74">
        <w:rPr>
          <w:rStyle w:val="s1"/>
          <w:rFonts w:eastAsiaTheme="majorEastAsia"/>
        </w:rPr>
        <w:t>academic instruction</w:t>
      </w:r>
      <w:r w:rsidRPr="00DD4E74">
        <w:t xml:space="preserve"> and </w:t>
      </w:r>
      <w:r w:rsidRPr="00DD4E74">
        <w:rPr>
          <w:rStyle w:val="s1"/>
          <w:rFonts w:eastAsiaTheme="majorEastAsia"/>
        </w:rPr>
        <w:t>industry needs</w:t>
      </w:r>
      <w:r w:rsidRPr="00DD4E74">
        <w:t>.</w:t>
      </w:r>
    </w:p>
    <w:p w14:paraId="6C8B5284" w14:textId="0D09F35C" w:rsidR="00665F56" w:rsidRPr="00F45965" w:rsidRDefault="00301412" w:rsidP="00F45965">
      <w:pPr>
        <w:pStyle w:val="Heading3"/>
      </w:pPr>
      <w:bookmarkStart w:id="6" w:name="_Toc191666818"/>
      <w:r w:rsidRPr="00F45965">
        <w:t>In-Scope Items</w:t>
      </w:r>
      <w:bookmarkEnd w:id="6"/>
      <w:r w:rsidRPr="00F45965">
        <w:t xml:space="preserve"> </w:t>
      </w:r>
    </w:p>
    <w:p w14:paraId="3BB51D12" w14:textId="2226556B" w:rsidR="00301412" w:rsidRPr="00665F56" w:rsidRDefault="00301412" w:rsidP="00665F56">
      <w:pPr>
        <w:pStyle w:val="BodyLevel4OrderedList"/>
      </w:pPr>
      <w:r w:rsidRPr="00665F56">
        <w:t>Review and synthesis</w:t>
      </w:r>
      <w:r w:rsidR="00EE58C3" w:rsidRPr="00665F56">
        <w:t>e</w:t>
      </w:r>
      <w:r w:rsidRPr="00665F56">
        <w:t xml:space="preserve"> secondary data (peer-reviewed articles, conference papers, systematic reviews, etc) related to teaching strategies in software architecture education. Apply inclusion and exclusion criteria to ensure </w:t>
      </w:r>
      <w:r w:rsidR="00EE58C3" w:rsidRPr="00665F56">
        <w:t xml:space="preserve">the </w:t>
      </w:r>
      <w:r w:rsidRPr="00665F56">
        <w:t xml:space="preserve">relevance and quality of the selected studies. </w:t>
      </w:r>
    </w:p>
    <w:p w14:paraId="2E2904F8" w14:textId="494F7710" w:rsidR="00301412" w:rsidRPr="00665F56" w:rsidRDefault="00301412" w:rsidP="00665F56">
      <w:pPr>
        <w:pStyle w:val="BodyLevel4OrderedList"/>
      </w:pPr>
      <w:r w:rsidRPr="00665F56">
        <w:rPr>
          <w:rStyle w:val="apple-tab-span"/>
          <w:rFonts w:eastAsiaTheme="majorEastAsia"/>
        </w:rPr>
        <w:t>Identify recurring teaching methodologies and synthesise findings</w:t>
      </w:r>
      <w:r w:rsidRPr="00665F56">
        <w:t xml:space="preserve"> on how these strategies influence academic performance, teaching effectiveness and industry readiness.</w:t>
      </w:r>
    </w:p>
    <w:p w14:paraId="76B0783B" w14:textId="4CA96194" w:rsidR="00301412" w:rsidRPr="00665F56" w:rsidRDefault="00301412" w:rsidP="00665F56">
      <w:pPr>
        <w:pStyle w:val="BodyLevel4OrderedList"/>
      </w:pPr>
      <w:r w:rsidRPr="00665F56">
        <w:t xml:space="preserve">Identification of best practices and challenges reported in the literature that define the effective teaching of software architecture. </w:t>
      </w:r>
    </w:p>
    <w:p w14:paraId="300C4D14" w14:textId="0E267BF2" w:rsidR="00F45965" w:rsidRPr="00665F56" w:rsidRDefault="00301412" w:rsidP="00F45965">
      <w:pPr>
        <w:pStyle w:val="BodyLevel4OrderedList"/>
      </w:pPr>
      <w:r w:rsidRPr="00665F56">
        <w:t>Gather evidence-based recommendations to enhance teaching effectiveness and align academic programs with industry expectations.</w:t>
      </w:r>
    </w:p>
    <w:p w14:paraId="2E58D23D" w14:textId="29063FF1" w:rsidR="00301412" w:rsidRPr="000733FE" w:rsidRDefault="00301412" w:rsidP="00F45965">
      <w:pPr>
        <w:pStyle w:val="Heading3"/>
      </w:pPr>
      <w:bookmarkStart w:id="7" w:name="_Toc191666819"/>
      <w:r w:rsidRPr="000733FE">
        <w:t>Out-of-Scope Items</w:t>
      </w:r>
      <w:bookmarkEnd w:id="7"/>
      <w:r w:rsidRPr="000733FE">
        <w:t xml:space="preserve"> </w:t>
      </w:r>
    </w:p>
    <w:p w14:paraId="20864BE6" w14:textId="64133810" w:rsidR="00301412" w:rsidRPr="00DD4E74" w:rsidRDefault="00301412" w:rsidP="006A62AB">
      <w:pPr>
        <w:pStyle w:val="BodyLevel4OrderedList"/>
      </w:pPr>
      <w:r w:rsidRPr="00DD4E74">
        <w:rPr>
          <w:rStyle w:val="apple-tab-span"/>
          <w:rFonts w:eastAsiaTheme="majorEastAsia"/>
        </w:rPr>
        <w:t xml:space="preserve">The project will rely exclusively on secondary data, so </w:t>
      </w:r>
      <w:r w:rsidRPr="00DD4E74">
        <w:t xml:space="preserve">primary data collection will not be conducted. </w:t>
      </w:r>
    </w:p>
    <w:p w14:paraId="5B1A72F2" w14:textId="15F2EADA" w:rsidR="00301412" w:rsidRPr="00DD4E74" w:rsidRDefault="00301412" w:rsidP="006A62AB">
      <w:pPr>
        <w:pStyle w:val="BodyLevel4OrderedList"/>
      </w:pPr>
      <w:r w:rsidRPr="00DD4E74">
        <w:rPr>
          <w:rStyle w:val="apple-tab-span"/>
          <w:rFonts w:eastAsiaTheme="majorEastAsia"/>
        </w:rPr>
        <w:t xml:space="preserve">The study will not design or implement </w:t>
      </w:r>
      <w:r w:rsidRPr="00DD4E74">
        <w:t xml:space="preserve">new teaching curricula nor cover hands-on technical training or development of new tools specific to software architecture frameworks. </w:t>
      </w:r>
    </w:p>
    <w:p w14:paraId="20B89731" w14:textId="1E8F8BC9" w:rsidR="00301412" w:rsidRPr="00DD4E74" w:rsidRDefault="00301412" w:rsidP="006A62AB">
      <w:pPr>
        <w:pStyle w:val="BodyLevel4OrderedList"/>
        <w:rPr>
          <w:i/>
          <w:iCs/>
          <w:color w:val="FF0000"/>
        </w:rPr>
      </w:pPr>
      <w:r w:rsidRPr="00DD4E74">
        <w:t>The scope is limited to software architecture education and will not extend to broader software engineering topic</w:t>
      </w:r>
      <w:r w:rsidR="00660655">
        <w:t>s</w:t>
      </w:r>
      <w:r w:rsidRPr="00DD4E74">
        <w:t xml:space="preserve"> unless they relate to architectural learning. </w:t>
      </w:r>
    </w:p>
    <w:p w14:paraId="2BFD1BFB" w14:textId="7AD6925A" w:rsidR="00F87F67" w:rsidRPr="00DD4E74" w:rsidRDefault="00301412" w:rsidP="006A62AB">
      <w:pPr>
        <w:pStyle w:val="BodyLevel4OrderedList"/>
      </w:pPr>
      <w:r w:rsidRPr="00DD4E74">
        <w:t>The project will not include longitudinal tracking of student performance post-graduation.</w:t>
      </w:r>
    </w:p>
    <w:p w14:paraId="1893103F" w14:textId="03452B55" w:rsidR="000F5F2B" w:rsidRDefault="000F5F2B" w:rsidP="0044229C">
      <w:pPr>
        <w:pStyle w:val="Heading2"/>
      </w:pPr>
      <w:bookmarkStart w:id="8" w:name="_Toc191666820"/>
      <w:r>
        <w:t>Project Boundaries</w:t>
      </w:r>
      <w:bookmarkEnd w:id="8"/>
      <w:r w:rsidR="0044229C">
        <w:t xml:space="preserve"> </w:t>
      </w:r>
    </w:p>
    <w:p w14:paraId="3B523424" w14:textId="718DDF89" w:rsidR="00301412" w:rsidRPr="000F5F2B" w:rsidRDefault="00301412" w:rsidP="001E3C6A">
      <w:pPr>
        <w:pStyle w:val="Heading3"/>
      </w:pPr>
      <w:bookmarkStart w:id="9" w:name="_Toc191666821"/>
      <w:r w:rsidRPr="000F5F2B">
        <w:t>Project Objectives</w:t>
      </w:r>
      <w:bookmarkEnd w:id="9"/>
    </w:p>
    <w:p w14:paraId="5BA71847" w14:textId="77777777" w:rsidR="00301412" w:rsidRPr="00DD4E74" w:rsidRDefault="00301412" w:rsidP="00385729">
      <w:pPr>
        <w:pStyle w:val="BodyLevel4OrderedList"/>
      </w:pPr>
      <w:r w:rsidRPr="00DD4E74">
        <w:t xml:space="preserve">Conduct a Rigorous Systematic Literature Review. </w:t>
      </w:r>
    </w:p>
    <w:p w14:paraId="345B3569" w14:textId="77777777" w:rsidR="00301412" w:rsidRPr="00DD4E74" w:rsidRDefault="00301412" w:rsidP="00385729">
      <w:pPr>
        <w:pStyle w:val="BodyLevel4OrderedList"/>
      </w:pPr>
      <w:r w:rsidRPr="00DD4E74">
        <w:t>Assess reported outcomes of different teaching strategies on academic performance and industry readiness.</w:t>
      </w:r>
    </w:p>
    <w:p w14:paraId="2A1CB9EA" w14:textId="77777777" w:rsidR="00301412" w:rsidRPr="00DD4E74" w:rsidRDefault="00301412" w:rsidP="00385729">
      <w:pPr>
        <w:pStyle w:val="BodyLevel4OrderedList"/>
      </w:pPr>
      <w:r w:rsidRPr="00DD4E74">
        <w:lastRenderedPageBreak/>
        <w:t>Explore the key challenges highlighted in the literature that hinder effective software architecture education.</w:t>
      </w:r>
    </w:p>
    <w:p w14:paraId="2B150566" w14:textId="77777777" w:rsidR="00301412" w:rsidRPr="00DD4E74" w:rsidRDefault="00301412" w:rsidP="00385729">
      <w:pPr>
        <w:pStyle w:val="BodyLevel4OrderedList"/>
      </w:pPr>
      <w:r w:rsidRPr="00DD4E74">
        <w:t xml:space="preserve">Formulate Evidence-Based Recommendations for educators to enhance software architecture education. </w:t>
      </w:r>
    </w:p>
    <w:p w14:paraId="607CE727" w14:textId="77777777" w:rsidR="00301412" w:rsidRPr="00DD4E74" w:rsidRDefault="00301412" w:rsidP="00385729">
      <w:pPr>
        <w:pStyle w:val="Heading3"/>
      </w:pPr>
      <w:bookmarkStart w:id="10" w:name="_Toc191666822"/>
      <w:r w:rsidRPr="00DD4E74">
        <w:t>Project Deliverables</w:t>
      </w:r>
      <w:bookmarkEnd w:id="10"/>
      <w:r w:rsidRPr="00DD4E74">
        <w:t xml:space="preserve"> </w:t>
      </w:r>
    </w:p>
    <w:p w14:paraId="32BCBFDA" w14:textId="18DE8FEB" w:rsidR="00301412" w:rsidRPr="00DD4E74" w:rsidRDefault="00301412" w:rsidP="00385729">
      <w:pPr>
        <w:pStyle w:val="BodyLevel4OrderedList"/>
      </w:pPr>
      <w:r w:rsidRPr="00DD4E74">
        <w:t>A comprehensive report summari</w:t>
      </w:r>
      <w:r w:rsidR="00BF4651">
        <w:t>s</w:t>
      </w:r>
      <w:r w:rsidRPr="00DD4E74">
        <w:t xml:space="preserve">ing the </w:t>
      </w:r>
      <w:r w:rsidRPr="00DD4E74">
        <w:rPr>
          <w:rStyle w:val="s1"/>
          <w:rFonts w:eastAsiaTheme="majorEastAsia"/>
        </w:rPr>
        <w:t>methodology</w:t>
      </w:r>
      <w:r w:rsidRPr="00DD4E74">
        <w:t xml:space="preserve">, </w:t>
      </w:r>
      <w:r w:rsidRPr="00DD4E74">
        <w:rPr>
          <w:rStyle w:val="s1"/>
          <w:rFonts w:eastAsiaTheme="majorEastAsia"/>
        </w:rPr>
        <w:t>findings</w:t>
      </w:r>
      <w:r w:rsidRPr="00DD4E74">
        <w:t xml:space="preserve">, and </w:t>
      </w:r>
      <w:r w:rsidRPr="00DD4E74">
        <w:rPr>
          <w:rStyle w:val="s1"/>
          <w:rFonts w:eastAsiaTheme="majorEastAsia"/>
        </w:rPr>
        <w:t>key insights</w:t>
      </w:r>
      <w:r w:rsidRPr="00DD4E74">
        <w:t xml:space="preserve"> from the reviewed literature.</w:t>
      </w:r>
    </w:p>
    <w:p w14:paraId="0E18CB44" w14:textId="77777777" w:rsidR="00301412" w:rsidRPr="00DD4E74" w:rsidRDefault="00301412" w:rsidP="00385729">
      <w:pPr>
        <w:pStyle w:val="BodyLevel4OrderedList"/>
      </w:pPr>
      <w:r w:rsidRPr="00DD4E74">
        <w:t xml:space="preserve">An analysis of </w:t>
      </w:r>
      <w:r w:rsidRPr="00DD4E74">
        <w:rPr>
          <w:rStyle w:val="s1"/>
          <w:rFonts w:eastAsiaTheme="majorEastAsia"/>
        </w:rPr>
        <w:t>effective teaching methodologies</w:t>
      </w:r>
      <w:r w:rsidRPr="00DD4E74">
        <w:t xml:space="preserve"> for software architecture education.</w:t>
      </w:r>
    </w:p>
    <w:p w14:paraId="683AA49A" w14:textId="77777777" w:rsidR="00301412" w:rsidRPr="00DD4E74" w:rsidRDefault="00301412" w:rsidP="00385729">
      <w:pPr>
        <w:pStyle w:val="BodyLevel4OrderedList"/>
      </w:pPr>
      <w:r w:rsidRPr="00DD4E74">
        <w:t xml:space="preserve">Documentation of the </w:t>
      </w:r>
      <w:r w:rsidRPr="00DD4E74">
        <w:rPr>
          <w:rStyle w:val="s1"/>
          <w:rFonts w:eastAsiaTheme="majorEastAsia"/>
        </w:rPr>
        <w:t>key challenges</w:t>
      </w:r>
      <w:r w:rsidRPr="00DD4E74">
        <w:t xml:space="preserve"> faced by educators and </w:t>
      </w:r>
      <w:r w:rsidRPr="00DD4E74">
        <w:rPr>
          <w:rStyle w:val="s1"/>
          <w:rFonts w:eastAsiaTheme="majorEastAsia"/>
        </w:rPr>
        <w:t xml:space="preserve">proposed solutions </w:t>
      </w:r>
      <w:r w:rsidRPr="00DD4E74">
        <w:t>derived from the literature.</w:t>
      </w:r>
    </w:p>
    <w:p w14:paraId="2CC98AED" w14:textId="77777777" w:rsidR="00301412" w:rsidRPr="00DD4E74" w:rsidRDefault="00301412" w:rsidP="00385729">
      <w:pPr>
        <w:pStyle w:val="BodyLevel4OrderedList"/>
        <w:rPr>
          <w:rStyle w:val="s1"/>
        </w:rPr>
      </w:pPr>
      <w:r w:rsidRPr="00DD4E74">
        <w:rPr>
          <w:rStyle w:val="s1"/>
          <w:rFonts w:eastAsiaTheme="majorEastAsia"/>
        </w:rPr>
        <w:t xml:space="preserve">A set of </w:t>
      </w:r>
      <w:r w:rsidRPr="00DD4E74">
        <w:t>evidence-based recommendations</w:t>
      </w:r>
      <w:r w:rsidRPr="00DD4E74">
        <w:rPr>
          <w:rStyle w:val="s1"/>
          <w:rFonts w:eastAsiaTheme="majorEastAsia"/>
        </w:rPr>
        <w:t xml:space="preserve"> aligning </w:t>
      </w:r>
      <w:r w:rsidRPr="00DD4E74">
        <w:t>software architecture education</w:t>
      </w:r>
      <w:r w:rsidRPr="00DD4E74">
        <w:rPr>
          <w:rStyle w:val="s1"/>
          <w:rFonts w:eastAsiaTheme="majorEastAsia"/>
        </w:rPr>
        <w:t xml:space="preserve"> to </w:t>
      </w:r>
      <w:r w:rsidRPr="00DD4E74">
        <w:t>industry needs</w:t>
      </w:r>
      <w:r w:rsidRPr="00DD4E74">
        <w:rPr>
          <w:rStyle w:val="s1"/>
          <w:rFonts w:eastAsiaTheme="majorEastAsia"/>
        </w:rPr>
        <w:t>.</w:t>
      </w:r>
    </w:p>
    <w:p w14:paraId="4AE37DEA" w14:textId="77777777" w:rsidR="00301412" w:rsidRPr="00DD4E74" w:rsidRDefault="00301412" w:rsidP="007512E5">
      <w:pPr>
        <w:pStyle w:val="Heading3"/>
      </w:pPr>
      <w:bookmarkStart w:id="11" w:name="_Toc191666823"/>
      <w:r w:rsidRPr="007512E5">
        <w:t>Assumptions</w:t>
      </w:r>
      <w:bookmarkEnd w:id="11"/>
    </w:p>
    <w:p w14:paraId="14624F5B" w14:textId="77777777" w:rsidR="00301412" w:rsidRPr="00DD4E74" w:rsidRDefault="00301412" w:rsidP="007512E5">
      <w:pPr>
        <w:pStyle w:val="BodyLevel4OrderedList"/>
      </w:pPr>
      <w:r w:rsidRPr="00DD4E74">
        <w:rPr>
          <w:rStyle w:val="s1"/>
          <w:rFonts w:eastAsiaTheme="majorEastAsia"/>
        </w:rPr>
        <w:t xml:space="preserve">The project assumes </w:t>
      </w:r>
      <w:r w:rsidRPr="00DD4E74">
        <w:t>unrestricted access</w:t>
      </w:r>
      <w:r w:rsidRPr="00DD4E74">
        <w:rPr>
          <w:rStyle w:val="s1"/>
          <w:rFonts w:eastAsiaTheme="majorEastAsia"/>
        </w:rPr>
        <w:t xml:space="preserve"> to </w:t>
      </w:r>
      <w:r w:rsidRPr="00DD4E74">
        <w:t>academic databases</w:t>
      </w:r>
      <w:r w:rsidRPr="00DD4E74">
        <w:rPr>
          <w:rStyle w:val="s1"/>
          <w:rFonts w:eastAsiaTheme="majorEastAsia"/>
        </w:rPr>
        <w:t xml:space="preserve"> such as </w:t>
      </w:r>
      <w:r w:rsidRPr="00DD4E74">
        <w:t>IEEE Xplore</w:t>
      </w:r>
      <w:r w:rsidRPr="00DD4E74">
        <w:rPr>
          <w:rStyle w:val="s1"/>
          <w:rFonts w:eastAsiaTheme="majorEastAsia"/>
        </w:rPr>
        <w:t xml:space="preserve">, </w:t>
      </w:r>
      <w:r w:rsidRPr="00DD4E74">
        <w:t>ACM Digital Library</w:t>
      </w:r>
      <w:r w:rsidRPr="00DD4E74">
        <w:rPr>
          <w:rStyle w:val="s1"/>
          <w:rFonts w:eastAsiaTheme="majorEastAsia"/>
        </w:rPr>
        <w:t xml:space="preserve">, </w:t>
      </w:r>
      <w:r w:rsidRPr="00DD4E74">
        <w:t>Scopus</w:t>
      </w:r>
      <w:r w:rsidRPr="00DD4E74">
        <w:rPr>
          <w:rStyle w:val="s1"/>
          <w:rFonts w:eastAsiaTheme="majorEastAsia"/>
        </w:rPr>
        <w:t xml:space="preserve">, and </w:t>
      </w:r>
      <w:r w:rsidRPr="00DD4E74">
        <w:t>ScienceDirect.</w:t>
      </w:r>
    </w:p>
    <w:p w14:paraId="1A8B0544" w14:textId="77777777" w:rsidR="00301412" w:rsidRPr="00DD4E74" w:rsidRDefault="00301412" w:rsidP="007512E5">
      <w:pPr>
        <w:pStyle w:val="BodyLevel4OrderedList"/>
      </w:pPr>
      <w:r w:rsidRPr="00DD4E74">
        <w:t>We assume that a sufficient number of peer-reviewed studies are available to support our searches and substantiate our findings.</w:t>
      </w:r>
    </w:p>
    <w:p w14:paraId="6255C5D0" w14:textId="77777777" w:rsidR="00301412" w:rsidRPr="00DD4E74" w:rsidRDefault="00301412" w:rsidP="007512E5">
      <w:pPr>
        <w:pStyle w:val="BodyLevel4OrderedList"/>
      </w:pPr>
      <w:r w:rsidRPr="00DD4E74">
        <w:t xml:space="preserve">The literature reviewed will not exhibit </w:t>
      </w:r>
      <w:r w:rsidRPr="00DD4E74">
        <w:rPr>
          <w:rStyle w:val="s1"/>
          <w:rFonts w:eastAsiaTheme="majorEastAsia"/>
        </w:rPr>
        <w:t>systematic bias</w:t>
      </w:r>
      <w:r w:rsidRPr="00DD4E74">
        <w:t xml:space="preserve"> (that could limit the </w:t>
      </w:r>
      <w:r w:rsidRPr="00DD4E74">
        <w:rPr>
          <w:rStyle w:val="s1"/>
          <w:rFonts w:eastAsiaTheme="majorEastAsia"/>
        </w:rPr>
        <w:t>generalizability</w:t>
      </w:r>
      <w:r w:rsidRPr="00DD4E74">
        <w:t xml:space="preserve"> of findings). </w:t>
      </w:r>
    </w:p>
    <w:p w14:paraId="0F929AAD" w14:textId="0D1BDEB3" w:rsidR="00301412" w:rsidRPr="00DD4E74" w:rsidRDefault="00301412" w:rsidP="007512E5">
      <w:pPr>
        <w:pStyle w:val="Heading3"/>
      </w:pPr>
      <w:bookmarkStart w:id="12" w:name="_Toc191666824"/>
      <w:r w:rsidRPr="00DD4E74">
        <w:t>Constraints</w:t>
      </w:r>
      <w:bookmarkEnd w:id="12"/>
    </w:p>
    <w:p w14:paraId="064497B9" w14:textId="77777777" w:rsidR="00301412" w:rsidRPr="00DD4E74" w:rsidRDefault="00301412" w:rsidP="007512E5">
      <w:pPr>
        <w:pStyle w:val="BodyLevel4OrderedList"/>
      </w:pPr>
      <w:r w:rsidRPr="00DD4E74">
        <w:rPr>
          <w:rStyle w:val="apple-tab-span"/>
          <w:rFonts w:eastAsiaTheme="majorEastAsia"/>
        </w:rPr>
        <w:t xml:space="preserve"> </w:t>
      </w:r>
      <w:r w:rsidRPr="00DD4E74">
        <w:t xml:space="preserve">Time Limitations: The project is </w:t>
      </w:r>
      <w:r w:rsidRPr="00DD4E74">
        <w:rPr>
          <w:rStyle w:val="s2"/>
          <w:rFonts w:eastAsiaTheme="majorEastAsia"/>
        </w:rPr>
        <w:t>time-bound</w:t>
      </w:r>
      <w:r w:rsidRPr="00DD4E74">
        <w:t xml:space="preserve">, which may limit the </w:t>
      </w:r>
      <w:r w:rsidRPr="00DD4E74">
        <w:rPr>
          <w:rStyle w:val="s2"/>
          <w:rFonts w:eastAsiaTheme="majorEastAsia"/>
        </w:rPr>
        <w:t>breadth</w:t>
      </w:r>
      <w:r w:rsidRPr="00DD4E74">
        <w:t xml:space="preserve"> of the literature considered.</w:t>
      </w:r>
    </w:p>
    <w:p w14:paraId="107D4284" w14:textId="77777777" w:rsidR="00301412" w:rsidRPr="00DD4E74" w:rsidRDefault="00301412" w:rsidP="007512E5">
      <w:pPr>
        <w:pStyle w:val="BodyLevel4OrderedList"/>
      </w:pPr>
      <w:r w:rsidRPr="00DD4E74">
        <w:t xml:space="preserve">Exclusion of Non-English Studies: Only </w:t>
      </w:r>
      <w:r w:rsidRPr="00DD4E74">
        <w:rPr>
          <w:rStyle w:val="s2"/>
          <w:rFonts w:eastAsiaTheme="majorEastAsia"/>
        </w:rPr>
        <w:t>English-language publications</w:t>
      </w:r>
      <w:r w:rsidRPr="00DD4E74">
        <w:t xml:space="preserve"> will be considered, potentially excluding relevant studies published in other languages.</w:t>
      </w:r>
    </w:p>
    <w:p w14:paraId="6A79312E" w14:textId="682988ED" w:rsidR="00301412" w:rsidRPr="00DD4E74" w:rsidRDefault="00301412" w:rsidP="007512E5">
      <w:pPr>
        <w:pStyle w:val="BodyLevel4OrderedList"/>
        <w:rPr>
          <w:rStyle w:val="s1"/>
        </w:rPr>
      </w:pPr>
      <w:r w:rsidRPr="00DD4E74">
        <w:t>Variation in Educational Contexts:</w:t>
      </w:r>
      <w:r w:rsidRPr="00DD4E74">
        <w:rPr>
          <w:rStyle w:val="apple-tab-span"/>
          <w:rFonts w:eastAsiaTheme="majorEastAsia"/>
        </w:rPr>
        <w:t xml:space="preserve"> </w:t>
      </w:r>
      <w:r w:rsidRPr="00DD4E74">
        <w:rPr>
          <w:rStyle w:val="s1"/>
          <w:rFonts w:eastAsiaTheme="majorEastAsia"/>
        </w:rPr>
        <w:t xml:space="preserve">Differences in </w:t>
      </w:r>
      <w:r w:rsidRPr="00DD4E74">
        <w:t>educational systems</w:t>
      </w:r>
      <w:r w:rsidRPr="00DD4E74">
        <w:rPr>
          <w:rStyle w:val="s1"/>
          <w:rFonts w:eastAsiaTheme="majorEastAsia"/>
        </w:rPr>
        <w:t xml:space="preserve">, </w:t>
      </w:r>
      <w:r w:rsidRPr="00DD4E74">
        <w:t>geographical</w:t>
      </w:r>
      <w:r w:rsidR="00BF4651">
        <w:t xml:space="preserve"> </w:t>
      </w:r>
      <w:r w:rsidRPr="00DD4E74">
        <w:t>regions</w:t>
      </w:r>
      <w:r w:rsidRPr="00DD4E74">
        <w:rPr>
          <w:rStyle w:val="s1"/>
          <w:rFonts w:eastAsiaTheme="majorEastAsia"/>
        </w:rPr>
        <w:t xml:space="preserve">, and </w:t>
      </w:r>
      <w:r w:rsidRPr="00DD4E74">
        <w:t>institutional contexts</w:t>
      </w:r>
      <w:r w:rsidRPr="00DD4E74">
        <w:rPr>
          <w:rStyle w:val="s1"/>
          <w:rFonts w:eastAsiaTheme="majorEastAsia"/>
        </w:rPr>
        <w:t xml:space="preserve"> may affect the </w:t>
      </w:r>
      <w:r w:rsidRPr="00DD4E74">
        <w:t>generalizability</w:t>
      </w:r>
      <w:r w:rsidRPr="00DD4E74">
        <w:rPr>
          <w:rStyle w:val="s1"/>
          <w:rFonts w:eastAsiaTheme="majorEastAsia"/>
        </w:rPr>
        <w:t xml:space="preserve"> of the findings.</w:t>
      </w:r>
    </w:p>
    <w:p w14:paraId="64A1BE7D" w14:textId="77777777" w:rsidR="004D6045" w:rsidRDefault="004D6045">
      <w:pPr>
        <w:spacing w:before="0" w:beforeAutospacing="0" w:after="0" w:afterAutospacing="0" w:line="240" w:lineRule="auto"/>
        <w:jc w:val="left"/>
        <w:rPr>
          <w:rStyle w:val="s1"/>
          <w:rFonts w:eastAsiaTheme="majorEastAsia"/>
          <w:b/>
          <w:bCs/>
        </w:rPr>
      </w:pPr>
      <w:r>
        <w:rPr>
          <w:rStyle w:val="s1"/>
          <w:rFonts w:eastAsiaTheme="majorEastAsia"/>
        </w:rPr>
        <w:br w:type="page"/>
      </w:r>
    </w:p>
    <w:p w14:paraId="4660AD6B" w14:textId="7B9A2C48" w:rsidR="00301412" w:rsidRPr="004F1E96" w:rsidRDefault="00301412" w:rsidP="007512E5">
      <w:pPr>
        <w:pStyle w:val="Heading3"/>
        <w:rPr>
          <w:rStyle w:val="s1"/>
          <w:rFonts w:eastAsiaTheme="majorEastAsia"/>
          <w:b w:val="0"/>
          <w:bCs w:val="0"/>
        </w:rPr>
      </w:pPr>
      <w:bookmarkStart w:id="13" w:name="_Toc191666825"/>
      <w:r w:rsidRPr="004F1E96">
        <w:rPr>
          <w:rStyle w:val="s1"/>
          <w:rFonts w:eastAsiaTheme="majorEastAsia"/>
        </w:rPr>
        <w:lastRenderedPageBreak/>
        <w:t>Inclusion and Exclusion Criteria</w:t>
      </w:r>
      <w:bookmarkEnd w:id="13"/>
      <w:r w:rsidRPr="004F1E96">
        <w:rPr>
          <w:rStyle w:val="s1"/>
          <w:rFonts w:eastAsiaTheme="majorEastAsia"/>
        </w:rPr>
        <w:t xml:space="preserve"> </w:t>
      </w:r>
    </w:p>
    <w:tbl>
      <w:tblPr>
        <w:tblStyle w:val="TableGrid"/>
        <w:tblW w:w="0" w:type="auto"/>
        <w:tblLook w:val="04A0" w:firstRow="1" w:lastRow="0" w:firstColumn="1" w:lastColumn="0" w:noHBand="0" w:noVBand="1"/>
      </w:tblPr>
      <w:tblGrid>
        <w:gridCol w:w="4508"/>
        <w:gridCol w:w="4508"/>
      </w:tblGrid>
      <w:tr w:rsidR="00301412" w:rsidRPr="00DD4E74" w14:paraId="170AB902" w14:textId="77777777" w:rsidTr="00B6302F">
        <w:trPr>
          <w:trHeight w:val="588"/>
        </w:trPr>
        <w:tc>
          <w:tcPr>
            <w:tcW w:w="4508" w:type="dxa"/>
          </w:tcPr>
          <w:p w14:paraId="05E9B771" w14:textId="44AEAAA8" w:rsidR="00301412" w:rsidRPr="00DD4E74" w:rsidRDefault="00301412" w:rsidP="00185BCA">
            <w:pPr>
              <w:pStyle w:val="p2"/>
              <w:jc w:val="center"/>
              <w:rPr>
                <w:rStyle w:val="s1"/>
                <w:b/>
                <w:bCs/>
              </w:rPr>
            </w:pPr>
            <w:r w:rsidRPr="00DD4E74">
              <w:rPr>
                <w:rStyle w:val="s1"/>
                <w:b/>
                <w:bCs/>
              </w:rPr>
              <w:t xml:space="preserve">Inclusion Criteria </w:t>
            </w:r>
            <w:r w:rsidR="00185BCA">
              <w:rPr>
                <w:rStyle w:val="s1"/>
                <w:b/>
                <w:bCs/>
              </w:rPr>
              <w:br/>
            </w:r>
            <w:r w:rsidRPr="00F05A6F">
              <w:rPr>
                <w:rStyle w:val="s1"/>
                <w:i/>
                <w:iCs/>
              </w:rPr>
              <w:t>(what studies to include)</w:t>
            </w:r>
          </w:p>
        </w:tc>
        <w:tc>
          <w:tcPr>
            <w:tcW w:w="4508" w:type="dxa"/>
          </w:tcPr>
          <w:p w14:paraId="722F2E28" w14:textId="7BD5BD2E" w:rsidR="00301412" w:rsidRPr="00DD4E74" w:rsidRDefault="00301412" w:rsidP="00185BCA">
            <w:pPr>
              <w:pStyle w:val="p2"/>
              <w:jc w:val="center"/>
              <w:rPr>
                <w:rStyle w:val="s1"/>
                <w:b/>
                <w:bCs/>
              </w:rPr>
            </w:pPr>
            <w:r w:rsidRPr="00DD4E74">
              <w:rPr>
                <w:rStyle w:val="s1"/>
                <w:b/>
                <w:bCs/>
              </w:rPr>
              <w:t xml:space="preserve">Exclusion Criteria </w:t>
            </w:r>
            <w:r w:rsidR="00185BCA">
              <w:rPr>
                <w:rStyle w:val="s1"/>
                <w:b/>
                <w:bCs/>
              </w:rPr>
              <w:br/>
            </w:r>
            <w:r w:rsidRPr="00F05A6F">
              <w:rPr>
                <w:rStyle w:val="s1"/>
                <w:i/>
                <w:iCs/>
              </w:rPr>
              <w:t>(What studies to exclude)</w:t>
            </w:r>
          </w:p>
        </w:tc>
      </w:tr>
      <w:tr w:rsidR="00301412" w:rsidRPr="00DD4E74" w14:paraId="4E197437" w14:textId="77777777" w:rsidTr="00B6302F">
        <w:trPr>
          <w:trHeight w:val="838"/>
        </w:trPr>
        <w:tc>
          <w:tcPr>
            <w:tcW w:w="4508" w:type="dxa"/>
          </w:tcPr>
          <w:p w14:paraId="669CD440" w14:textId="0355387F" w:rsidR="00301412" w:rsidRPr="00DD4E74" w:rsidRDefault="00301412" w:rsidP="004B2116">
            <w:pPr>
              <w:pStyle w:val="p1"/>
              <w:jc w:val="left"/>
              <w:rPr>
                <w:rStyle w:val="s1"/>
              </w:rPr>
            </w:pPr>
            <w:r w:rsidRPr="00DD4E74">
              <w:rPr>
                <w:rStyle w:val="s1"/>
                <w:rFonts w:eastAsiaTheme="majorEastAsia"/>
              </w:rPr>
              <w:t xml:space="preserve">Studies focusing on </w:t>
            </w:r>
            <w:r w:rsidRPr="00DD4E74">
              <w:t>teaching strategies</w:t>
            </w:r>
            <w:r w:rsidRPr="00DD4E74">
              <w:rPr>
                <w:rStyle w:val="s1"/>
                <w:rFonts w:eastAsiaTheme="majorEastAsia"/>
              </w:rPr>
              <w:t xml:space="preserve"> in </w:t>
            </w:r>
            <w:r w:rsidRPr="00DD4E74">
              <w:t>software architecture education</w:t>
            </w:r>
            <w:r w:rsidRPr="00DD4E74">
              <w:rPr>
                <w:rStyle w:val="s1"/>
                <w:rFonts w:eastAsiaTheme="majorEastAsia"/>
              </w:rPr>
              <w:t>.</w:t>
            </w:r>
          </w:p>
        </w:tc>
        <w:tc>
          <w:tcPr>
            <w:tcW w:w="4508" w:type="dxa"/>
          </w:tcPr>
          <w:p w14:paraId="29877ED5" w14:textId="77777777" w:rsidR="00301412" w:rsidRPr="00DD4E74" w:rsidRDefault="00301412" w:rsidP="004B2116">
            <w:pPr>
              <w:pStyle w:val="p1"/>
              <w:jc w:val="left"/>
              <w:rPr>
                <w:rStyle w:val="s1"/>
              </w:rPr>
            </w:pPr>
            <w:r w:rsidRPr="00DD4E74">
              <w:rPr>
                <w:rStyle w:val="s1"/>
                <w:rFonts w:eastAsiaTheme="majorEastAsia"/>
              </w:rPr>
              <w:t xml:space="preserve">Studies addressing </w:t>
            </w:r>
            <w:r w:rsidRPr="00DD4E74">
              <w:t>general software engineering topics</w:t>
            </w:r>
            <w:r w:rsidRPr="00DD4E74">
              <w:rPr>
                <w:rStyle w:val="s1"/>
                <w:rFonts w:eastAsiaTheme="majorEastAsia"/>
              </w:rPr>
              <w:t xml:space="preserve"> without specific relevance to </w:t>
            </w:r>
            <w:r w:rsidRPr="00DD4E74">
              <w:t>software architecture</w:t>
            </w:r>
            <w:r w:rsidRPr="00DD4E74">
              <w:rPr>
                <w:rStyle w:val="s1"/>
                <w:rFonts w:eastAsiaTheme="majorEastAsia"/>
              </w:rPr>
              <w:t>.</w:t>
            </w:r>
          </w:p>
        </w:tc>
      </w:tr>
      <w:tr w:rsidR="00301412" w:rsidRPr="00DD4E74" w14:paraId="3C148572" w14:textId="77777777" w:rsidTr="00B6302F">
        <w:trPr>
          <w:trHeight w:val="981"/>
        </w:trPr>
        <w:tc>
          <w:tcPr>
            <w:tcW w:w="4508" w:type="dxa"/>
          </w:tcPr>
          <w:p w14:paraId="418C3CB8" w14:textId="77777777" w:rsidR="00301412" w:rsidRPr="00DD4E74" w:rsidRDefault="00301412" w:rsidP="004B2116">
            <w:pPr>
              <w:pStyle w:val="p1"/>
              <w:jc w:val="left"/>
              <w:rPr>
                <w:rStyle w:val="s1"/>
              </w:rPr>
            </w:pPr>
            <w:r w:rsidRPr="00DD4E74">
              <w:t>Peer-reviewed articles</w:t>
            </w:r>
            <w:r w:rsidRPr="00DD4E74">
              <w:rPr>
                <w:rStyle w:val="s1"/>
                <w:rFonts w:eastAsiaTheme="majorEastAsia"/>
              </w:rPr>
              <w:t xml:space="preserve">, </w:t>
            </w:r>
            <w:r w:rsidRPr="00DD4E74">
              <w:t>conference papers</w:t>
            </w:r>
            <w:r w:rsidRPr="00DD4E74">
              <w:rPr>
                <w:rStyle w:val="s1"/>
                <w:rFonts w:eastAsiaTheme="majorEastAsia"/>
              </w:rPr>
              <w:t xml:space="preserve">, and </w:t>
            </w:r>
            <w:r w:rsidRPr="00DD4E74">
              <w:t>systematic reviews</w:t>
            </w:r>
            <w:r w:rsidRPr="00DD4E74">
              <w:rPr>
                <w:rStyle w:val="s1"/>
                <w:rFonts w:eastAsiaTheme="majorEastAsia"/>
              </w:rPr>
              <w:t xml:space="preserve"> published within the </w:t>
            </w:r>
            <w:r w:rsidRPr="00DD4E74">
              <w:t>from 2010-2024.</w:t>
            </w:r>
          </w:p>
        </w:tc>
        <w:tc>
          <w:tcPr>
            <w:tcW w:w="4508" w:type="dxa"/>
          </w:tcPr>
          <w:p w14:paraId="3C023769" w14:textId="77777777" w:rsidR="00301412" w:rsidRPr="00DD4E74" w:rsidRDefault="00301412" w:rsidP="004B2116">
            <w:pPr>
              <w:pStyle w:val="p1"/>
              <w:jc w:val="left"/>
            </w:pPr>
            <w:r w:rsidRPr="00DD4E74">
              <w:t>Articles published before the 2010.</w:t>
            </w:r>
          </w:p>
        </w:tc>
      </w:tr>
      <w:tr w:rsidR="00301412" w:rsidRPr="00DD4E74" w14:paraId="67A4B15E" w14:textId="77777777" w:rsidTr="00B6302F">
        <w:trPr>
          <w:trHeight w:val="981"/>
        </w:trPr>
        <w:tc>
          <w:tcPr>
            <w:tcW w:w="4508" w:type="dxa"/>
          </w:tcPr>
          <w:p w14:paraId="7A503922" w14:textId="77777777" w:rsidR="00301412" w:rsidRPr="00DD4E74" w:rsidRDefault="00301412" w:rsidP="004B2116">
            <w:pPr>
              <w:pStyle w:val="p2"/>
              <w:jc w:val="left"/>
              <w:rPr>
                <w:rStyle w:val="s1"/>
              </w:rPr>
            </w:pPr>
            <w:r w:rsidRPr="00DD4E74">
              <w:rPr>
                <w:rStyle w:val="s1"/>
                <w:rFonts w:eastAsiaTheme="majorEastAsia"/>
              </w:rPr>
              <w:t xml:space="preserve">Studies discussing outcomes such as </w:t>
            </w:r>
            <w:r w:rsidRPr="00DD4E74">
              <w:t>academic performance</w:t>
            </w:r>
            <w:r w:rsidRPr="00DD4E74">
              <w:rPr>
                <w:rStyle w:val="s1"/>
                <w:rFonts w:eastAsiaTheme="majorEastAsia"/>
              </w:rPr>
              <w:t xml:space="preserve">, </w:t>
            </w:r>
            <w:r w:rsidRPr="00DD4E74">
              <w:t>industry readiness</w:t>
            </w:r>
            <w:r w:rsidRPr="00DD4E74">
              <w:rPr>
                <w:rStyle w:val="s1"/>
                <w:rFonts w:eastAsiaTheme="majorEastAsia"/>
              </w:rPr>
              <w:t xml:space="preserve">, and </w:t>
            </w:r>
            <w:r w:rsidRPr="00DD4E74">
              <w:t>teaching effectiveness</w:t>
            </w:r>
            <w:r w:rsidRPr="00DD4E74">
              <w:rPr>
                <w:rStyle w:val="s1"/>
                <w:rFonts w:eastAsiaTheme="majorEastAsia"/>
              </w:rPr>
              <w:t>.</w:t>
            </w:r>
            <w:r w:rsidRPr="00DD4E74">
              <w:rPr>
                <w:rStyle w:val="apple-tab-span"/>
                <w:rFonts w:eastAsiaTheme="majorEastAsia"/>
              </w:rPr>
              <w:t xml:space="preserve"> </w:t>
            </w:r>
          </w:p>
        </w:tc>
        <w:tc>
          <w:tcPr>
            <w:tcW w:w="4508" w:type="dxa"/>
          </w:tcPr>
          <w:p w14:paraId="72ACBB91" w14:textId="77777777" w:rsidR="00301412" w:rsidRPr="00DD4E74" w:rsidRDefault="00301412" w:rsidP="004B2116">
            <w:pPr>
              <w:pStyle w:val="p2"/>
              <w:jc w:val="left"/>
              <w:rPr>
                <w:rStyle w:val="s1"/>
              </w:rPr>
            </w:pPr>
            <w:r w:rsidRPr="00DD4E74">
              <w:rPr>
                <w:rStyle w:val="s1"/>
                <w:rFonts w:eastAsiaTheme="majorEastAsia"/>
              </w:rPr>
              <w:t xml:space="preserve">Studies that do </w:t>
            </w:r>
            <w:r w:rsidRPr="00DD4E74">
              <w:t>not report relevant outcomes</w:t>
            </w:r>
            <w:r w:rsidRPr="00DD4E74">
              <w:rPr>
                <w:rStyle w:val="s1"/>
                <w:rFonts w:eastAsiaTheme="majorEastAsia"/>
              </w:rPr>
              <w:t xml:space="preserve"> related to </w:t>
            </w:r>
            <w:r w:rsidRPr="00DD4E74">
              <w:t>educational effectiveness</w:t>
            </w:r>
            <w:r w:rsidRPr="00DD4E74">
              <w:rPr>
                <w:rStyle w:val="s1"/>
                <w:rFonts w:eastAsiaTheme="majorEastAsia"/>
              </w:rPr>
              <w:t>.</w:t>
            </w:r>
          </w:p>
        </w:tc>
      </w:tr>
      <w:tr w:rsidR="00301412" w:rsidRPr="00DD4E74" w14:paraId="5CDCF791" w14:textId="77777777" w:rsidTr="00B6302F">
        <w:tc>
          <w:tcPr>
            <w:tcW w:w="4508" w:type="dxa"/>
          </w:tcPr>
          <w:p w14:paraId="3435618E" w14:textId="77777777" w:rsidR="00301412" w:rsidRPr="00DD4E74" w:rsidRDefault="00301412" w:rsidP="004B2116">
            <w:pPr>
              <w:pStyle w:val="p1"/>
              <w:jc w:val="left"/>
              <w:rPr>
                <w:rStyle w:val="s1"/>
              </w:rPr>
            </w:pPr>
            <w:r w:rsidRPr="00DD4E74">
              <w:rPr>
                <w:rStyle w:val="s1"/>
                <w:rFonts w:eastAsiaTheme="majorEastAsia"/>
              </w:rPr>
              <w:t>English-language publications</w:t>
            </w:r>
            <w:r w:rsidRPr="00DD4E74">
              <w:t xml:space="preserve"> to ensure accessibility and consistency.</w:t>
            </w:r>
          </w:p>
        </w:tc>
        <w:tc>
          <w:tcPr>
            <w:tcW w:w="4508" w:type="dxa"/>
          </w:tcPr>
          <w:p w14:paraId="49A51329" w14:textId="05180E83" w:rsidR="00301412" w:rsidRPr="00DD4E74" w:rsidRDefault="00301412" w:rsidP="004B2116">
            <w:pPr>
              <w:pStyle w:val="p2"/>
              <w:jc w:val="left"/>
              <w:rPr>
                <w:rStyle w:val="s1"/>
                <w:rFonts w:eastAsiaTheme="majorEastAsia"/>
              </w:rPr>
            </w:pPr>
            <w:r w:rsidRPr="00DD4E74">
              <w:t xml:space="preserve">Studies published in </w:t>
            </w:r>
            <w:r w:rsidRPr="00DD4E74">
              <w:rPr>
                <w:rStyle w:val="s1"/>
                <w:rFonts w:eastAsiaTheme="majorEastAsia"/>
              </w:rPr>
              <w:t>languages other than English.</w:t>
            </w:r>
          </w:p>
        </w:tc>
      </w:tr>
      <w:tr w:rsidR="00301412" w:rsidRPr="00DD4E74" w14:paraId="3022BB28" w14:textId="77777777" w:rsidTr="00B6302F">
        <w:tc>
          <w:tcPr>
            <w:tcW w:w="4508" w:type="dxa"/>
          </w:tcPr>
          <w:p w14:paraId="24125031" w14:textId="77777777" w:rsidR="00301412" w:rsidRPr="00DD4E74" w:rsidRDefault="00301412" w:rsidP="004B2116">
            <w:pPr>
              <w:pStyle w:val="p2"/>
              <w:jc w:val="left"/>
              <w:rPr>
                <w:rStyle w:val="s1"/>
              </w:rPr>
            </w:pPr>
            <w:r w:rsidRPr="00DD4E74">
              <w:t xml:space="preserve">Research involving </w:t>
            </w:r>
            <w:r w:rsidRPr="00DD4E74">
              <w:rPr>
                <w:rStyle w:val="s1"/>
                <w:rFonts w:eastAsiaTheme="majorEastAsia"/>
              </w:rPr>
              <w:t>higher education</w:t>
            </w:r>
            <w:r w:rsidRPr="00DD4E74">
              <w:t xml:space="preserve"> (undergraduate and postgraduate programs).</w:t>
            </w:r>
            <w:r w:rsidRPr="00DD4E74">
              <w:rPr>
                <w:rStyle w:val="apple-tab-span"/>
                <w:rFonts w:eastAsiaTheme="majorEastAsia"/>
              </w:rPr>
              <w:t xml:space="preserve"> </w:t>
            </w:r>
          </w:p>
        </w:tc>
        <w:tc>
          <w:tcPr>
            <w:tcW w:w="4508" w:type="dxa"/>
          </w:tcPr>
          <w:p w14:paraId="74DF2887" w14:textId="06F1752F" w:rsidR="00301412" w:rsidRPr="004B2116" w:rsidRDefault="00301412" w:rsidP="004B2116">
            <w:pPr>
              <w:pStyle w:val="p2"/>
              <w:jc w:val="left"/>
              <w:rPr>
                <w:rStyle w:val="s1"/>
                <w:rFonts w:eastAsiaTheme="majorEastAsia"/>
              </w:rPr>
            </w:pPr>
            <w:r w:rsidRPr="00DD4E74">
              <w:t xml:space="preserve">Studies focusing on </w:t>
            </w:r>
            <w:r w:rsidRPr="00DD4E74">
              <w:rPr>
                <w:rStyle w:val="s1"/>
                <w:rFonts w:eastAsiaTheme="majorEastAsia"/>
              </w:rPr>
              <w:t>high school education</w:t>
            </w:r>
            <w:r w:rsidRPr="00DD4E74">
              <w:t xml:space="preserve">, </w:t>
            </w:r>
            <w:r w:rsidRPr="00DD4E74">
              <w:rPr>
                <w:rStyle w:val="s1"/>
                <w:rFonts w:eastAsiaTheme="majorEastAsia"/>
              </w:rPr>
              <w:t>corporate training</w:t>
            </w:r>
            <w:r w:rsidRPr="00DD4E74">
              <w:t xml:space="preserve">, or </w:t>
            </w:r>
            <w:r w:rsidRPr="00DD4E74">
              <w:rPr>
                <w:rStyle w:val="s1"/>
                <w:rFonts w:eastAsiaTheme="majorEastAsia"/>
              </w:rPr>
              <w:t>non-academic settings.</w:t>
            </w:r>
          </w:p>
        </w:tc>
      </w:tr>
    </w:tbl>
    <w:p w14:paraId="1036EF11" w14:textId="09D486FA" w:rsidR="00184E6C" w:rsidRPr="00184E6C" w:rsidRDefault="00184E6C" w:rsidP="00184E6C">
      <w:pPr>
        <w:jc w:val="center"/>
        <w:rPr>
          <w:i/>
          <w:iCs/>
        </w:rPr>
      </w:pPr>
      <w:r w:rsidRPr="00184E6C">
        <w:rPr>
          <w:i/>
          <w:iCs/>
        </w:rPr>
        <w:t>Table 2.1: A table showing inclusion and exclusion criteria.</w:t>
      </w:r>
    </w:p>
    <w:p w14:paraId="2C949005" w14:textId="028A56F7" w:rsidR="00301412" w:rsidRPr="00DD4E74" w:rsidRDefault="00301412" w:rsidP="002A31A3">
      <w:pPr>
        <w:pStyle w:val="Heading3"/>
      </w:pPr>
      <w:bookmarkStart w:id="14" w:name="_Toc191666826"/>
      <w:r w:rsidRPr="00DD4E74">
        <w:t>Project Outcome</w:t>
      </w:r>
      <w:bookmarkEnd w:id="14"/>
    </w:p>
    <w:p w14:paraId="5A65D7D2" w14:textId="77777777" w:rsidR="00301412" w:rsidRPr="00DD4E74" w:rsidRDefault="00301412" w:rsidP="002A31A3">
      <w:pPr>
        <w:pStyle w:val="BodyLevel4OrderedList"/>
        <w:rPr>
          <w:rStyle w:val="apple-tab-span"/>
        </w:rPr>
      </w:pPr>
      <w:r w:rsidRPr="00DD4E74">
        <w:rPr>
          <w:rStyle w:val="s1"/>
          <w:rFonts w:eastAsiaTheme="majorEastAsia"/>
        </w:rPr>
        <w:t>Comprehensive Synthesis:</w:t>
      </w:r>
      <w:r w:rsidRPr="00DD4E74">
        <w:t xml:space="preserve"> A consolidated understanding of existing teaching strategies in software architecture education.</w:t>
      </w:r>
      <w:r w:rsidRPr="00DD4E74">
        <w:rPr>
          <w:rStyle w:val="apple-tab-span"/>
          <w:rFonts w:eastAsiaTheme="majorEastAsia"/>
        </w:rPr>
        <w:t xml:space="preserve"> </w:t>
      </w:r>
    </w:p>
    <w:p w14:paraId="1015827C" w14:textId="77777777" w:rsidR="00301412" w:rsidRPr="00DD4E74" w:rsidRDefault="00301412" w:rsidP="002A31A3">
      <w:pPr>
        <w:pStyle w:val="BodyLevel4OrderedList"/>
      </w:pPr>
      <w:r w:rsidRPr="00DD4E74">
        <w:rPr>
          <w:rStyle w:val="s1"/>
          <w:rFonts w:eastAsiaTheme="majorEastAsia"/>
        </w:rPr>
        <w:t>Best Practices:</w:t>
      </w:r>
      <w:r w:rsidRPr="00DD4E74">
        <w:t xml:space="preserve"> Identification of the most effective teaching methodologies that align with industry expectations.</w:t>
      </w:r>
    </w:p>
    <w:p w14:paraId="243B97CE" w14:textId="77777777" w:rsidR="00301412" w:rsidRPr="00DD4E74" w:rsidRDefault="00301412" w:rsidP="002A31A3">
      <w:pPr>
        <w:pStyle w:val="BodyLevel4OrderedList"/>
      </w:pPr>
      <w:r w:rsidRPr="00DD4E74">
        <w:rPr>
          <w:rStyle w:val="s1"/>
          <w:rFonts w:eastAsiaTheme="majorEastAsia"/>
        </w:rPr>
        <w:t>Challenges and Solutions:</w:t>
      </w:r>
      <w:r w:rsidRPr="00DD4E74">
        <w:t xml:space="preserve"> Insights into the common challenges educators face and literature-backed solutions.</w:t>
      </w:r>
    </w:p>
    <w:p w14:paraId="0E026F09" w14:textId="4A792C77" w:rsidR="000251CF" w:rsidRDefault="00301412" w:rsidP="002A31A3">
      <w:pPr>
        <w:pStyle w:val="BodyLevel4OrderedList"/>
      </w:pPr>
      <w:r w:rsidRPr="00DD4E74">
        <w:rPr>
          <w:rStyle w:val="s1"/>
          <w:rFonts w:eastAsiaTheme="majorEastAsia"/>
        </w:rPr>
        <w:t>Curriculum Recommendations:</w:t>
      </w:r>
      <w:r w:rsidRPr="00DD4E74">
        <w:t xml:space="preserve"> Evidence-based recommendations for aligning software architecture curricula with industry-relevant skills.</w:t>
      </w:r>
    </w:p>
    <w:p w14:paraId="25ABAFCB" w14:textId="77777777" w:rsidR="000251CF" w:rsidRDefault="000251CF">
      <w:pPr>
        <w:spacing w:before="0" w:beforeAutospacing="0" w:after="0" w:afterAutospacing="0" w:line="240" w:lineRule="auto"/>
        <w:jc w:val="left"/>
      </w:pPr>
      <w:r>
        <w:br w:type="page"/>
      </w:r>
    </w:p>
    <w:p w14:paraId="0E6A71CE" w14:textId="77777777" w:rsidR="00301412" w:rsidRPr="00DD4E74" w:rsidRDefault="00301412" w:rsidP="0021537C">
      <w:pPr>
        <w:pStyle w:val="p3"/>
        <w:jc w:val="center"/>
      </w:pPr>
      <w:r w:rsidRPr="00DD4E74">
        <w:rPr>
          <w:noProof/>
          <w:lang w:val="en-GB" w:bidi="dz-BT"/>
        </w:rPr>
        <w:lastRenderedPageBreak/>
        <w:drawing>
          <wp:inline distT="0" distB="0" distL="0" distR="0" wp14:anchorId="5F4DF93A" wp14:editId="558DEBFC">
            <wp:extent cx="4613941" cy="2471572"/>
            <wp:effectExtent l="12700" t="12700" r="8890" b="17780"/>
            <wp:docPr id="408657561" name="Picture 1" descr="A diagram of software architecture teach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657561" name="Picture 1" descr="A diagram of software architecture teaching&#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4067" cy="2578775"/>
                    </a:xfrm>
                    <a:prstGeom prst="rect">
                      <a:avLst/>
                    </a:prstGeom>
                    <a:ln>
                      <a:solidFill>
                        <a:prstClr val="black"/>
                      </a:solidFill>
                    </a:ln>
                  </pic:spPr>
                </pic:pic>
              </a:graphicData>
            </a:graphic>
          </wp:inline>
        </w:drawing>
      </w:r>
    </w:p>
    <w:p w14:paraId="49C2242F" w14:textId="3998532C" w:rsidR="00BE0948" w:rsidRPr="00BE0948" w:rsidRDefault="00301412" w:rsidP="00A33980">
      <w:pPr>
        <w:pStyle w:val="Caption"/>
        <w:jc w:val="center"/>
      </w:pPr>
      <w:r w:rsidRPr="00DD4E74">
        <w:t xml:space="preserve">Figure </w:t>
      </w:r>
      <w:r w:rsidR="00E61847">
        <w:t>2.1</w:t>
      </w:r>
      <w:r w:rsidR="0021537C">
        <w:t>:</w:t>
      </w:r>
      <w:r w:rsidRPr="00DD4E74">
        <w:t xml:space="preserve"> System diagram of the project boundaries</w:t>
      </w:r>
    </w:p>
    <w:p w14:paraId="30401668" w14:textId="47EB353B" w:rsidR="00C90690" w:rsidRPr="000D4FD6" w:rsidRDefault="00C90690" w:rsidP="00C90690">
      <w:pPr>
        <w:pStyle w:val="Heading1"/>
      </w:pPr>
      <w:bookmarkStart w:id="15" w:name="_Toc191666827"/>
      <w:r w:rsidRPr="000D4FD6">
        <w:t>Requirements Analysis</w:t>
      </w:r>
      <w:bookmarkEnd w:id="15"/>
    </w:p>
    <w:p w14:paraId="25A87231" w14:textId="77777777" w:rsidR="00C90690" w:rsidRPr="000D4FD6" w:rsidRDefault="00C90690" w:rsidP="00C90690">
      <w:pPr>
        <w:pStyle w:val="Heading2"/>
      </w:pPr>
      <w:bookmarkStart w:id="16" w:name="_Toc191666828"/>
      <w:r w:rsidRPr="000D4FD6">
        <w:t>Technical Requirements</w:t>
      </w:r>
      <w:bookmarkEnd w:id="16"/>
    </w:p>
    <w:p w14:paraId="4A31968B" w14:textId="77777777" w:rsidR="00C90690" w:rsidRPr="000D4FD6" w:rsidRDefault="00C90690" w:rsidP="00C90690">
      <w:pPr>
        <w:pStyle w:val="Heading3"/>
      </w:pPr>
      <w:bookmarkStart w:id="17" w:name="_Toc191666829"/>
      <w:r w:rsidRPr="000D4FD6">
        <w:t>Academic Databases</w:t>
      </w:r>
      <w:bookmarkEnd w:id="17"/>
    </w:p>
    <w:p w14:paraId="3F57B413" w14:textId="5E59457F" w:rsidR="00C90690" w:rsidRPr="000D4FD6" w:rsidRDefault="00C90690" w:rsidP="007438D9">
      <w:pPr>
        <w:pStyle w:val="ListParagraph"/>
        <w:ind w:left="760"/>
      </w:pPr>
      <w:r w:rsidRPr="000D4FD6">
        <w:t xml:space="preserve">To identify and gather relevant studies, we need access to </w:t>
      </w:r>
      <w:r w:rsidR="007952B2">
        <w:t xml:space="preserve">credible </w:t>
      </w:r>
      <w:r w:rsidRPr="000D4FD6">
        <w:t xml:space="preserve">journal articles published </w:t>
      </w:r>
      <w:r w:rsidR="00A33980">
        <w:t>i</w:t>
      </w:r>
      <w:r w:rsidRPr="000D4FD6">
        <w:t>n renowned</w:t>
      </w:r>
      <w:r w:rsidR="007952B2">
        <w:t xml:space="preserve"> academic</w:t>
      </w:r>
      <w:r w:rsidRPr="000D4FD6">
        <w:t xml:space="preserve"> journals. We </w:t>
      </w:r>
      <w:r w:rsidR="00A33980">
        <w:t>can get</w:t>
      </w:r>
      <w:r w:rsidRPr="000D4FD6">
        <w:t xml:space="preserve"> access</w:t>
      </w:r>
      <w:r w:rsidR="00A33980">
        <w:t xml:space="preserve"> to reliable databases such as </w:t>
      </w:r>
      <w:r w:rsidR="00A33980" w:rsidRPr="000D4FD6">
        <w:t xml:space="preserve">platform such as IEEE Xplore, Scopus, Google Scholar, </w:t>
      </w:r>
      <w:r w:rsidR="00A33980">
        <w:t xml:space="preserve">and </w:t>
      </w:r>
      <w:r w:rsidR="00A33980" w:rsidRPr="000D4FD6">
        <w:t>Web of Science</w:t>
      </w:r>
      <w:r w:rsidR="00A33980">
        <w:t xml:space="preserve"> by authenticating with our student ID through access control of the University’s portal.</w:t>
      </w:r>
    </w:p>
    <w:p w14:paraId="22A41818" w14:textId="77777777" w:rsidR="00C90690" w:rsidRPr="000D4FD6" w:rsidRDefault="00C90690" w:rsidP="00C90690">
      <w:pPr>
        <w:pStyle w:val="Heading3"/>
      </w:pPr>
      <w:bookmarkStart w:id="18" w:name="_Toc191666830"/>
      <w:r w:rsidRPr="000D4FD6">
        <w:t>Documentation Tools</w:t>
      </w:r>
      <w:bookmarkEnd w:id="18"/>
    </w:p>
    <w:p w14:paraId="1C2A2017" w14:textId="33CD4F3F" w:rsidR="00C90690" w:rsidRPr="000D4FD6" w:rsidRDefault="00C90690" w:rsidP="007438D9">
      <w:pPr>
        <w:pStyle w:val="ListParagraph"/>
        <w:ind w:left="760"/>
      </w:pPr>
      <w:r w:rsidRPr="000D4FD6">
        <w:t xml:space="preserve">The team will be using </w:t>
      </w:r>
      <w:r w:rsidR="006E69B1">
        <w:t xml:space="preserve">the </w:t>
      </w:r>
      <w:r w:rsidRPr="000D4FD6">
        <w:t xml:space="preserve">GitHub Repository as </w:t>
      </w:r>
      <w:r w:rsidR="007952B2">
        <w:t xml:space="preserve">a </w:t>
      </w:r>
      <w:r w:rsidR="007952B2" w:rsidRPr="000D4FD6">
        <w:t>documentation tool</w:t>
      </w:r>
      <w:r w:rsidRPr="000D4FD6">
        <w:t xml:space="preserve"> for future purposes. Any work</w:t>
      </w:r>
      <w:r w:rsidR="008110F9">
        <w:t>,</w:t>
      </w:r>
      <w:r w:rsidRPr="000D4FD6">
        <w:t xml:space="preserve"> including the minute</w:t>
      </w:r>
      <w:r w:rsidR="007952B2">
        <w:t>s</w:t>
      </w:r>
      <w:r w:rsidRPr="000D4FD6">
        <w:t xml:space="preserve"> of meetings and draft articles, all related to this project will be secured and uploaded </w:t>
      </w:r>
      <w:r w:rsidR="007952B2">
        <w:t>to</w:t>
      </w:r>
      <w:r w:rsidRPr="000D4FD6">
        <w:t xml:space="preserve"> </w:t>
      </w:r>
      <w:r w:rsidR="008110F9">
        <w:t xml:space="preserve">the </w:t>
      </w:r>
      <w:r w:rsidRPr="000D4FD6">
        <w:t xml:space="preserve">GitHub Repository. It will create </w:t>
      </w:r>
      <w:r w:rsidR="007952B2" w:rsidRPr="000D4FD6">
        <w:t>easily</w:t>
      </w:r>
      <w:r w:rsidRPr="000D4FD6">
        <w:t xml:space="preserve"> accessible articles for the team </w:t>
      </w:r>
      <w:r w:rsidR="007952B2">
        <w:t>that</w:t>
      </w:r>
      <w:r w:rsidRPr="000D4FD6">
        <w:t xml:space="preserve"> are referred to for the study purpose. We will also use MS Project </w:t>
      </w:r>
      <w:r w:rsidR="007952B2">
        <w:t xml:space="preserve">Professional to generate a </w:t>
      </w:r>
      <w:r w:rsidRPr="000D4FD6">
        <w:t xml:space="preserve">Gantt Chart for </w:t>
      </w:r>
      <w:r w:rsidR="007952B2">
        <w:t xml:space="preserve">planning, task </w:t>
      </w:r>
      <w:r w:rsidRPr="000D4FD6">
        <w:t>management</w:t>
      </w:r>
      <w:r w:rsidR="007952B2">
        <w:t xml:space="preserve">, </w:t>
      </w:r>
      <w:r w:rsidR="00EB171D">
        <w:t>timeline, milestone</w:t>
      </w:r>
      <w:r w:rsidR="007952B2">
        <w:t xml:space="preserve"> and progress tracking of the project</w:t>
      </w:r>
      <w:r w:rsidRPr="000D4FD6">
        <w:t xml:space="preserve">. It will act as </w:t>
      </w:r>
      <w:r w:rsidR="007952B2">
        <w:t xml:space="preserve">a crucial tool for the </w:t>
      </w:r>
      <w:r w:rsidRPr="000D4FD6">
        <w:t xml:space="preserve">organisation and growth </w:t>
      </w:r>
      <w:r w:rsidRPr="000D4FD6">
        <w:fldChar w:fldCharType="begin"/>
      </w:r>
      <w:r w:rsidR="008055AA">
        <w:instrText xml:space="preserve"> ADDIN EN.CITE &lt;EndNote&gt;&lt;Cite&gt;&lt;Author&gt;Ramachandran&lt;/Author&gt;&lt;Year&gt;2019&lt;/Year&gt;&lt;RecNum&gt;30&lt;/RecNum&gt;&lt;DisplayText&gt;(Ramachandran and Karthick 2019)&lt;/DisplayText&gt;&lt;record&gt;&lt;rec-number&gt;30&lt;/rec-number&gt;&lt;foreign-keys&gt;&lt;key app="EN" db-id="eddzfdwv3ssdsuev5pevfrfxexdexpr5zev9" timestamp="1740641431"&gt;30&lt;/key&gt;&lt;/foreign-keys&gt;&lt;ref-type name="Journal Article"&gt;17&lt;/ref-type&gt;&lt;contributors&gt;&lt;authors&gt;&lt;author&gt;Ramachandran, KK&lt;/author&gt;&lt;author&gt;Karthick, KK&lt;/author&gt;&lt;/authors&gt;&lt;/contributors&gt;&lt;titles&gt;&lt;title&gt;Gantt chart: An important tool of management&lt;/title&gt;&lt;secondary-title&gt;Int. J. Innov. Technol. Explor. Eng&lt;/secondary-title&gt;&lt;/titles&gt;&lt;periodical&gt;&lt;full-title&gt;Int. J. Innov. Technol. Explor. Eng&lt;/full-title&gt;&lt;/periodical&gt;&lt;pages&gt;140-142&lt;/pages&gt;&lt;volume&gt;8&lt;/volume&gt;&lt;number&gt;7&lt;/number&gt;&lt;dates&gt;&lt;year&gt;2019&lt;/year&gt;&lt;/dates&gt;&lt;urls&gt;&lt;/urls&gt;&lt;/record&gt;&lt;/Cite&gt;&lt;/EndNote&gt;</w:instrText>
      </w:r>
      <w:r w:rsidRPr="000D4FD6">
        <w:fldChar w:fldCharType="separate"/>
      </w:r>
      <w:r w:rsidR="008055AA">
        <w:rPr>
          <w:noProof/>
        </w:rPr>
        <w:t>(Ramachandran and Karthick 2019)</w:t>
      </w:r>
      <w:r w:rsidRPr="000D4FD6">
        <w:fldChar w:fldCharType="end"/>
      </w:r>
      <w:r w:rsidRPr="000D4FD6">
        <w:t xml:space="preserve"> of the project. Moreover, MS Word will be used for writing the report</w:t>
      </w:r>
      <w:r w:rsidR="008110F9">
        <w:t>,</w:t>
      </w:r>
      <w:r w:rsidRPr="000D4FD6">
        <w:t xml:space="preserve"> </w:t>
      </w:r>
      <w:r w:rsidR="007952B2">
        <w:t>whereas</w:t>
      </w:r>
      <w:r w:rsidRPr="000D4FD6">
        <w:t xml:space="preserve"> EndNote </w:t>
      </w:r>
      <w:r w:rsidR="007952B2">
        <w:t>will be</w:t>
      </w:r>
      <w:r w:rsidRPr="000D4FD6">
        <w:t xml:space="preserve"> used for the correct referencing.  </w:t>
      </w:r>
    </w:p>
    <w:p w14:paraId="171DC0F7" w14:textId="77777777" w:rsidR="00C90690" w:rsidRPr="000D4FD6" w:rsidRDefault="00C90690" w:rsidP="00C90690">
      <w:pPr>
        <w:pStyle w:val="Heading3"/>
      </w:pPr>
      <w:bookmarkStart w:id="19" w:name="_Toc191666831"/>
      <w:r w:rsidRPr="000D4FD6">
        <w:t>Collaboration Tools</w:t>
      </w:r>
      <w:bookmarkEnd w:id="19"/>
    </w:p>
    <w:p w14:paraId="3A4D3F38" w14:textId="6BD249D1" w:rsidR="00C90690" w:rsidRPr="000D4FD6" w:rsidRDefault="00E43046" w:rsidP="007438D9">
      <w:pPr>
        <w:pStyle w:val="ListParagraph"/>
        <w:ind w:left="760"/>
      </w:pPr>
      <w:r>
        <w:t xml:space="preserve">For </w:t>
      </w:r>
      <w:r w:rsidR="00C90690" w:rsidRPr="000D4FD6">
        <w:t xml:space="preserve">seamless communication and collaboration, WhatsApp is used for easy communication, </w:t>
      </w:r>
      <w:r w:rsidR="006E69B1">
        <w:t xml:space="preserve">and </w:t>
      </w:r>
      <w:r w:rsidR="00C90690" w:rsidRPr="000D4FD6">
        <w:t xml:space="preserve">SharePoint, Microsoft Teams and Outlook </w:t>
      </w:r>
      <w:r w:rsidR="006E69B1">
        <w:t xml:space="preserve">are used </w:t>
      </w:r>
      <w:r w:rsidR="00C90690" w:rsidRPr="000D4FD6">
        <w:t>for team meeting</w:t>
      </w:r>
      <w:r>
        <w:t>s</w:t>
      </w:r>
      <w:r w:rsidR="00C90690" w:rsidRPr="000D4FD6">
        <w:t xml:space="preserve"> and document</w:t>
      </w:r>
      <w:r>
        <w:t>-</w:t>
      </w:r>
      <w:r w:rsidR="00C90690" w:rsidRPr="000D4FD6">
        <w:t xml:space="preserve">sharing purposes. The team members are expected to </w:t>
      </w:r>
      <w:r w:rsidR="006E69B1">
        <w:t>use</w:t>
      </w:r>
      <w:r w:rsidR="00C90690" w:rsidRPr="000D4FD6">
        <w:t xml:space="preserve"> daily check-in communication channels for </w:t>
      </w:r>
      <w:r>
        <w:t xml:space="preserve">the </w:t>
      </w:r>
      <w:r w:rsidR="00C90690" w:rsidRPr="000D4FD6">
        <w:t xml:space="preserve">smooth progress of the project.  </w:t>
      </w:r>
    </w:p>
    <w:p w14:paraId="407F2395" w14:textId="77777777" w:rsidR="00C90690" w:rsidRPr="000D4FD6" w:rsidRDefault="00C90690" w:rsidP="00C90690">
      <w:pPr>
        <w:pStyle w:val="Heading2"/>
      </w:pPr>
      <w:bookmarkStart w:id="20" w:name="_Toc191666832"/>
      <w:r w:rsidRPr="000D4FD6">
        <w:lastRenderedPageBreak/>
        <w:t>Functional Requirements</w:t>
      </w:r>
      <w:bookmarkEnd w:id="20"/>
    </w:p>
    <w:p w14:paraId="6884D59B" w14:textId="77777777" w:rsidR="00C90690" w:rsidRPr="000D4FD6" w:rsidRDefault="00C90690" w:rsidP="00C90690">
      <w:pPr>
        <w:pStyle w:val="Heading3"/>
      </w:pPr>
      <w:bookmarkStart w:id="21" w:name="_Toc191666833"/>
      <w:r w:rsidRPr="000D4FD6">
        <w:t>Meeting and Reporting</w:t>
      </w:r>
      <w:bookmarkEnd w:id="21"/>
      <w:r w:rsidRPr="000D4FD6">
        <w:t xml:space="preserve"> </w:t>
      </w:r>
    </w:p>
    <w:p w14:paraId="61DCA001" w14:textId="4F274421" w:rsidR="00C90690" w:rsidRPr="000D4FD6" w:rsidRDefault="00C90690" w:rsidP="005A794C">
      <w:pPr>
        <w:pStyle w:val="ListParagraph"/>
        <w:ind w:left="760"/>
      </w:pPr>
      <w:r w:rsidRPr="000D4FD6">
        <w:t xml:space="preserve">The weekly progress meetings will be held with </w:t>
      </w:r>
      <w:r w:rsidR="005A794C">
        <w:t xml:space="preserve">the </w:t>
      </w:r>
      <w:r w:rsidRPr="000D4FD6">
        <w:t xml:space="preserve">Sponsor and Mentor </w:t>
      </w:r>
      <w:r w:rsidR="005A794C">
        <w:t>and</w:t>
      </w:r>
      <w:r w:rsidRPr="000D4FD6">
        <w:t xml:space="preserve"> all the team members are expected to attend. The team will present the progress report and minutes of weekly meetings to the sponsor and mentor. The frequenc</w:t>
      </w:r>
      <w:r w:rsidR="005A794C">
        <w:t>y</w:t>
      </w:r>
      <w:r w:rsidRPr="000D4FD6">
        <w:t xml:space="preserve"> of the meetings in a week may var</w:t>
      </w:r>
      <w:r w:rsidR="005A794C">
        <w:t>y</w:t>
      </w:r>
      <w:r w:rsidRPr="000D4FD6">
        <w:t xml:space="preserve"> depend</w:t>
      </w:r>
      <w:r w:rsidR="005A794C">
        <w:t>ing</w:t>
      </w:r>
      <w:r w:rsidRPr="000D4FD6">
        <w:t xml:space="preserve"> on the urgency and requirements. The team members are expected to share the challenges faced</w:t>
      </w:r>
      <w:r w:rsidR="008110F9">
        <w:t>,</w:t>
      </w:r>
      <w:r w:rsidRPr="000D4FD6">
        <w:t xml:space="preserve"> </w:t>
      </w:r>
      <w:r w:rsidR="005A794C">
        <w:t>which</w:t>
      </w:r>
      <w:r w:rsidRPr="000D4FD6">
        <w:t xml:space="preserve"> will be resolved in </w:t>
      </w:r>
      <w:r w:rsidR="005A794C">
        <w:t xml:space="preserve">the </w:t>
      </w:r>
      <w:r w:rsidRPr="000D4FD6">
        <w:t xml:space="preserve">team, otherwise with support from </w:t>
      </w:r>
      <w:r w:rsidR="005A794C">
        <w:t xml:space="preserve">the </w:t>
      </w:r>
      <w:r w:rsidRPr="000D4FD6">
        <w:t xml:space="preserve">sponsor and mentor if it is unresolved.   </w:t>
      </w:r>
    </w:p>
    <w:p w14:paraId="67F33AE0" w14:textId="77777777" w:rsidR="00C90690" w:rsidRPr="000D4FD6" w:rsidRDefault="00C90690" w:rsidP="00C90690">
      <w:pPr>
        <w:pStyle w:val="Heading3"/>
      </w:pPr>
      <w:bookmarkStart w:id="22" w:name="_Toc191666834"/>
      <w:r w:rsidRPr="000D4FD6">
        <w:t>Writing and Reviewing</w:t>
      </w:r>
      <w:bookmarkEnd w:id="22"/>
    </w:p>
    <w:p w14:paraId="57367AC7" w14:textId="4EC3BCEB" w:rsidR="00C90690" w:rsidRPr="000D4FD6" w:rsidRDefault="00C90690" w:rsidP="005F5E1C">
      <w:pPr>
        <w:pStyle w:val="ListParagraph"/>
        <w:ind w:left="760"/>
      </w:pPr>
      <w:r w:rsidRPr="000D4FD6">
        <w:t>The systematic review paper must follow academic writing standards including formatting and style. It should cont</w:t>
      </w:r>
      <w:r w:rsidR="001E3F68">
        <w:t>ain</w:t>
      </w:r>
      <w:r w:rsidRPr="000D4FD6">
        <w:t xml:space="preserve"> all components of systematic review writing. The team members will contribute to </w:t>
      </w:r>
      <w:r w:rsidR="001E3F68">
        <w:t xml:space="preserve">the </w:t>
      </w:r>
      <w:r w:rsidRPr="000D4FD6">
        <w:t xml:space="preserve">writing of </w:t>
      </w:r>
      <w:r w:rsidR="001E3F68">
        <w:t xml:space="preserve">the </w:t>
      </w:r>
      <w:r w:rsidRPr="000D4FD6">
        <w:t xml:space="preserve">draft or final paper with </w:t>
      </w:r>
      <w:r w:rsidR="001E3F68">
        <w:t xml:space="preserve">a </w:t>
      </w:r>
      <w:r w:rsidRPr="000D4FD6">
        <w:t>vigorous review o</w:t>
      </w:r>
      <w:r w:rsidR="001E3F68">
        <w:t>f</w:t>
      </w:r>
      <w:r w:rsidRPr="000D4FD6">
        <w:t xml:space="preserve"> what we contributed and other’s work as well. The paper must also include the feedback and suggestion</w:t>
      </w:r>
      <w:r w:rsidR="001E3F68">
        <w:t>s</w:t>
      </w:r>
      <w:r w:rsidRPr="000D4FD6">
        <w:t xml:space="preserve"> given by </w:t>
      </w:r>
      <w:r w:rsidR="001E3F68">
        <w:t xml:space="preserve">the </w:t>
      </w:r>
      <w:r w:rsidRPr="000D4FD6">
        <w:t xml:space="preserve">sponsor and mentor if any. </w:t>
      </w:r>
    </w:p>
    <w:p w14:paraId="601104E0" w14:textId="77777777" w:rsidR="00C90690" w:rsidRPr="000D4FD6" w:rsidRDefault="00C90690" w:rsidP="00C90690">
      <w:pPr>
        <w:pStyle w:val="Heading2"/>
      </w:pPr>
      <w:bookmarkStart w:id="23" w:name="_Toc191666835"/>
      <w:r w:rsidRPr="000D4FD6">
        <w:t>Operational or Non-functional</w:t>
      </w:r>
      <w:bookmarkEnd w:id="23"/>
    </w:p>
    <w:p w14:paraId="07F4E463" w14:textId="77777777" w:rsidR="00C90690" w:rsidRPr="000D4FD6" w:rsidRDefault="00C90690" w:rsidP="00C90690">
      <w:pPr>
        <w:pStyle w:val="Heading3"/>
      </w:pPr>
      <w:bookmarkStart w:id="24" w:name="_Toc191666836"/>
      <w:r w:rsidRPr="000D4FD6">
        <w:t>Timeliness</w:t>
      </w:r>
      <w:bookmarkEnd w:id="24"/>
    </w:p>
    <w:p w14:paraId="33E6F484" w14:textId="55DA29DB" w:rsidR="00C90690" w:rsidRPr="000D4FD6" w:rsidRDefault="00C90690" w:rsidP="005F5E1C">
      <w:pPr>
        <w:pStyle w:val="ListParagraph"/>
        <w:ind w:left="760"/>
      </w:pPr>
      <w:r w:rsidRPr="000D4FD6">
        <w:t>All the tasks will be bound by the deadlines</w:t>
      </w:r>
      <w:r w:rsidR="008110F9">
        <w:t>,</w:t>
      </w:r>
      <w:r w:rsidRPr="000D4FD6">
        <w:t xml:space="preserve"> and </w:t>
      </w:r>
      <w:r w:rsidR="008110F9">
        <w:t xml:space="preserve">team members are </w:t>
      </w:r>
      <w:r w:rsidRPr="000D4FD6">
        <w:t xml:space="preserve">expected to complete the task </w:t>
      </w:r>
      <w:r w:rsidR="008110F9">
        <w:t>o</w:t>
      </w:r>
      <w:r w:rsidRPr="000D4FD6">
        <w:t xml:space="preserve">n time. All the team members are expected to make timely contribution for the timely submission of the project. </w:t>
      </w:r>
    </w:p>
    <w:p w14:paraId="3E3F2DAA" w14:textId="77777777" w:rsidR="00C90690" w:rsidRPr="000D4FD6" w:rsidRDefault="00C90690" w:rsidP="00C90690">
      <w:pPr>
        <w:pStyle w:val="Heading3"/>
      </w:pPr>
      <w:bookmarkStart w:id="25" w:name="_Toc191666837"/>
      <w:r w:rsidRPr="000D4FD6">
        <w:t>Team Commitment</w:t>
      </w:r>
      <w:bookmarkEnd w:id="25"/>
    </w:p>
    <w:p w14:paraId="40ED0778" w14:textId="355F9DB7" w:rsidR="00C90690" w:rsidRPr="000D4FD6" w:rsidRDefault="00C90690" w:rsidP="005F5E1C">
      <w:pPr>
        <w:pStyle w:val="ListParagraph"/>
        <w:ind w:left="760"/>
      </w:pPr>
      <w:r w:rsidRPr="000D4FD6">
        <w:t xml:space="preserve">All the team members are expected to dedicate their time </w:t>
      </w:r>
      <w:r w:rsidR="001E3F68">
        <w:t>to</w:t>
      </w:r>
      <w:r w:rsidRPr="000D4FD6">
        <w:t xml:space="preserve"> completing their individual tasks before 48 hours of submission so that </w:t>
      </w:r>
      <w:r w:rsidR="001E3F68">
        <w:t>they</w:t>
      </w:r>
      <w:r w:rsidRPr="000D4FD6">
        <w:t xml:space="preserve"> will have enough time </w:t>
      </w:r>
      <w:r w:rsidR="001E3F68">
        <w:t>to</w:t>
      </w:r>
      <w:r w:rsidRPr="000D4FD6">
        <w:t xml:space="preserve"> review the feedback and comments from other team members. </w:t>
      </w:r>
    </w:p>
    <w:p w14:paraId="60444F46" w14:textId="77777777" w:rsidR="00C90690" w:rsidRPr="000D4FD6" w:rsidRDefault="00C90690" w:rsidP="00C90690">
      <w:pPr>
        <w:pStyle w:val="Heading3"/>
      </w:pPr>
      <w:bookmarkStart w:id="26" w:name="_Toc191666838"/>
      <w:r w:rsidRPr="000D4FD6">
        <w:t>Effective Communication</w:t>
      </w:r>
      <w:bookmarkEnd w:id="26"/>
    </w:p>
    <w:p w14:paraId="1D9D2278" w14:textId="734EB3BC" w:rsidR="00C90690" w:rsidRDefault="00C90690" w:rsidP="00C90690">
      <w:pPr>
        <w:pStyle w:val="BodyLevel4OrderedList"/>
        <w:numPr>
          <w:ilvl w:val="0"/>
          <w:numId w:val="0"/>
        </w:numPr>
        <w:ind w:left="851"/>
      </w:pPr>
      <w:r w:rsidRPr="000D4FD6">
        <w:t>The team members will use only the agreed channels for communication purposes, and any issues or concerns to be discusse</w:t>
      </w:r>
      <w:r w:rsidR="001E3F68">
        <w:t>d</w:t>
      </w:r>
      <w:r w:rsidRPr="000D4FD6">
        <w:t xml:space="preserve">. The team members are expected to respond to any issues or </w:t>
      </w:r>
      <w:r w:rsidR="001E3F68">
        <w:t>give feedback on the other team’s work</w:t>
      </w:r>
      <w:r w:rsidRPr="000D4FD6">
        <w:t xml:space="preserve"> within 24 hours so that it will maintain the team</w:t>
      </w:r>
      <w:r w:rsidR="001E3F68">
        <w:t>’s</w:t>
      </w:r>
      <w:r w:rsidRPr="000D4FD6">
        <w:t xml:space="preserve"> progress </w:t>
      </w:r>
      <w:r w:rsidR="001E3F68">
        <w:t>o</w:t>
      </w:r>
      <w:r w:rsidRPr="000D4FD6">
        <w:t>n track. Moreover, team members are expected to respect the</w:t>
      </w:r>
      <w:r w:rsidR="001E3F68">
        <w:t>ir</w:t>
      </w:r>
      <w:r w:rsidRPr="000D4FD6">
        <w:t xml:space="preserve"> views and accept diversit</w:t>
      </w:r>
      <w:r w:rsidR="001E3F68">
        <w:t>y</w:t>
      </w:r>
      <w:r w:rsidRPr="000D4FD6">
        <w:t>.</w:t>
      </w:r>
    </w:p>
    <w:p w14:paraId="4713D369" w14:textId="2B2F414C" w:rsidR="00BE0948" w:rsidRPr="000D4FD6" w:rsidRDefault="00BE0948" w:rsidP="00BE0948">
      <w:pPr>
        <w:pStyle w:val="Heading1"/>
      </w:pPr>
      <w:bookmarkStart w:id="27" w:name="_Toc191666839"/>
      <w:r w:rsidRPr="000D4FD6">
        <w:lastRenderedPageBreak/>
        <w:t xml:space="preserve">Chosen Option/Method and </w:t>
      </w:r>
      <w:r w:rsidRPr="00B4198F">
        <w:t>Deliveries</w:t>
      </w:r>
      <w:bookmarkEnd w:id="27"/>
    </w:p>
    <w:p w14:paraId="5EA241C7" w14:textId="77777777" w:rsidR="00BE0948" w:rsidRPr="000D4FD6" w:rsidRDefault="00BE0948" w:rsidP="00BE0948">
      <w:pPr>
        <w:pStyle w:val="Heading2"/>
      </w:pPr>
      <w:bookmarkStart w:id="28" w:name="_Toc191666840"/>
      <w:r w:rsidRPr="000D4FD6">
        <w:t>Project Option</w:t>
      </w:r>
      <w:bookmarkEnd w:id="28"/>
    </w:p>
    <w:p w14:paraId="11C258F2" w14:textId="4D9E7F29" w:rsidR="00BE0948" w:rsidRPr="000D4FD6" w:rsidRDefault="00BE0948" w:rsidP="00BE0948">
      <w:pPr>
        <w:pStyle w:val="ListParagraph"/>
      </w:pPr>
      <w:r w:rsidRPr="000D4FD6">
        <w:t xml:space="preserve">This project aims to do </w:t>
      </w:r>
      <w:r w:rsidR="00A85227">
        <w:t xml:space="preserve">a </w:t>
      </w:r>
      <w:r w:rsidRPr="000D4FD6">
        <w:t xml:space="preserve">systematic review of existing literature on software architecture teaching. This will involve identifying and analysing the papers or studies to provide a comprehensive overview of the current state of teaching strategies and approaches, </w:t>
      </w:r>
      <w:r w:rsidR="008110F9">
        <w:t xml:space="preserve">the </w:t>
      </w:r>
      <w:r w:rsidRPr="000D4FD6">
        <w:t xml:space="preserve">kind of assessment tools, </w:t>
      </w:r>
      <w:r w:rsidR="008110F9">
        <w:t xml:space="preserve">and </w:t>
      </w:r>
      <w:r w:rsidRPr="000D4FD6">
        <w:t xml:space="preserve">the learning objectives and challenges in this field. By doing this, it will ensure that only relevant studies are considered since it is rigorous and methodological. It will provide a comprehensive understanding </w:t>
      </w:r>
      <w:r w:rsidRPr="000D4FD6">
        <w:fldChar w:fldCharType="begin"/>
      </w:r>
      <w:r>
        <w:instrText xml:space="preserve"> ADDIN EN.CITE &lt;EndNote&gt;&lt;Cite&gt;&lt;Author&gt;Aromataris&lt;/Author&gt;&lt;Year&gt;2014&lt;/Year&gt;&lt;RecNum&gt;24&lt;/RecNum&gt;&lt;DisplayText&gt;(Aromataris and Pearson 2014)&lt;/DisplayText&gt;&lt;record&gt;&lt;rec-number&gt;24&lt;/rec-number&gt;&lt;foreign-keys&gt;&lt;key app="EN" db-id="eddzfdwv3ssdsuev5pevfrfxexdexpr5zev9" timestamp="1740641431"&gt;24&lt;/key&gt;&lt;/foreign-keys&gt;&lt;ref-type name="Journal Article"&gt;17&lt;/ref-type&gt;&lt;contributors&gt;&lt;authors&gt;&lt;author&gt;Aromataris, Edoardo&lt;/author&gt;&lt;author&gt;Pearson, Alan&lt;/author&gt;&lt;/authors&gt;&lt;/contributors&gt;&lt;titles&gt;&lt;title&gt;The systematic review: an overview&lt;/title&gt;&lt;secondary-title&gt;AJN The American Journal of Nursing&lt;/secondary-title&gt;&lt;/titles&gt;&lt;periodical&gt;&lt;full-title&gt;AJN The American Journal of Nursing&lt;/full-title&gt;&lt;/periodical&gt;&lt;pages&gt;53-58&lt;/pages&gt;&lt;volume&gt;114&lt;/volume&gt;&lt;number&gt;3&lt;/number&gt;&lt;dates&gt;&lt;year&gt;2014&lt;/year&gt;&lt;/dates&gt;&lt;isbn&gt;0002-936X&lt;/isbn&gt;&lt;urls&gt;&lt;/urls&gt;&lt;/record&gt;&lt;/Cite&gt;&lt;/EndNote&gt;</w:instrText>
      </w:r>
      <w:r w:rsidRPr="000D4FD6">
        <w:fldChar w:fldCharType="separate"/>
      </w:r>
      <w:r>
        <w:rPr>
          <w:noProof/>
        </w:rPr>
        <w:t>(Aromataris and Pearson 2014)</w:t>
      </w:r>
      <w:r w:rsidRPr="000D4FD6">
        <w:fldChar w:fldCharType="end"/>
      </w:r>
      <w:r w:rsidRPr="000D4FD6">
        <w:t xml:space="preserve"> of the software architecture widely cover</w:t>
      </w:r>
      <w:r w:rsidR="00A85227">
        <w:t>ed</w:t>
      </w:r>
      <w:r w:rsidRPr="000D4FD6">
        <w:t xml:space="preserve"> under different themes. It will also ensure that the findings are reproducible. </w:t>
      </w:r>
    </w:p>
    <w:p w14:paraId="67DAF3BC" w14:textId="77777777" w:rsidR="00BE0948" w:rsidRPr="000D4FD6" w:rsidRDefault="00BE0948" w:rsidP="00BE0948">
      <w:pPr>
        <w:pStyle w:val="ListParagraph"/>
      </w:pPr>
    </w:p>
    <w:p w14:paraId="55C55980" w14:textId="290FD88F" w:rsidR="00BE0948" w:rsidRPr="000D4FD6" w:rsidRDefault="00A85227" w:rsidP="00BE0948">
      <w:pPr>
        <w:pStyle w:val="ListParagraph"/>
      </w:pPr>
      <w:r>
        <w:t>For</w:t>
      </w:r>
      <w:r w:rsidR="00BE0948" w:rsidRPr="000D4FD6">
        <w:t xml:space="preserve"> </w:t>
      </w:r>
      <w:r>
        <w:t xml:space="preserve">a </w:t>
      </w:r>
      <w:r w:rsidR="00BE0948" w:rsidRPr="000D4FD6">
        <w:t>successful project, we are going to use Kitchenham’s principles</w:t>
      </w:r>
      <w:r>
        <w:t>,</w:t>
      </w:r>
      <w:r w:rsidR="00BE0948" w:rsidRPr="000D4FD6">
        <w:t xml:space="preserve"> which is </w:t>
      </w:r>
      <w:r>
        <w:t>a well-recognised and proven</w:t>
      </w:r>
      <w:r w:rsidR="00BE0948" w:rsidRPr="000D4FD6">
        <w:t xml:space="preserve"> framework </w:t>
      </w:r>
      <w:r w:rsidR="00BE0948" w:rsidRPr="000D4FD6">
        <w:fldChar w:fldCharType="begin"/>
      </w:r>
      <w:r w:rsidR="00BE0948">
        <w:instrText xml:space="preserve"> ADDIN EN.CITE &lt;EndNote&gt;&lt;Cite&gt;&lt;Author&gt;Kitchenham&lt;/Author&gt;&lt;Year&gt;2013&lt;/Year&gt;&lt;RecNum&gt;28&lt;/RecNum&gt;&lt;DisplayText&gt;(Kitchenham and Brereton 2013)&lt;/DisplayText&gt;&lt;record&gt;&lt;rec-number&gt;28&lt;/rec-number&gt;&lt;foreign-keys&gt;&lt;key app="EN" db-id="eddzfdwv3ssdsuev5pevfrfxexdexpr5zev9" timestamp="1740641431"&gt;28&lt;/key&gt;&lt;/foreign-keys&gt;&lt;ref-type name="Journal Article"&gt;17&lt;/ref-type&gt;&lt;contributors&gt;&lt;authors&gt;&lt;author&gt;Kitchenham, Barbara&lt;/author&gt;&lt;author&gt;Brereton, Pearl&lt;/author&gt;&lt;/authors&gt;&lt;/contributors&gt;&lt;titles&gt;&lt;title&gt;A systematic review of systematic review process research in software engineering&lt;/title&gt;&lt;secondary-title&gt;Information and software technology&lt;/secondary-title&gt;&lt;/titles&gt;&lt;periodical&gt;&lt;full-title&gt;Information and software technology&lt;/full-title&gt;&lt;/periodical&gt;&lt;pages&gt;2049-2075&lt;/pages&gt;&lt;volume&gt;55&lt;/volume&gt;&lt;number&gt;12&lt;/number&gt;&lt;dates&gt;&lt;year&gt;2013&lt;/year&gt;&lt;/dates&gt;&lt;isbn&gt;0950-5849&lt;/isbn&gt;&lt;urls&gt;&lt;/urls&gt;&lt;/record&gt;&lt;/Cite&gt;&lt;/EndNote&gt;</w:instrText>
      </w:r>
      <w:r w:rsidR="00BE0948" w:rsidRPr="000D4FD6">
        <w:fldChar w:fldCharType="separate"/>
      </w:r>
      <w:r w:rsidR="00BE0948">
        <w:rPr>
          <w:noProof/>
        </w:rPr>
        <w:t>(Kitchenham and Brereton 2013)</w:t>
      </w:r>
      <w:r w:rsidR="00BE0948" w:rsidRPr="000D4FD6">
        <w:fldChar w:fldCharType="end"/>
      </w:r>
      <w:r w:rsidR="00BE0948" w:rsidRPr="000D4FD6">
        <w:t xml:space="preserve"> for systematic review </w:t>
      </w:r>
      <w:r>
        <w:t>that has</w:t>
      </w:r>
      <w:r w:rsidR="00BE0948" w:rsidRPr="000D4FD6">
        <w:t xml:space="preserve"> three main phases: planning, analysis, and reporting of the findings.</w:t>
      </w:r>
      <w:r>
        <w:t xml:space="preserve"> </w:t>
      </w:r>
      <w:r w:rsidR="00BE0948" w:rsidRPr="000D4FD6">
        <w:t xml:space="preserve">Kitchenham’s guideline is mostly used by medical researchers and can be adapted in software engineering research </w:t>
      </w:r>
      <w:r w:rsidR="00BE0948" w:rsidRPr="000D4FD6">
        <w:fldChar w:fldCharType="begin"/>
      </w:r>
      <w:r w:rsidR="00BE0948">
        <w:instrText xml:space="preserve"> ADDIN EN.CITE &lt;EndNote&gt;&lt;Cite&gt;&lt;Author&gt;Keele&lt;/Author&gt;&lt;Year&gt;2007&lt;/Year&gt;&lt;RecNum&gt;26&lt;/RecNum&gt;&lt;DisplayText&gt;(Keele 2007; Kitchenham 2004)&lt;/DisplayText&gt;&lt;record&gt;&lt;rec-number&gt;26&lt;/rec-number&gt;&lt;foreign-keys&gt;&lt;key app="EN" db-id="eddzfdwv3ssdsuev5pevfrfxexdexpr5zev9" timestamp="1740641431"&gt;26&lt;/key&gt;&lt;/foreign-keys&gt;&lt;ref-type name="Report"&gt;27&lt;/ref-type&gt;&lt;contributors&gt;&lt;authors&gt;&lt;author&gt;Keele, Staffs&lt;/author&gt;&lt;/authors&gt;&lt;/contributors&gt;&lt;titles&gt;&lt;title&gt;Guidelines for performing systematic literature reviews in software engineering&lt;/title&gt;&lt;/titles&gt;&lt;dates&gt;&lt;year&gt;2007&lt;/year&gt;&lt;/dates&gt;&lt;publisher&gt;Technical report, ver. 2.3 ebse technical report. ebse&lt;/publisher&gt;&lt;urls&gt;&lt;/urls&gt;&lt;/record&gt;&lt;/Cite&gt;&lt;Cite&gt;&lt;Author&gt;Kitchenham&lt;/Author&gt;&lt;Year&gt;2004&lt;/Year&gt;&lt;RecNum&gt;27&lt;/RecNum&gt;&lt;record&gt;&lt;rec-number&gt;27&lt;/rec-number&gt;&lt;foreign-keys&gt;&lt;key app="EN" db-id="eddzfdwv3ssdsuev5pevfrfxexdexpr5zev9" timestamp="1740641431"&gt;27&lt;/key&gt;&lt;/foreign-keys&gt;&lt;ref-type name="Journal Article"&gt;17&lt;/ref-type&gt;&lt;contributors&gt;&lt;authors&gt;&lt;author&gt;Kitchenham, Barbara&lt;/author&gt;&lt;/authors&gt;&lt;/contributors&gt;&lt;titles&gt;&lt;title&gt;Procedures for performing systematic reviews&lt;/title&gt;&lt;secondary-title&gt;Keele, UK, Keele University&lt;/secondary-title&gt;&lt;/titles&gt;&lt;periodical&gt;&lt;full-title&gt;Keele, UK, Keele University&lt;/full-title&gt;&lt;/periodical&gt;&lt;pages&gt;1-26&lt;/pages&gt;&lt;volume&gt;33&lt;/volume&gt;&lt;number&gt;2004&lt;/number&gt;&lt;dates&gt;&lt;year&gt;2004&lt;/year&gt;&lt;/dates&gt;&lt;urls&gt;&lt;/urls&gt;&lt;/record&gt;&lt;/Cite&gt;&lt;/EndNote&gt;</w:instrText>
      </w:r>
      <w:r w:rsidR="00BE0948" w:rsidRPr="000D4FD6">
        <w:fldChar w:fldCharType="separate"/>
      </w:r>
      <w:r w:rsidR="00BE0948">
        <w:rPr>
          <w:noProof/>
        </w:rPr>
        <w:t>(Keele 2007; Kitchenham 2004)</w:t>
      </w:r>
      <w:r w:rsidR="00BE0948" w:rsidRPr="000D4FD6">
        <w:fldChar w:fldCharType="end"/>
      </w:r>
      <w:r w:rsidR="00BE0948" w:rsidRPr="000D4FD6">
        <w:t xml:space="preserve">. Kichenham’s method focuses on </w:t>
      </w:r>
      <w:r>
        <w:t xml:space="preserve">a </w:t>
      </w:r>
      <w:r w:rsidR="00BE0948" w:rsidRPr="000D4FD6">
        <w:t>well-defined protocol to guide the systematic review process minimising the biases and increas</w:t>
      </w:r>
      <w:r>
        <w:t>ing</w:t>
      </w:r>
      <w:r w:rsidR="00BE0948" w:rsidRPr="000D4FD6">
        <w:t xml:space="preserve"> the reliability and reproducibility. Moreover, there are many stages in each phase depending on the scope and nature of the systematic review of the study. </w:t>
      </w:r>
    </w:p>
    <w:p w14:paraId="0F07540D" w14:textId="77777777" w:rsidR="00BE0948" w:rsidRPr="000D4FD6" w:rsidRDefault="00BE0948" w:rsidP="00BE0948">
      <w:pPr>
        <w:pStyle w:val="ListParagraph"/>
      </w:pPr>
    </w:p>
    <w:p w14:paraId="1A40EC15" w14:textId="29F18662" w:rsidR="00BE0948" w:rsidRPr="000D4FD6" w:rsidRDefault="00BE0948" w:rsidP="007438D9">
      <w:pPr>
        <w:pStyle w:val="ListParagraph"/>
      </w:pPr>
      <w:r w:rsidRPr="000D4FD6">
        <w:t xml:space="preserve">The figure below displays the implementation of Kitchenham’s method modified in the context of our project, which was adapted from </w:t>
      </w:r>
      <w:r w:rsidRPr="000D4FD6">
        <w:fldChar w:fldCharType="begin"/>
      </w:r>
      <w:r>
        <w:instrText xml:space="preserve"> ADDIN EN.CITE &lt;EndNote&gt;&lt;Cite&gt;&lt;Author&gt;Prabowo&lt;/Author&gt;&lt;Year&gt;2021&lt;/Year&gt;&lt;RecNum&gt;29&lt;/RecNum&gt;&lt;DisplayText&gt;(Prabowo et al. 2021)&lt;/DisplayText&gt;&lt;record&gt;&lt;rec-number&gt;29&lt;/rec-number&gt;&lt;foreign-keys&gt;&lt;key app="EN" db-id="eddzfdwv3ssdsuev5pevfrfxexdexpr5zev9" timestamp="1740641431"&gt;29&lt;/key&gt;&lt;/foreign-keys&gt;&lt;ref-type name="Journal Article"&gt;17&lt;/ref-type&gt;&lt;contributors&gt;&lt;authors&gt;&lt;author&gt;Prabowo, Yulius Denny&lt;/author&gt;&lt;author&gt;Kristijantoro, Achmad Imam&lt;/author&gt;&lt;author&gt;Warnars, HLHS&lt;/author&gt;&lt;author&gt;Budiharto, Widodo&lt;/author&gt;&lt;/authors&gt;&lt;/contributors&gt;&lt;titles&gt;&lt;title&gt;Systematic literature review on abstractive text summarization using kitchenham method&lt;/title&gt;&lt;secondary-title&gt;ICIC Express Letters, Part B: Applications&lt;/secondary-title&gt;&lt;/titles&gt;&lt;periodical&gt;&lt;full-title&gt;ICIC Express Letters, Part B: Applications&lt;/full-title&gt;&lt;/periodical&gt;&lt;pages&gt;1075-1080&lt;/pages&gt;&lt;volume&gt;12&lt;/volume&gt;&lt;number&gt;11&lt;/number&gt;&lt;dates&gt;&lt;year&gt;2021&lt;/year&gt;&lt;/dates&gt;&lt;urls&gt;&lt;/urls&gt;&lt;/record&gt;&lt;/Cite&gt;&lt;/EndNote&gt;</w:instrText>
      </w:r>
      <w:r w:rsidRPr="000D4FD6">
        <w:fldChar w:fldCharType="separate"/>
      </w:r>
      <w:r>
        <w:rPr>
          <w:noProof/>
        </w:rPr>
        <w:t>(Prabowo et al. 2021)</w:t>
      </w:r>
      <w:r w:rsidRPr="000D4FD6">
        <w:fldChar w:fldCharType="end"/>
      </w:r>
      <w:r w:rsidRPr="000D4FD6">
        <w:t>.</w:t>
      </w:r>
    </w:p>
    <w:p w14:paraId="47AD9135" w14:textId="77777777" w:rsidR="00BE0948" w:rsidRPr="000D4FD6" w:rsidRDefault="00BE0948" w:rsidP="00BE0948">
      <w:pPr>
        <w:pStyle w:val="ListParagraph"/>
      </w:pPr>
    </w:p>
    <w:p w14:paraId="68A88534" w14:textId="77777777" w:rsidR="00BE0948" w:rsidRPr="000D4FD6" w:rsidRDefault="00BE0948" w:rsidP="00E8557B">
      <w:pPr>
        <w:pStyle w:val="ListParagraph"/>
        <w:jc w:val="center"/>
      </w:pPr>
      <w:r w:rsidRPr="000D4FD6">
        <w:rPr>
          <w:noProof/>
        </w:rPr>
        <w:drawing>
          <wp:inline distT="0" distB="0" distL="0" distR="0" wp14:anchorId="65FADF76" wp14:editId="67A994AB">
            <wp:extent cx="4520342" cy="3136265"/>
            <wp:effectExtent l="0" t="0" r="1270" b="635"/>
            <wp:docPr id="1" name="Picture 1" descr="C:\Users\Thinley Rabgay\Downloads\Blank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inley Rabgay\Downloads\Blank diagram.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438" t="3110" r="2382" b="4258"/>
                    <a:stretch/>
                  </pic:blipFill>
                  <pic:spPr bwMode="auto">
                    <a:xfrm>
                      <a:off x="0" y="0"/>
                      <a:ext cx="4546157" cy="3154176"/>
                    </a:xfrm>
                    <a:prstGeom prst="rect">
                      <a:avLst/>
                    </a:prstGeom>
                    <a:noFill/>
                    <a:ln>
                      <a:noFill/>
                    </a:ln>
                    <a:extLst>
                      <a:ext uri="{53640926-AAD7-44D8-BBD7-CCE9431645EC}">
                        <a14:shadowObscured xmlns:a14="http://schemas.microsoft.com/office/drawing/2010/main"/>
                      </a:ext>
                    </a:extLst>
                  </pic:spPr>
                </pic:pic>
              </a:graphicData>
            </a:graphic>
          </wp:inline>
        </w:drawing>
      </w:r>
    </w:p>
    <w:p w14:paraId="240B0BC3" w14:textId="77777777" w:rsidR="00BE0948" w:rsidRPr="000D4FD6" w:rsidRDefault="00BE0948" w:rsidP="00BE0948">
      <w:pPr>
        <w:pStyle w:val="ListParagraph"/>
      </w:pPr>
    </w:p>
    <w:p w14:paraId="56CEF295" w14:textId="5DFF8506" w:rsidR="00BE0948" w:rsidRPr="005F5E1C" w:rsidRDefault="00BE0948" w:rsidP="000B272B">
      <w:pPr>
        <w:pStyle w:val="ListParagraph"/>
        <w:jc w:val="center"/>
        <w:rPr>
          <w:i/>
          <w:iCs/>
        </w:rPr>
      </w:pPr>
      <w:r w:rsidRPr="005F5E1C">
        <w:rPr>
          <w:i/>
          <w:iCs/>
        </w:rPr>
        <w:t>Figure</w:t>
      </w:r>
      <w:r w:rsidR="0091262F">
        <w:rPr>
          <w:i/>
          <w:iCs/>
        </w:rPr>
        <w:t xml:space="preserve"> 4.1</w:t>
      </w:r>
      <w:r w:rsidRPr="005F5E1C">
        <w:rPr>
          <w:i/>
          <w:iCs/>
        </w:rPr>
        <w:t>: Kitchenham’s Model with stages of each phase</w:t>
      </w:r>
    </w:p>
    <w:p w14:paraId="31233BDE" w14:textId="7B1D0244" w:rsidR="00BE0948" w:rsidRPr="000D4FD6" w:rsidRDefault="00BE0948" w:rsidP="00BE0948">
      <w:pPr>
        <w:pStyle w:val="ListParagraph"/>
      </w:pPr>
      <w:r w:rsidRPr="000D4FD6">
        <w:lastRenderedPageBreak/>
        <w:t xml:space="preserve">To supplement, we will be using SPIDER </w:t>
      </w:r>
      <w:r w:rsidRPr="000D4FD6">
        <w:fldChar w:fldCharType="begin"/>
      </w:r>
      <w:r>
        <w:instrText xml:space="preserve"> ADDIN EN.CITE &lt;EndNote&gt;&lt;Cite&gt;&lt;Author&gt;Cooke&lt;/Author&gt;&lt;Year&gt;2012&lt;/Year&gt;&lt;RecNum&gt;25&lt;/RecNum&gt;&lt;DisplayText&gt;(Cooke et al. 2012)&lt;/DisplayText&gt;&lt;record&gt;&lt;rec-number&gt;25&lt;/rec-number&gt;&lt;foreign-keys&gt;&lt;key app="EN" db-id="eddzfdwv3ssdsuev5pevfrfxexdexpr5zev9" timestamp="1740641431"&gt;25&lt;/key&gt;&lt;/foreign-keys&gt;&lt;ref-type name="Journal Article"&gt;17&lt;/ref-type&gt;&lt;contributors&gt;&lt;authors&gt;&lt;author&gt;Cooke, Alison&lt;/author&gt;&lt;author&gt;Smith, Debbie&lt;/author&gt;&lt;author&gt;Booth, Andrew&lt;/author&gt;&lt;/authors&gt;&lt;/contributors&gt;&lt;titles&gt;&lt;title&gt;Beyond PICO: the SPIDER tool for qualitative evidence synthesis&lt;/title&gt;&lt;secondary-title&gt;Qualitative health research&lt;/secondary-title&gt;&lt;/titles&gt;&lt;periodical&gt;&lt;full-title&gt;Qualitative health research&lt;/full-title&gt;&lt;/periodical&gt;&lt;pages&gt;1435-1443&lt;/pages&gt;&lt;volume&gt;22&lt;/volume&gt;&lt;number&gt;10&lt;/number&gt;&lt;dates&gt;&lt;year&gt;2012&lt;/year&gt;&lt;/dates&gt;&lt;isbn&gt;1049-7323&lt;/isbn&gt;&lt;urls&gt;&lt;/urls&gt;&lt;/record&gt;&lt;/Cite&gt;&lt;/EndNote&gt;</w:instrText>
      </w:r>
      <w:r w:rsidRPr="000D4FD6">
        <w:fldChar w:fldCharType="separate"/>
      </w:r>
      <w:r>
        <w:rPr>
          <w:noProof/>
        </w:rPr>
        <w:t>(Cooke et al. 2012)</w:t>
      </w:r>
      <w:r w:rsidRPr="000D4FD6">
        <w:fldChar w:fldCharType="end"/>
      </w:r>
      <w:r w:rsidRPr="000D4FD6">
        <w:t xml:space="preserve"> tool to develop the research questions</w:t>
      </w:r>
      <w:r w:rsidR="008110F9">
        <w:t>,</w:t>
      </w:r>
      <w:r w:rsidRPr="000D4FD6">
        <w:t xml:space="preserve"> which will guide the entire research process. Likewise, PRISMA (Preferred </w:t>
      </w:r>
      <w:r w:rsidR="00A85227">
        <w:t>R</w:t>
      </w:r>
      <w:r w:rsidRPr="000D4FD6">
        <w:t xml:space="preserve">eporting Items for Systematic Reviews and Meta-Analysis) </w:t>
      </w:r>
      <w:r w:rsidRPr="000D4FD6">
        <w:fldChar w:fldCharType="begin"/>
      </w:r>
      <w:r>
        <w:instrText xml:space="preserve"> ADDIN EN.CITE &lt;EndNote&gt;&lt;Cite&gt;&lt;Author&gt;Theile&lt;/Author&gt;&lt;Year&gt;2024&lt;/Year&gt;&lt;RecNum&gt;31&lt;/RecNum&gt;&lt;DisplayText&gt;(Theile and Beall 2024)&lt;/DisplayText&gt;&lt;record&gt;&lt;rec-number&gt;31&lt;/rec-number&gt;&lt;foreign-keys&gt;&lt;key app="EN" db-id="eddzfdwv3ssdsuev5pevfrfxexdexpr5zev9" timestamp="1740641431"&gt;31&lt;/key&gt;&lt;/foreign-keys&gt;&lt;ref-type name="Journal Article"&gt;17&lt;/ref-type&gt;&lt;contributors&gt;&lt;authors&gt;&lt;author&gt;Theile, Cheryl M&lt;/author&gt;&lt;author&gt;Beall, Andrea L&lt;/author&gt;&lt;/authors&gt;&lt;/contributors&gt;&lt;titles&gt;&lt;title&gt;Conducting a Systematic Review of the Literature&lt;/title&gt;&lt;secondary-title&gt;Journal of Dental Hygiene&lt;/secondary-title&gt;&lt;/titles&gt;&lt;periodical&gt;&lt;full-title&gt;Journal of Dental Hygiene&lt;/full-title&gt;&lt;/periodical&gt;&lt;volume&gt;98&lt;/volume&gt;&lt;number&gt;2&lt;/number&gt;&lt;dates&gt;&lt;year&gt;2024&lt;/year&gt;&lt;/dates&gt;&lt;isbn&gt;1043-254X&lt;/isbn&gt;&lt;urls&gt;&lt;/urls&gt;&lt;/record&gt;&lt;/Cite&gt;&lt;/EndNote&gt;</w:instrText>
      </w:r>
      <w:r w:rsidRPr="000D4FD6">
        <w:fldChar w:fldCharType="separate"/>
      </w:r>
      <w:r>
        <w:rPr>
          <w:noProof/>
        </w:rPr>
        <w:t>(Theile and Beall 2024)</w:t>
      </w:r>
      <w:r w:rsidRPr="000D4FD6">
        <w:fldChar w:fldCharType="end"/>
      </w:r>
      <w:r w:rsidRPr="000D4FD6">
        <w:t xml:space="preserve"> will be used for the reporting of the findings of the project. It is a well-established framework, providing clear guidelines for each stage of the process</w:t>
      </w:r>
      <w:r w:rsidR="008110F9">
        <w:t>,</w:t>
      </w:r>
      <w:r w:rsidRPr="000D4FD6">
        <w:t xml:space="preserve"> enhancing transparency and reproducibility. </w:t>
      </w:r>
    </w:p>
    <w:p w14:paraId="2FBC7FDA" w14:textId="77777777" w:rsidR="00BE0948" w:rsidRPr="000D4FD6" w:rsidRDefault="00BE0948" w:rsidP="00BE0948">
      <w:pPr>
        <w:pStyle w:val="ListParagraph"/>
      </w:pPr>
    </w:p>
    <w:p w14:paraId="6D819D9E" w14:textId="0DECA8C6" w:rsidR="00BE0948" w:rsidRPr="000D4FD6" w:rsidRDefault="00BE0948" w:rsidP="00BE0948">
      <w:pPr>
        <w:pStyle w:val="ListParagraph"/>
      </w:pPr>
      <w:r w:rsidRPr="000D4FD6">
        <w:t xml:space="preserve">The alternative approach that can be adopted is </w:t>
      </w:r>
      <w:r w:rsidR="00A85227">
        <w:t>mixed-method r</w:t>
      </w:r>
      <w:r w:rsidRPr="000D4FD6">
        <w:t xml:space="preserve">esearch. This approach will bring </w:t>
      </w:r>
      <w:r w:rsidR="00A85227">
        <w:t>a</w:t>
      </w:r>
      <w:r w:rsidRPr="000D4FD6">
        <w:t xml:space="preserve"> deeper understanding of the study by relating the statistical view supported by research-based reasons. The insight of the statistical view will be gained through the conduct of the survey among the universities (lecture</w:t>
      </w:r>
      <w:r w:rsidR="008110F9">
        <w:t>r</w:t>
      </w:r>
      <w:r w:rsidRPr="000D4FD6">
        <w:t xml:space="preserve">s, tutors and students). However, this approach would not be possible for this project since it will take time </w:t>
      </w:r>
      <w:r w:rsidR="00A85227">
        <w:t>to</w:t>
      </w:r>
      <w:r w:rsidRPr="000D4FD6">
        <w:t xml:space="preserve"> seek ethical </w:t>
      </w:r>
      <w:r w:rsidR="00A85227" w:rsidRPr="000D4FD6">
        <w:t>issues,</w:t>
      </w:r>
      <w:r w:rsidRPr="000D4FD6">
        <w:t xml:space="preserve"> and the project </w:t>
      </w:r>
      <w:r w:rsidR="008110F9" w:rsidRPr="000D4FD6">
        <w:t>must</w:t>
      </w:r>
      <w:r w:rsidRPr="000D4FD6">
        <w:t xml:space="preserve"> be completed within </w:t>
      </w:r>
      <w:r w:rsidR="00A85227">
        <w:t xml:space="preserve">a </w:t>
      </w:r>
      <w:r w:rsidRPr="000D4FD6">
        <w:t xml:space="preserve">short period. </w:t>
      </w:r>
    </w:p>
    <w:p w14:paraId="2088A4EB" w14:textId="77777777" w:rsidR="00BE0948" w:rsidRPr="000D4FD6" w:rsidRDefault="00BE0948" w:rsidP="00BE0948">
      <w:pPr>
        <w:pStyle w:val="ListParagraph"/>
      </w:pPr>
    </w:p>
    <w:p w14:paraId="565FDC14" w14:textId="224E9FC7" w:rsidR="00E424A9" w:rsidRDefault="00BE0948" w:rsidP="00780BA4">
      <w:pPr>
        <w:pStyle w:val="ListParagraph"/>
      </w:pPr>
      <w:r w:rsidRPr="000D4FD6">
        <w:t>Therefore, we have decided to work with Kitchenham’s principles along with PRISMA and SPIDER for this project to align with our goals of the study.</w:t>
      </w:r>
    </w:p>
    <w:p w14:paraId="532D3F47" w14:textId="77777777" w:rsidR="005D58CB" w:rsidRPr="000D4FD6" w:rsidRDefault="005D58CB" w:rsidP="005D58CB">
      <w:pPr>
        <w:pStyle w:val="Heading2"/>
      </w:pPr>
      <w:bookmarkStart w:id="29" w:name="_Toc191666841"/>
      <w:r w:rsidRPr="000D4FD6">
        <w:t xml:space="preserve">Project </w:t>
      </w:r>
      <w:r w:rsidRPr="005D58CB">
        <w:t>Deliveries</w:t>
      </w:r>
      <w:bookmarkEnd w:id="29"/>
      <w:r w:rsidRPr="000D4FD6">
        <w:t xml:space="preserve"> </w:t>
      </w:r>
    </w:p>
    <w:p w14:paraId="09E17B16" w14:textId="77777777" w:rsidR="005D58CB" w:rsidRPr="000D4FD6" w:rsidRDefault="005D58CB" w:rsidP="005D58CB">
      <w:pPr>
        <w:pStyle w:val="Heading3"/>
      </w:pPr>
      <w:bookmarkStart w:id="30" w:name="_Toc191666842"/>
      <w:r w:rsidRPr="000D4FD6">
        <w:t>Project Proposal and Plan</w:t>
      </w:r>
      <w:bookmarkEnd w:id="30"/>
    </w:p>
    <w:p w14:paraId="2A3BAADF" w14:textId="77777777" w:rsidR="005D58CB" w:rsidRPr="000D4FD6" w:rsidRDefault="005D58CB" w:rsidP="005D58CB">
      <w:pPr>
        <w:pStyle w:val="ListParagraph"/>
      </w:pPr>
      <w:r w:rsidRPr="000D4FD6">
        <w:t xml:space="preserve">A detailed plan outlining the project scopes and boundaries, approach, requirement and quality assurance analysis, schedules, and risks analysis and mitigation strategies with other requirements. </w:t>
      </w:r>
    </w:p>
    <w:p w14:paraId="4E170979" w14:textId="77777777" w:rsidR="005D58CB" w:rsidRPr="000D4FD6" w:rsidRDefault="005D58CB" w:rsidP="005D58CB">
      <w:pPr>
        <w:pStyle w:val="Heading3"/>
      </w:pPr>
      <w:bookmarkStart w:id="31" w:name="_Toc191666843"/>
      <w:r w:rsidRPr="000D4FD6">
        <w:t>Systematic Review</w:t>
      </w:r>
      <w:bookmarkEnd w:id="31"/>
      <w:r w:rsidRPr="000D4FD6">
        <w:t xml:space="preserve"> </w:t>
      </w:r>
    </w:p>
    <w:p w14:paraId="64D34657" w14:textId="5031A626" w:rsidR="005D58CB" w:rsidRPr="000D4FD6" w:rsidRDefault="005D58CB" w:rsidP="005D58CB">
      <w:pPr>
        <w:pStyle w:val="ListParagraph"/>
      </w:pPr>
      <w:r w:rsidRPr="000D4FD6">
        <w:t>At least 50 papers from 2010 to 2024 will be reviewed under different themes</w:t>
      </w:r>
      <w:r w:rsidR="008110F9">
        <w:t>,</w:t>
      </w:r>
      <w:r w:rsidRPr="000D4FD6">
        <w:t xml:space="preserve"> forming a systematic review document </w:t>
      </w:r>
      <w:r w:rsidR="008110F9">
        <w:t>that</w:t>
      </w:r>
      <w:r w:rsidRPr="000D4FD6">
        <w:t xml:space="preserve"> will be submitted to the sponsor for guidance and feedback. </w:t>
      </w:r>
    </w:p>
    <w:p w14:paraId="183E5A37" w14:textId="77777777" w:rsidR="005D58CB" w:rsidRPr="000D4FD6" w:rsidRDefault="005D58CB" w:rsidP="005D58CB">
      <w:pPr>
        <w:pStyle w:val="Heading3"/>
      </w:pPr>
      <w:bookmarkStart w:id="32" w:name="_Toc191666844"/>
      <w:r w:rsidRPr="000D4FD6">
        <w:t>Draft Report</w:t>
      </w:r>
      <w:bookmarkEnd w:id="32"/>
    </w:p>
    <w:p w14:paraId="2B17A4F5" w14:textId="47A8C223" w:rsidR="005D58CB" w:rsidRPr="000D4FD6" w:rsidRDefault="005D58CB" w:rsidP="005D58CB">
      <w:pPr>
        <w:pStyle w:val="ListParagraph"/>
      </w:pPr>
      <w:r w:rsidRPr="000D4FD6">
        <w:t xml:space="preserve">The draft report of the project covering the detailed plans as included in the proposal will be submitted for final feedback.  </w:t>
      </w:r>
    </w:p>
    <w:p w14:paraId="45200E97" w14:textId="77777777" w:rsidR="005D58CB" w:rsidRPr="000D4FD6" w:rsidRDefault="005D58CB" w:rsidP="005D58CB">
      <w:pPr>
        <w:pStyle w:val="Heading3"/>
      </w:pPr>
      <w:bookmarkStart w:id="33" w:name="_Toc191666845"/>
      <w:r w:rsidRPr="000D4FD6">
        <w:t>Poster</w:t>
      </w:r>
      <w:bookmarkEnd w:id="33"/>
    </w:p>
    <w:p w14:paraId="79DC8A8C" w14:textId="309956F3" w:rsidR="005D58CB" w:rsidRDefault="005D58CB" w:rsidP="005D58CB">
      <w:pPr>
        <w:pStyle w:val="ListParagraph"/>
        <w:rPr>
          <w:b/>
          <w:bCs/>
        </w:rPr>
      </w:pPr>
      <w:r w:rsidRPr="000D4FD6">
        <w:t xml:space="preserve">The poster will be designed </w:t>
      </w:r>
      <w:r w:rsidR="00A85227">
        <w:t>to highlight</w:t>
      </w:r>
      <w:r w:rsidRPr="000D4FD6">
        <w:t xml:space="preserve"> the significant findings with project scopes and background. Moreover, it will also include other important aspect</w:t>
      </w:r>
      <w:r w:rsidR="00A85227">
        <w:t>s</w:t>
      </w:r>
      <w:r w:rsidRPr="000D4FD6">
        <w:t xml:space="preserve"> of the project which will convey </w:t>
      </w:r>
      <w:r w:rsidR="00A85227">
        <w:t xml:space="preserve">a </w:t>
      </w:r>
      <w:r w:rsidRPr="000D4FD6">
        <w:t xml:space="preserve">message to the audience.  </w:t>
      </w:r>
      <w:r w:rsidRPr="000D4FD6">
        <w:rPr>
          <w:b/>
          <w:bCs/>
        </w:rPr>
        <w:t xml:space="preserve"> </w:t>
      </w:r>
    </w:p>
    <w:p w14:paraId="664092D6" w14:textId="774F7069" w:rsidR="00D46A7C" w:rsidRDefault="00D46A7C">
      <w:pPr>
        <w:spacing w:before="0" w:beforeAutospacing="0" w:after="0" w:afterAutospacing="0" w:line="240" w:lineRule="auto"/>
        <w:jc w:val="left"/>
        <w:rPr>
          <w:b/>
          <w:bCs/>
        </w:rPr>
      </w:pPr>
      <w:r>
        <w:rPr>
          <w:b/>
          <w:bCs/>
        </w:rPr>
        <w:br w:type="page"/>
      </w:r>
    </w:p>
    <w:p w14:paraId="1CBC18F1" w14:textId="77777777" w:rsidR="005D58CB" w:rsidRPr="000D4FD6" w:rsidRDefault="005D58CB" w:rsidP="005D58CB">
      <w:pPr>
        <w:pStyle w:val="Heading3"/>
      </w:pPr>
      <w:bookmarkStart w:id="34" w:name="_Toc191666846"/>
      <w:r w:rsidRPr="000D4FD6">
        <w:lastRenderedPageBreak/>
        <w:t>Final Report</w:t>
      </w:r>
      <w:bookmarkEnd w:id="34"/>
    </w:p>
    <w:p w14:paraId="7715A798" w14:textId="4A2214A0" w:rsidR="005D58CB" w:rsidRPr="000D4FD6" w:rsidRDefault="005D58CB" w:rsidP="005D58CB">
      <w:pPr>
        <w:pStyle w:val="ListParagraph"/>
      </w:pPr>
      <w:r w:rsidRPr="000D4FD6">
        <w:t>A comprehensive document including all the elements of the study, refined by the feedback from the sponsor</w:t>
      </w:r>
      <w:r w:rsidR="008110F9">
        <w:t>,</w:t>
      </w:r>
      <w:r w:rsidRPr="000D4FD6">
        <w:t xml:space="preserve"> will be submitted</w:t>
      </w:r>
      <w:r w:rsidR="008110F9">
        <w:t>,</w:t>
      </w:r>
      <w:r w:rsidRPr="000D4FD6">
        <w:t xml:space="preserve"> which can serve as the final document for publication or presentation </w:t>
      </w:r>
      <w:r w:rsidR="008110F9">
        <w:t>at</w:t>
      </w:r>
      <w:r w:rsidRPr="000D4FD6">
        <w:t xml:space="preserve"> </w:t>
      </w:r>
      <w:r w:rsidR="00A85227">
        <w:t xml:space="preserve">the </w:t>
      </w:r>
      <w:r w:rsidRPr="000D4FD6">
        <w:t xml:space="preserve">conference. </w:t>
      </w:r>
    </w:p>
    <w:p w14:paraId="14CB6E74" w14:textId="77777777" w:rsidR="005D58CB" w:rsidRPr="000D4FD6" w:rsidRDefault="005D58CB" w:rsidP="005D58CB">
      <w:pPr>
        <w:pStyle w:val="Heading3"/>
      </w:pPr>
      <w:bookmarkStart w:id="35" w:name="_Toc191666847"/>
      <w:r w:rsidRPr="000D4FD6">
        <w:t>Presentation</w:t>
      </w:r>
      <w:bookmarkEnd w:id="35"/>
    </w:p>
    <w:p w14:paraId="7C4A6081" w14:textId="38F42A32" w:rsidR="002A6D2F" w:rsidRDefault="005D58CB" w:rsidP="009D35B3">
      <w:pPr>
        <w:pStyle w:val="ListParagraph"/>
      </w:pPr>
      <w:r w:rsidRPr="000D4FD6">
        <w:t>The structured presentation of the project will be ready t</w:t>
      </w:r>
      <w:r w:rsidR="008110F9">
        <w:t>o</w:t>
      </w:r>
      <w:r w:rsidRPr="000D4FD6">
        <w:t xml:space="preserve"> convey the findings to the sponsor, audience and scholars who are very interested in related field</w:t>
      </w:r>
      <w:r w:rsidR="00A85227">
        <w:t>s</w:t>
      </w:r>
      <w:r w:rsidRPr="000D4FD6">
        <w:t xml:space="preserve"> of study.  </w:t>
      </w:r>
    </w:p>
    <w:p w14:paraId="627AD5DE" w14:textId="77777777" w:rsidR="002A6D2F" w:rsidRDefault="002A6D2F">
      <w:pPr>
        <w:spacing w:before="0" w:beforeAutospacing="0" w:after="0" w:afterAutospacing="0" w:line="240" w:lineRule="auto"/>
        <w:jc w:val="left"/>
      </w:pPr>
      <w:r>
        <w:br w:type="page"/>
      </w:r>
    </w:p>
    <w:p w14:paraId="41CE55EB" w14:textId="78177F7E" w:rsidR="00F50429" w:rsidRDefault="00F50429" w:rsidP="00096203">
      <w:pPr>
        <w:pStyle w:val="Heading1"/>
        <w:sectPr w:rsidR="00F50429" w:rsidSect="00644A5F">
          <w:pgSz w:w="11906" w:h="16838"/>
          <w:pgMar w:top="1440" w:right="1440" w:bottom="1440" w:left="1440" w:header="708" w:footer="708" w:gutter="0"/>
          <w:pgNumType w:start="1"/>
          <w:cols w:space="708"/>
          <w:docGrid w:linePitch="360"/>
        </w:sectPr>
      </w:pPr>
    </w:p>
    <w:p w14:paraId="342379AC" w14:textId="52AEA26D" w:rsidR="002A6D2F" w:rsidRDefault="00096203" w:rsidP="00021F43">
      <w:pPr>
        <w:pStyle w:val="Heading1"/>
      </w:pPr>
      <w:bookmarkStart w:id="36" w:name="_Toc191666848"/>
      <w:r>
        <w:lastRenderedPageBreak/>
        <w:t>Detailed Project Plan</w:t>
      </w:r>
      <w:bookmarkEnd w:id="36"/>
    </w:p>
    <w:p w14:paraId="0B8A3716" w14:textId="0662C0DA" w:rsidR="00D05BA7" w:rsidRDefault="00C77F3F" w:rsidP="00C77F3F">
      <w:bookmarkStart w:id="37" w:name="OLE_LINK1"/>
      <w:r w:rsidRPr="00C77F3F">
        <w:t>A Gantt chart is a powerful visual tool used in project planning and management to illustrate a project</w:t>
      </w:r>
      <w:r>
        <w:t>’</w:t>
      </w:r>
      <w:r w:rsidRPr="00C77F3F">
        <w:t xml:space="preserve">s schedule. Developed by Henry Gantt in the early 20th century, it provides a clear timeline of tasks, their durations, and dependencies, making it an indispensable resource for project managers. In project planning, Gantt charts play a critical role in ensuring that projects stay on track and within scope. They enable </w:t>
      </w:r>
      <w:r>
        <w:t>our project team</w:t>
      </w:r>
      <w:r w:rsidRPr="00C77F3F">
        <w:t xml:space="preserve"> to break down complex projects into manageable tasks, assign responsibilities, and set realistic deadlines. This clarity helps prevent delays, avoid resource conflicts, and maintain alignment among </w:t>
      </w:r>
      <w:r>
        <w:t xml:space="preserve">our </w:t>
      </w:r>
      <w:r w:rsidRPr="00C77F3F">
        <w:t>team members.</w:t>
      </w:r>
      <w:r w:rsidR="00D05BA7">
        <w:t xml:space="preserve"> </w:t>
      </w:r>
      <w:r w:rsidRPr="00C77F3F">
        <w:t xml:space="preserve">Additionally, Gantt charts allow for real-time updates, enabling </w:t>
      </w:r>
      <w:r w:rsidR="00D05BA7">
        <w:t xml:space="preserve">our </w:t>
      </w:r>
      <w:r w:rsidRPr="00C77F3F">
        <w:t>team</w:t>
      </w:r>
      <w:r w:rsidR="00D05BA7">
        <w:t xml:space="preserve"> members</w:t>
      </w:r>
      <w:r w:rsidRPr="00C77F3F">
        <w:t xml:space="preserve"> to adapt to changes and mitigate risks promptly. Gantt charts provide a structured approach to planning, execution, and monitoring, ultimately contributing to the successful delivery of projects on time and within budget.</w:t>
      </w:r>
      <w:r w:rsidR="00D05BA7">
        <w:t xml:space="preserve"> </w:t>
      </w:r>
    </w:p>
    <w:bookmarkEnd w:id="37"/>
    <w:p w14:paraId="387A873D" w14:textId="770164F0" w:rsidR="00C77F3F" w:rsidRPr="00C77F3F" w:rsidRDefault="00C77F3F" w:rsidP="0079515D">
      <w:pPr>
        <w:pStyle w:val="NoSpacing"/>
      </w:pPr>
      <w:r>
        <w:rPr>
          <w:noProof/>
        </w:rPr>
        <w:drawing>
          <wp:inline distT="0" distB="0" distL="0" distR="0" wp14:anchorId="3861F650" wp14:editId="01A3BC24">
            <wp:extent cx="8863330" cy="3261360"/>
            <wp:effectExtent l="0" t="0" r="1270" b="2540"/>
            <wp:docPr id="12726056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605633" name="Picture 1272605633"/>
                    <pic:cNvPicPr/>
                  </pic:nvPicPr>
                  <pic:blipFill rotWithShape="1">
                    <a:blip r:embed="rId13" cstate="print">
                      <a:extLst>
                        <a:ext uri="{28A0092B-C50C-407E-A947-70E740481C1C}">
                          <a14:useLocalDpi xmlns:a14="http://schemas.microsoft.com/office/drawing/2010/main" val="0"/>
                        </a:ext>
                      </a:extLst>
                    </a:blip>
                    <a:srcRect b="8417"/>
                    <a:stretch/>
                  </pic:blipFill>
                  <pic:spPr bwMode="auto">
                    <a:xfrm>
                      <a:off x="0" y="0"/>
                      <a:ext cx="8863330" cy="3261360"/>
                    </a:xfrm>
                    <a:prstGeom prst="rect">
                      <a:avLst/>
                    </a:prstGeom>
                    <a:ln>
                      <a:noFill/>
                    </a:ln>
                    <a:extLst>
                      <a:ext uri="{53640926-AAD7-44D8-BBD7-CCE9431645EC}">
                        <a14:shadowObscured xmlns:a14="http://schemas.microsoft.com/office/drawing/2010/main"/>
                      </a:ext>
                    </a:extLst>
                  </pic:spPr>
                </pic:pic>
              </a:graphicData>
            </a:graphic>
          </wp:inline>
        </w:drawing>
      </w:r>
    </w:p>
    <w:p w14:paraId="034E7DFF" w14:textId="357BBE46" w:rsidR="00021F43" w:rsidRPr="00021F43" w:rsidRDefault="002558A1" w:rsidP="0079515D">
      <w:pPr>
        <w:pStyle w:val="NoSpacing"/>
      </w:pPr>
      <w:r>
        <w:rPr>
          <w:rFonts w:eastAsiaTheme="majorEastAsia"/>
          <w:noProof/>
        </w:rPr>
        <w:lastRenderedPageBreak/>
        <w:drawing>
          <wp:anchor distT="0" distB="0" distL="114300" distR="114300" simplePos="0" relativeHeight="251660288" behindDoc="0" locked="0" layoutInCell="1" allowOverlap="1" wp14:anchorId="50B8EDCA" wp14:editId="226C8239">
            <wp:simplePos x="0" y="0"/>
            <wp:positionH relativeFrom="column">
              <wp:posOffset>0</wp:posOffset>
            </wp:positionH>
            <wp:positionV relativeFrom="paragraph">
              <wp:posOffset>635</wp:posOffset>
            </wp:positionV>
            <wp:extent cx="8861877" cy="3500203"/>
            <wp:effectExtent l="0" t="0" r="3175" b="5080"/>
            <wp:wrapTopAndBottom/>
            <wp:docPr id="9827729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72912" name="Picture 982772912"/>
                    <pic:cNvPicPr/>
                  </pic:nvPicPr>
                  <pic:blipFill rotWithShape="1">
                    <a:blip r:embed="rId14">
                      <a:extLst>
                        <a:ext uri="{28A0092B-C50C-407E-A947-70E740481C1C}">
                          <a14:useLocalDpi xmlns:a14="http://schemas.microsoft.com/office/drawing/2010/main" val="0"/>
                        </a:ext>
                      </a:extLst>
                    </a:blip>
                    <a:srcRect t="14442" b="4134"/>
                    <a:stretch/>
                  </pic:blipFill>
                  <pic:spPr bwMode="auto">
                    <a:xfrm>
                      <a:off x="0" y="0"/>
                      <a:ext cx="8861877" cy="35002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heme="majorEastAsia"/>
          <w:noProof/>
        </w:rPr>
        <w:drawing>
          <wp:inline distT="0" distB="0" distL="0" distR="0" wp14:anchorId="292F004D" wp14:editId="18312B03">
            <wp:extent cx="8863330" cy="1299429"/>
            <wp:effectExtent l="0" t="0" r="1270" b="0"/>
            <wp:docPr id="3553040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0400" name="Picture 3" descr="A screenshot of a computer&#10;&#10;AI-generated content may be incorrect."/>
                    <pic:cNvPicPr/>
                  </pic:nvPicPr>
                  <pic:blipFill rotWithShape="1">
                    <a:blip r:embed="rId15">
                      <a:extLst>
                        <a:ext uri="{28A0092B-C50C-407E-A947-70E740481C1C}">
                          <a14:useLocalDpi xmlns:a14="http://schemas.microsoft.com/office/drawing/2010/main" val="0"/>
                        </a:ext>
                      </a:extLst>
                    </a:blip>
                    <a:srcRect t="47268" b="22464"/>
                    <a:stretch/>
                  </pic:blipFill>
                  <pic:spPr bwMode="auto">
                    <a:xfrm>
                      <a:off x="0" y="0"/>
                      <a:ext cx="8863330" cy="1299429"/>
                    </a:xfrm>
                    <a:prstGeom prst="rect">
                      <a:avLst/>
                    </a:prstGeom>
                    <a:ln>
                      <a:noFill/>
                    </a:ln>
                    <a:extLst>
                      <a:ext uri="{53640926-AAD7-44D8-BBD7-CCE9431645EC}">
                        <a14:shadowObscured xmlns:a14="http://schemas.microsoft.com/office/drawing/2010/main"/>
                      </a:ext>
                    </a:extLst>
                  </pic:spPr>
                </pic:pic>
              </a:graphicData>
            </a:graphic>
          </wp:inline>
        </w:drawing>
      </w:r>
    </w:p>
    <w:p w14:paraId="0079E454" w14:textId="4A4A5CC9" w:rsidR="00021F43" w:rsidRPr="00C05CD6" w:rsidRDefault="00A85227" w:rsidP="00C05CD6">
      <w:pPr>
        <w:pStyle w:val="NoSpacing"/>
        <w:jc w:val="center"/>
        <w:rPr>
          <w:rFonts w:eastAsiaTheme="majorEastAsia"/>
          <w:i/>
          <w:iCs/>
        </w:rPr>
      </w:pPr>
      <w:r w:rsidRPr="00C05CD6">
        <w:rPr>
          <w:rFonts w:eastAsiaTheme="majorEastAsia"/>
          <w:i/>
          <w:iCs/>
        </w:rPr>
        <w:t>Figure</w:t>
      </w:r>
      <w:r w:rsidR="008C55EB">
        <w:rPr>
          <w:rFonts w:eastAsiaTheme="majorEastAsia"/>
          <w:i/>
          <w:iCs/>
        </w:rPr>
        <w:t xml:space="preserve"> 5.1</w:t>
      </w:r>
      <w:r w:rsidRPr="00C05CD6">
        <w:rPr>
          <w:rFonts w:eastAsiaTheme="majorEastAsia"/>
          <w:i/>
          <w:iCs/>
        </w:rPr>
        <w:t>: A Gantt Chart featuring required components of critical project planning.</w:t>
      </w:r>
    </w:p>
    <w:p w14:paraId="5CA5CB0E" w14:textId="77777777" w:rsidR="00D67097" w:rsidRDefault="00D67097" w:rsidP="00393C71">
      <w:pPr>
        <w:pStyle w:val="Heading2"/>
        <w:sectPr w:rsidR="00D67097" w:rsidSect="000B272B">
          <w:pgSz w:w="16838" w:h="11906" w:orient="landscape"/>
          <w:pgMar w:top="684" w:right="1440" w:bottom="1440" w:left="1440" w:header="709" w:footer="709" w:gutter="0"/>
          <w:cols w:space="708"/>
          <w:docGrid w:linePitch="360"/>
        </w:sectPr>
      </w:pPr>
    </w:p>
    <w:p w14:paraId="20C01FF0" w14:textId="6AD3DBD8" w:rsidR="00393C71" w:rsidRDefault="004E5900" w:rsidP="00393C71">
      <w:pPr>
        <w:pStyle w:val="Heading2"/>
      </w:pPr>
      <w:bookmarkStart w:id="38" w:name="_Toc191666849"/>
      <w:r>
        <w:lastRenderedPageBreak/>
        <w:t>Critical Path Analysis</w:t>
      </w:r>
      <w:bookmarkEnd w:id="38"/>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030"/>
        <w:gridCol w:w="2705"/>
        <w:gridCol w:w="1443"/>
        <w:gridCol w:w="1357"/>
      </w:tblGrid>
      <w:tr w:rsidR="00FA0E5C" w:rsidRPr="00672A6E" w14:paraId="4C17467A" w14:textId="77777777" w:rsidTr="00CD0BF3">
        <w:trPr>
          <w:trHeight w:val="401"/>
        </w:trPr>
        <w:tc>
          <w:tcPr>
            <w:tcW w:w="1021" w:type="dxa"/>
            <w:shd w:val="clear" w:color="auto" w:fill="D1D1D1" w:themeFill="background2" w:themeFillShade="E6"/>
            <w:vAlign w:val="center"/>
          </w:tcPr>
          <w:p w14:paraId="10C7C9C4" w14:textId="77777777" w:rsidR="00055C45" w:rsidRPr="00672A6E" w:rsidRDefault="00055C45" w:rsidP="008629F2">
            <w:pPr>
              <w:jc w:val="center"/>
              <w:rPr>
                <w:b/>
                <w:bCs/>
              </w:rPr>
            </w:pPr>
            <w:r w:rsidRPr="00672A6E">
              <w:rPr>
                <w:b/>
                <w:bCs/>
              </w:rPr>
              <w:t>Activity</w:t>
            </w:r>
          </w:p>
        </w:tc>
        <w:tc>
          <w:tcPr>
            <w:tcW w:w="2705" w:type="dxa"/>
            <w:shd w:val="clear" w:color="auto" w:fill="D1D1D1" w:themeFill="background2" w:themeFillShade="E6"/>
            <w:vAlign w:val="center"/>
          </w:tcPr>
          <w:p w14:paraId="5B941F3F" w14:textId="77777777" w:rsidR="00055C45" w:rsidRPr="00672A6E" w:rsidRDefault="00055C45" w:rsidP="008629F2">
            <w:pPr>
              <w:jc w:val="center"/>
              <w:rPr>
                <w:b/>
                <w:bCs/>
              </w:rPr>
            </w:pPr>
            <w:r w:rsidRPr="00672A6E">
              <w:rPr>
                <w:b/>
                <w:bCs/>
              </w:rPr>
              <w:t>Activity Description</w:t>
            </w:r>
          </w:p>
        </w:tc>
        <w:tc>
          <w:tcPr>
            <w:tcW w:w="1407" w:type="dxa"/>
            <w:shd w:val="clear" w:color="auto" w:fill="D1D1D1" w:themeFill="background2" w:themeFillShade="E6"/>
            <w:vAlign w:val="center"/>
          </w:tcPr>
          <w:p w14:paraId="5C7F92D2" w14:textId="77777777" w:rsidR="00055C45" w:rsidRPr="00672A6E" w:rsidRDefault="00055C45" w:rsidP="008629F2">
            <w:pPr>
              <w:jc w:val="center"/>
              <w:rPr>
                <w:b/>
                <w:bCs/>
              </w:rPr>
            </w:pPr>
            <w:r w:rsidRPr="00672A6E">
              <w:rPr>
                <w:b/>
                <w:bCs/>
              </w:rPr>
              <w:t>Predecessor</w:t>
            </w:r>
          </w:p>
        </w:tc>
        <w:tc>
          <w:tcPr>
            <w:tcW w:w="1357" w:type="dxa"/>
            <w:shd w:val="clear" w:color="auto" w:fill="D1D1D1" w:themeFill="background2" w:themeFillShade="E6"/>
            <w:vAlign w:val="center"/>
          </w:tcPr>
          <w:p w14:paraId="25306173" w14:textId="77777777" w:rsidR="00055C45" w:rsidRPr="00672A6E" w:rsidRDefault="00055C45" w:rsidP="008629F2">
            <w:pPr>
              <w:jc w:val="center"/>
              <w:rPr>
                <w:b/>
                <w:bCs/>
              </w:rPr>
            </w:pPr>
            <w:r w:rsidRPr="00672A6E">
              <w:rPr>
                <w:b/>
                <w:bCs/>
              </w:rPr>
              <w:t>Duration</w:t>
            </w:r>
          </w:p>
        </w:tc>
      </w:tr>
      <w:tr w:rsidR="00CD0BF3" w:rsidRPr="00672A6E" w14:paraId="644D2282" w14:textId="77777777" w:rsidTr="00CD0BF3">
        <w:trPr>
          <w:trHeight w:val="401"/>
        </w:trPr>
        <w:tc>
          <w:tcPr>
            <w:tcW w:w="1021" w:type="dxa"/>
            <w:vAlign w:val="center"/>
          </w:tcPr>
          <w:p w14:paraId="33F79E06" w14:textId="77777777" w:rsidR="00055C45" w:rsidRPr="00672A6E" w:rsidRDefault="00055C45" w:rsidP="008629F2">
            <w:pPr>
              <w:jc w:val="left"/>
            </w:pPr>
            <w:r w:rsidRPr="00672A6E">
              <w:t>A</w:t>
            </w:r>
          </w:p>
        </w:tc>
        <w:tc>
          <w:tcPr>
            <w:tcW w:w="2705" w:type="dxa"/>
            <w:vAlign w:val="center"/>
          </w:tcPr>
          <w:p w14:paraId="3D760EA4" w14:textId="77777777" w:rsidR="00055C45" w:rsidRPr="00672A6E" w:rsidRDefault="00055C45" w:rsidP="008629F2">
            <w:pPr>
              <w:jc w:val="left"/>
            </w:pPr>
            <w:r w:rsidRPr="00672A6E">
              <w:t>Project Initiation</w:t>
            </w:r>
          </w:p>
        </w:tc>
        <w:tc>
          <w:tcPr>
            <w:tcW w:w="1407" w:type="dxa"/>
            <w:vAlign w:val="center"/>
          </w:tcPr>
          <w:p w14:paraId="751C87D6" w14:textId="77777777" w:rsidR="00055C45" w:rsidRPr="00672A6E" w:rsidRDefault="00055C45" w:rsidP="008629F2">
            <w:pPr>
              <w:jc w:val="left"/>
            </w:pPr>
            <w:r w:rsidRPr="00672A6E">
              <w:t>Na</w:t>
            </w:r>
          </w:p>
        </w:tc>
        <w:tc>
          <w:tcPr>
            <w:tcW w:w="1357" w:type="dxa"/>
            <w:vAlign w:val="center"/>
          </w:tcPr>
          <w:p w14:paraId="629409E9" w14:textId="77777777" w:rsidR="00055C45" w:rsidRPr="00672A6E" w:rsidRDefault="00055C45" w:rsidP="008629F2">
            <w:pPr>
              <w:jc w:val="left"/>
            </w:pPr>
            <w:r w:rsidRPr="00672A6E">
              <w:t>10</w:t>
            </w:r>
          </w:p>
        </w:tc>
      </w:tr>
      <w:tr w:rsidR="00CD0BF3" w:rsidRPr="00672A6E" w14:paraId="1D9E8172" w14:textId="77777777" w:rsidTr="00CD0BF3">
        <w:trPr>
          <w:trHeight w:val="401"/>
        </w:trPr>
        <w:tc>
          <w:tcPr>
            <w:tcW w:w="1021" w:type="dxa"/>
            <w:vAlign w:val="center"/>
          </w:tcPr>
          <w:p w14:paraId="7E31C085" w14:textId="77777777" w:rsidR="00055C45" w:rsidRPr="00672A6E" w:rsidRDefault="00055C45" w:rsidP="008629F2">
            <w:pPr>
              <w:jc w:val="left"/>
            </w:pPr>
            <w:r w:rsidRPr="00672A6E">
              <w:t>B</w:t>
            </w:r>
          </w:p>
        </w:tc>
        <w:tc>
          <w:tcPr>
            <w:tcW w:w="2705" w:type="dxa"/>
            <w:vAlign w:val="center"/>
          </w:tcPr>
          <w:p w14:paraId="55B3B2B7" w14:textId="77777777" w:rsidR="00055C45" w:rsidRPr="00672A6E" w:rsidRDefault="00055C45" w:rsidP="008629F2">
            <w:pPr>
              <w:jc w:val="left"/>
            </w:pPr>
            <w:r w:rsidRPr="00672A6E">
              <w:t>Literature Collection</w:t>
            </w:r>
          </w:p>
        </w:tc>
        <w:tc>
          <w:tcPr>
            <w:tcW w:w="1407" w:type="dxa"/>
            <w:vAlign w:val="center"/>
          </w:tcPr>
          <w:p w14:paraId="69DBEED2" w14:textId="77777777" w:rsidR="00055C45" w:rsidRPr="00672A6E" w:rsidRDefault="00055C45" w:rsidP="008629F2">
            <w:pPr>
              <w:jc w:val="left"/>
            </w:pPr>
            <w:r w:rsidRPr="00672A6E">
              <w:t>A</w:t>
            </w:r>
          </w:p>
        </w:tc>
        <w:tc>
          <w:tcPr>
            <w:tcW w:w="1357" w:type="dxa"/>
            <w:vAlign w:val="center"/>
          </w:tcPr>
          <w:p w14:paraId="3565CE0C" w14:textId="77777777" w:rsidR="00055C45" w:rsidRPr="00672A6E" w:rsidRDefault="00055C45" w:rsidP="008629F2">
            <w:pPr>
              <w:jc w:val="left"/>
            </w:pPr>
            <w:r w:rsidRPr="00672A6E">
              <w:t>18</w:t>
            </w:r>
          </w:p>
        </w:tc>
      </w:tr>
      <w:tr w:rsidR="00CD0BF3" w:rsidRPr="00672A6E" w14:paraId="55EAAFAB" w14:textId="77777777" w:rsidTr="00CD0BF3">
        <w:trPr>
          <w:trHeight w:val="401"/>
        </w:trPr>
        <w:tc>
          <w:tcPr>
            <w:tcW w:w="1021" w:type="dxa"/>
            <w:vAlign w:val="center"/>
          </w:tcPr>
          <w:p w14:paraId="64D8B925" w14:textId="77777777" w:rsidR="00055C45" w:rsidRPr="00672A6E" w:rsidRDefault="00055C45" w:rsidP="008629F2">
            <w:pPr>
              <w:jc w:val="left"/>
            </w:pPr>
            <w:r w:rsidRPr="00672A6E">
              <w:t>C</w:t>
            </w:r>
          </w:p>
        </w:tc>
        <w:tc>
          <w:tcPr>
            <w:tcW w:w="2705" w:type="dxa"/>
            <w:vAlign w:val="center"/>
          </w:tcPr>
          <w:p w14:paraId="6943AC43" w14:textId="77777777" w:rsidR="00055C45" w:rsidRPr="00672A6E" w:rsidRDefault="00055C45" w:rsidP="008629F2">
            <w:pPr>
              <w:jc w:val="left"/>
            </w:pPr>
            <w:r w:rsidRPr="00672A6E">
              <w:t>Data Extraction</w:t>
            </w:r>
          </w:p>
        </w:tc>
        <w:tc>
          <w:tcPr>
            <w:tcW w:w="1407" w:type="dxa"/>
            <w:vAlign w:val="center"/>
          </w:tcPr>
          <w:p w14:paraId="64346ECA" w14:textId="77777777" w:rsidR="00055C45" w:rsidRPr="00672A6E" w:rsidRDefault="00055C45" w:rsidP="008629F2">
            <w:pPr>
              <w:jc w:val="left"/>
            </w:pPr>
            <w:r w:rsidRPr="00672A6E">
              <w:t>B</w:t>
            </w:r>
          </w:p>
        </w:tc>
        <w:tc>
          <w:tcPr>
            <w:tcW w:w="1357" w:type="dxa"/>
            <w:vAlign w:val="center"/>
          </w:tcPr>
          <w:p w14:paraId="4A8B1D2A" w14:textId="77777777" w:rsidR="00055C45" w:rsidRPr="00672A6E" w:rsidRDefault="00055C45" w:rsidP="008629F2">
            <w:pPr>
              <w:jc w:val="left"/>
            </w:pPr>
            <w:r w:rsidRPr="00672A6E">
              <w:t>14</w:t>
            </w:r>
          </w:p>
        </w:tc>
      </w:tr>
      <w:tr w:rsidR="00CD0BF3" w:rsidRPr="00672A6E" w14:paraId="5DDDDB0E" w14:textId="77777777" w:rsidTr="00CD0BF3">
        <w:trPr>
          <w:trHeight w:val="401"/>
        </w:trPr>
        <w:tc>
          <w:tcPr>
            <w:tcW w:w="1021" w:type="dxa"/>
            <w:vAlign w:val="center"/>
          </w:tcPr>
          <w:p w14:paraId="2762240A" w14:textId="77777777" w:rsidR="00055C45" w:rsidRPr="00672A6E" w:rsidRDefault="00055C45" w:rsidP="008629F2">
            <w:pPr>
              <w:jc w:val="left"/>
            </w:pPr>
            <w:r w:rsidRPr="00672A6E">
              <w:t>D</w:t>
            </w:r>
          </w:p>
        </w:tc>
        <w:tc>
          <w:tcPr>
            <w:tcW w:w="2705" w:type="dxa"/>
            <w:vAlign w:val="center"/>
          </w:tcPr>
          <w:p w14:paraId="7B0D6334" w14:textId="77777777" w:rsidR="00055C45" w:rsidRPr="00672A6E" w:rsidRDefault="00055C45" w:rsidP="008629F2">
            <w:pPr>
              <w:jc w:val="left"/>
            </w:pPr>
            <w:r w:rsidRPr="00672A6E">
              <w:t>Quality Assessment</w:t>
            </w:r>
          </w:p>
        </w:tc>
        <w:tc>
          <w:tcPr>
            <w:tcW w:w="1407" w:type="dxa"/>
            <w:vAlign w:val="center"/>
          </w:tcPr>
          <w:p w14:paraId="4BA3BE59" w14:textId="77777777" w:rsidR="00055C45" w:rsidRPr="00672A6E" w:rsidRDefault="00055C45" w:rsidP="008629F2">
            <w:pPr>
              <w:jc w:val="left"/>
            </w:pPr>
            <w:r w:rsidRPr="00672A6E">
              <w:t>C</w:t>
            </w:r>
          </w:p>
        </w:tc>
        <w:tc>
          <w:tcPr>
            <w:tcW w:w="1357" w:type="dxa"/>
            <w:vAlign w:val="center"/>
          </w:tcPr>
          <w:p w14:paraId="63CA2AEE" w14:textId="77777777" w:rsidR="00055C45" w:rsidRPr="00672A6E" w:rsidRDefault="00055C45" w:rsidP="008629F2">
            <w:pPr>
              <w:jc w:val="left"/>
            </w:pPr>
            <w:r w:rsidRPr="00672A6E">
              <w:t>12</w:t>
            </w:r>
          </w:p>
        </w:tc>
      </w:tr>
      <w:tr w:rsidR="00CD0BF3" w:rsidRPr="00672A6E" w14:paraId="4D497B60" w14:textId="77777777" w:rsidTr="00CD0BF3">
        <w:trPr>
          <w:trHeight w:val="401"/>
        </w:trPr>
        <w:tc>
          <w:tcPr>
            <w:tcW w:w="1021" w:type="dxa"/>
            <w:vAlign w:val="center"/>
          </w:tcPr>
          <w:p w14:paraId="232985D3" w14:textId="77777777" w:rsidR="00055C45" w:rsidRPr="00672A6E" w:rsidRDefault="00055C45" w:rsidP="008629F2">
            <w:pPr>
              <w:jc w:val="left"/>
            </w:pPr>
            <w:r w:rsidRPr="00672A6E">
              <w:t>E</w:t>
            </w:r>
          </w:p>
        </w:tc>
        <w:tc>
          <w:tcPr>
            <w:tcW w:w="2705" w:type="dxa"/>
            <w:vAlign w:val="center"/>
          </w:tcPr>
          <w:p w14:paraId="0AFFAC0C" w14:textId="77777777" w:rsidR="00055C45" w:rsidRPr="00672A6E" w:rsidRDefault="00055C45" w:rsidP="008629F2">
            <w:pPr>
              <w:jc w:val="left"/>
            </w:pPr>
            <w:r w:rsidRPr="00672A6E">
              <w:t xml:space="preserve">Data Synthesis and </w:t>
            </w:r>
            <w:r>
              <w:t>A</w:t>
            </w:r>
            <w:r w:rsidRPr="00672A6E">
              <w:t>nalysis</w:t>
            </w:r>
          </w:p>
        </w:tc>
        <w:tc>
          <w:tcPr>
            <w:tcW w:w="1407" w:type="dxa"/>
            <w:vAlign w:val="center"/>
          </w:tcPr>
          <w:p w14:paraId="0D780B46" w14:textId="77777777" w:rsidR="00055C45" w:rsidRPr="00672A6E" w:rsidRDefault="00055C45" w:rsidP="008629F2">
            <w:pPr>
              <w:jc w:val="left"/>
            </w:pPr>
            <w:r>
              <w:t>C &amp; D</w:t>
            </w:r>
          </w:p>
        </w:tc>
        <w:tc>
          <w:tcPr>
            <w:tcW w:w="1357" w:type="dxa"/>
            <w:vAlign w:val="center"/>
          </w:tcPr>
          <w:p w14:paraId="515537C6" w14:textId="77777777" w:rsidR="00055C45" w:rsidRPr="00672A6E" w:rsidRDefault="00055C45" w:rsidP="008629F2">
            <w:pPr>
              <w:jc w:val="left"/>
            </w:pPr>
            <w:r w:rsidRPr="00672A6E">
              <w:t>18</w:t>
            </w:r>
          </w:p>
        </w:tc>
      </w:tr>
      <w:tr w:rsidR="00CD0BF3" w:rsidRPr="00672A6E" w14:paraId="131C061F" w14:textId="77777777" w:rsidTr="00CD0BF3">
        <w:trPr>
          <w:trHeight w:val="424"/>
        </w:trPr>
        <w:tc>
          <w:tcPr>
            <w:tcW w:w="1021" w:type="dxa"/>
            <w:vAlign w:val="center"/>
          </w:tcPr>
          <w:p w14:paraId="170EE08D" w14:textId="77777777" w:rsidR="00055C45" w:rsidRPr="00672A6E" w:rsidRDefault="00055C45" w:rsidP="008629F2">
            <w:pPr>
              <w:jc w:val="left"/>
            </w:pPr>
            <w:r w:rsidRPr="00672A6E">
              <w:t>F</w:t>
            </w:r>
          </w:p>
        </w:tc>
        <w:tc>
          <w:tcPr>
            <w:tcW w:w="2705" w:type="dxa"/>
            <w:vAlign w:val="center"/>
          </w:tcPr>
          <w:p w14:paraId="30C9506C" w14:textId="77777777" w:rsidR="00055C45" w:rsidRPr="00672A6E" w:rsidRDefault="00055C45" w:rsidP="008629F2">
            <w:pPr>
              <w:jc w:val="left"/>
            </w:pPr>
            <w:r w:rsidRPr="00672A6E">
              <w:t xml:space="preserve">Revision and </w:t>
            </w:r>
            <w:r>
              <w:t>Finalization</w:t>
            </w:r>
          </w:p>
        </w:tc>
        <w:tc>
          <w:tcPr>
            <w:tcW w:w="1407" w:type="dxa"/>
            <w:vAlign w:val="center"/>
          </w:tcPr>
          <w:p w14:paraId="361F18D9" w14:textId="77777777" w:rsidR="00055C45" w:rsidRPr="00672A6E" w:rsidRDefault="00055C45" w:rsidP="008629F2">
            <w:pPr>
              <w:jc w:val="left"/>
            </w:pPr>
            <w:r w:rsidRPr="00672A6E">
              <w:t>E</w:t>
            </w:r>
          </w:p>
        </w:tc>
        <w:tc>
          <w:tcPr>
            <w:tcW w:w="1357" w:type="dxa"/>
            <w:vAlign w:val="center"/>
          </w:tcPr>
          <w:p w14:paraId="62091FF6" w14:textId="77777777" w:rsidR="00055C45" w:rsidRPr="00672A6E" w:rsidRDefault="00055C45" w:rsidP="008629F2">
            <w:pPr>
              <w:jc w:val="left"/>
            </w:pPr>
            <w:r>
              <w:t>7</w:t>
            </w:r>
          </w:p>
        </w:tc>
      </w:tr>
      <w:tr w:rsidR="00CD0BF3" w:rsidRPr="00672A6E" w14:paraId="168B1233" w14:textId="77777777" w:rsidTr="00CD0BF3">
        <w:trPr>
          <w:trHeight w:val="377"/>
        </w:trPr>
        <w:tc>
          <w:tcPr>
            <w:tcW w:w="1021" w:type="dxa"/>
            <w:vAlign w:val="center"/>
          </w:tcPr>
          <w:p w14:paraId="3523A05D" w14:textId="77777777" w:rsidR="00055C45" w:rsidRPr="00672A6E" w:rsidRDefault="00055C45" w:rsidP="008629F2">
            <w:pPr>
              <w:jc w:val="left"/>
            </w:pPr>
            <w:r w:rsidRPr="00672A6E">
              <w:t>G</w:t>
            </w:r>
          </w:p>
        </w:tc>
        <w:tc>
          <w:tcPr>
            <w:tcW w:w="2705" w:type="dxa"/>
            <w:vAlign w:val="center"/>
          </w:tcPr>
          <w:p w14:paraId="32CBE61B" w14:textId="77777777" w:rsidR="00055C45" w:rsidRPr="00672A6E" w:rsidRDefault="00055C45" w:rsidP="008629F2">
            <w:pPr>
              <w:jc w:val="left"/>
            </w:pPr>
            <w:r>
              <w:t>Reporting the Results</w:t>
            </w:r>
          </w:p>
        </w:tc>
        <w:tc>
          <w:tcPr>
            <w:tcW w:w="1407" w:type="dxa"/>
            <w:vAlign w:val="center"/>
          </w:tcPr>
          <w:p w14:paraId="534756E0" w14:textId="77777777" w:rsidR="00055C45" w:rsidRPr="00672A6E" w:rsidRDefault="00055C45" w:rsidP="008629F2">
            <w:pPr>
              <w:jc w:val="left"/>
            </w:pPr>
            <w:r w:rsidRPr="00672A6E">
              <w:t>E &amp; F</w:t>
            </w:r>
          </w:p>
        </w:tc>
        <w:tc>
          <w:tcPr>
            <w:tcW w:w="1357" w:type="dxa"/>
            <w:vAlign w:val="center"/>
          </w:tcPr>
          <w:p w14:paraId="72DCAAA3" w14:textId="77777777" w:rsidR="00055C45" w:rsidRPr="00672A6E" w:rsidRDefault="00055C45" w:rsidP="008629F2">
            <w:pPr>
              <w:jc w:val="left"/>
            </w:pPr>
            <w:r w:rsidRPr="00672A6E">
              <w:t>5</w:t>
            </w:r>
          </w:p>
        </w:tc>
      </w:tr>
    </w:tbl>
    <w:p w14:paraId="68967994" w14:textId="77777777" w:rsidR="008629F2" w:rsidRDefault="008629F2" w:rsidP="00393C71"/>
    <w:p w14:paraId="2AD6C4A4" w14:textId="26833464" w:rsidR="008629F2" w:rsidRPr="008629F2" w:rsidRDefault="008629F2" w:rsidP="008629F2"/>
    <w:p w14:paraId="6F7182FE" w14:textId="27AA9D57" w:rsidR="008629F2" w:rsidRDefault="008629F2" w:rsidP="008629F2"/>
    <w:p w14:paraId="366AEC2C" w14:textId="77777777" w:rsidR="00D67097" w:rsidRPr="008629F2" w:rsidRDefault="00D67097" w:rsidP="008629F2"/>
    <w:p w14:paraId="6D298979" w14:textId="77777777" w:rsidR="00D67097" w:rsidRDefault="00D67097" w:rsidP="009F27D2">
      <w:pPr>
        <w:keepNext/>
      </w:pPr>
    </w:p>
    <w:p w14:paraId="455C73F2" w14:textId="77777777" w:rsidR="00FA0E5C" w:rsidRDefault="00FA0E5C" w:rsidP="00FA0E5C">
      <w:pPr>
        <w:keepNext/>
      </w:pPr>
    </w:p>
    <w:p w14:paraId="25576068" w14:textId="3328F56F" w:rsidR="00A15120" w:rsidRPr="00A15120" w:rsidRDefault="00A15120" w:rsidP="00FA0E5C">
      <w:pPr>
        <w:keepNext/>
        <w:jc w:val="center"/>
        <w:rPr>
          <w:i/>
          <w:iCs/>
        </w:rPr>
      </w:pPr>
      <w:r w:rsidRPr="00A15120">
        <w:rPr>
          <w:i/>
          <w:iCs/>
        </w:rPr>
        <w:t>Table 5.1: Critical path analysis</w:t>
      </w:r>
    </w:p>
    <w:p w14:paraId="01DC42FA" w14:textId="77777777" w:rsidR="00D67097" w:rsidRDefault="008629F2" w:rsidP="00D67097">
      <w:pPr>
        <w:keepNext/>
        <w:jc w:val="center"/>
        <w:rPr>
          <w:sz w:val="22"/>
          <w:szCs w:val="22"/>
        </w:rPr>
      </w:pPr>
      <w:r>
        <w:rPr>
          <w:noProof/>
          <w14:ligatures w14:val="standardContextual"/>
        </w:rPr>
        <w:drawing>
          <wp:inline distT="0" distB="0" distL="0" distR="0" wp14:anchorId="45061C1B" wp14:editId="550DC10D">
            <wp:extent cx="4229942" cy="2075574"/>
            <wp:effectExtent l="12700" t="12700" r="12065" b="7620"/>
            <wp:docPr id="201460166" name="Picture 2"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60166" name="Picture 2" descr="A diagram of a network&#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7723" cy="2467034"/>
                    </a:xfrm>
                    <a:prstGeom prst="rect">
                      <a:avLst/>
                    </a:prstGeom>
                    <a:ln>
                      <a:solidFill>
                        <a:prstClr val="black"/>
                      </a:solidFill>
                    </a:ln>
                  </pic:spPr>
                </pic:pic>
              </a:graphicData>
            </a:graphic>
          </wp:inline>
        </w:drawing>
      </w:r>
    </w:p>
    <w:p w14:paraId="5C9DB6A2" w14:textId="019AEDBB" w:rsidR="00F46B67" w:rsidRDefault="009F27D2" w:rsidP="00D67097">
      <w:pPr>
        <w:keepNext/>
        <w:jc w:val="center"/>
        <w:rPr>
          <w:i/>
          <w:iCs/>
          <w:sz w:val="22"/>
          <w:szCs w:val="22"/>
        </w:rPr>
      </w:pPr>
      <w:r w:rsidRPr="00D67097">
        <w:rPr>
          <w:i/>
          <w:iCs/>
          <w:sz w:val="22"/>
          <w:szCs w:val="22"/>
        </w:rPr>
        <w:t>Figure 5.1</w:t>
      </w:r>
      <w:r w:rsidR="008E48E1" w:rsidRPr="00D67097">
        <w:rPr>
          <w:i/>
          <w:iCs/>
          <w:sz w:val="22"/>
          <w:szCs w:val="22"/>
        </w:rPr>
        <w:t>:</w:t>
      </w:r>
      <w:r w:rsidRPr="00D67097">
        <w:rPr>
          <w:i/>
          <w:iCs/>
          <w:sz w:val="22"/>
          <w:szCs w:val="22"/>
        </w:rPr>
        <w:t xml:space="preserve"> Activity on the Node (AON) Network Diagram</w:t>
      </w:r>
    </w:p>
    <w:tbl>
      <w:tblPr>
        <w:tblStyle w:val="TableGrid"/>
        <w:tblW w:w="0" w:type="auto"/>
        <w:tblLook w:val="04A0" w:firstRow="1" w:lastRow="0" w:firstColumn="1" w:lastColumn="0" w:noHBand="0" w:noVBand="1"/>
      </w:tblPr>
      <w:tblGrid>
        <w:gridCol w:w="1016"/>
        <w:gridCol w:w="3380"/>
        <w:gridCol w:w="2829"/>
        <w:gridCol w:w="1791"/>
      </w:tblGrid>
      <w:tr w:rsidR="00D67097" w:rsidRPr="00DF3BFC" w14:paraId="384D323D" w14:textId="77777777" w:rsidTr="00AA3ADC">
        <w:tc>
          <w:tcPr>
            <w:tcW w:w="1016" w:type="dxa"/>
            <w:vAlign w:val="center"/>
          </w:tcPr>
          <w:p w14:paraId="4DD830AE" w14:textId="77777777" w:rsidR="00D67097" w:rsidRPr="00DF3BFC" w:rsidRDefault="00D67097" w:rsidP="00DF3BFC">
            <w:pPr>
              <w:tabs>
                <w:tab w:val="left" w:pos="965"/>
              </w:tabs>
              <w:jc w:val="center"/>
              <w:rPr>
                <w:b/>
                <w:bCs/>
              </w:rPr>
            </w:pPr>
            <w:r w:rsidRPr="00DF3BFC">
              <w:rPr>
                <w:b/>
                <w:bCs/>
              </w:rPr>
              <w:t>Path no</w:t>
            </w:r>
          </w:p>
        </w:tc>
        <w:tc>
          <w:tcPr>
            <w:tcW w:w="3380" w:type="dxa"/>
            <w:vAlign w:val="center"/>
          </w:tcPr>
          <w:p w14:paraId="79D073D3" w14:textId="77777777" w:rsidR="00D67097" w:rsidRPr="00DF3BFC" w:rsidRDefault="00D67097" w:rsidP="00DF3BFC">
            <w:pPr>
              <w:tabs>
                <w:tab w:val="left" w:pos="965"/>
              </w:tabs>
              <w:jc w:val="center"/>
              <w:rPr>
                <w:b/>
                <w:bCs/>
              </w:rPr>
            </w:pPr>
            <w:r w:rsidRPr="00DF3BFC">
              <w:rPr>
                <w:b/>
                <w:bCs/>
              </w:rPr>
              <w:t>Path Sequence</w:t>
            </w:r>
          </w:p>
        </w:tc>
        <w:tc>
          <w:tcPr>
            <w:tcW w:w="2829" w:type="dxa"/>
            <w:vAlign w:val="center"/>
          </w:tcPr>
          <w:p w14:paraId="4CF86614" w14:textId="77777777" w:rsidR="00D67097" w:rsidRPr="00DF3BFC" w:rsidRDefault="00D67097" w:rsidP="00DF3BFC">
            <w:pPr>
              <w:tabs>
                <w:tab w:val="left" w:pos="965"/>
              </w:tabs>
              <w:jc w:val="center"/>
              <w:rPr>
                <w:b/>
                <w:bCs/>
              </w:rPr>
            </w:pPr>
            <w:r w:rsidRPr="00DF3BFC">
              <w:rPr>
                <w:b/>
                <w:bCs/>
              </w:rPr>
              <w:t>Path Calculation</w:t>
            </w:r>
          </w:p>
        </w:tc>
        <w:tc>
          <w:tcPr>
            <w:tcW w:w="1791" w:type="dxa"/>
            <w:vAlign w:val="center"/>
          </w:tcPr>
          <w:p w14:paraId="7070F3FD" w14:textId="77777777" w:rsidR="00D67097" w:rsidRPr="00DF3BFC" w:rsidRDefault="00D67097" w:rsidP="00DF3BFC">
            <w:pPr>
              <w:tabs>
                <w:tab w:val="left" w:pos="965"/>
              </w:tabs>
              <w:jc w:val="center"/>
              <w:rPr>
                <w:b/>
                <w:bCs/>
              </w:rPr>
            </w:pPr>
            <w:r w:rsidRPr="00DF3BFC">
              <w:rPr>
                <w:b/>
                <w:bCs/>
              </w:rPr>
              <w:t>Total Days</w:t>
            </w:r>
          </w:p>
        </w:tc>
      </w:tr>
      <w:tr w:rsidR="00D67097" w14:paraId="36D95330" w14:textId="77777777" w:rsidTr="00AA3ADC">
        <w:tc>
          <w:tcPr>
            <w:tcW w:w="1016" w:type="dxa"/>
          </w:tcPr>
          <w:p w14:paraId="048D156C" w14:textId="77777777" w:rsidR="00D67097" w:rsidRDefault="00D67097" w:rsidP="00B6302F">
            <w:pPr>
              <w:tabs>
                <w:tab w:val="left" w:pos="965"/>
              </w:tabs>
            </w:pPr>
            <w:r>
              <w:t>Path 1</w:t>
            </w:r>
          </w:p>
        </w:tc>
        <w:tc>
          <w:tcPr>
            <w:tcW w:w="3380" w:type="dxa"/>
          </w:tcPr>
          <w:p w14:paraId="337B79BF" w14:textId="77777777" w:rsidR="00D67097" w:rsidRDefault="00D67097" w:rsidP="00B6302F">
            <w:pPr>
              <w:tabs>
                <w:tab w:val="left" w:pos="965"/>
              </w:tabs>
            </w:pPr>
            <w:r>
              <w:t>A+B+C+D+E+F+G</w:t>
            </w:r>
          </w:p>
        </w:tc>
        <w:tc>
          <w:tcPr>
            <w:tcW w:w="2829" w:type="dxa"/>
          </w:tcPr>
          <w:p w14:paraId="22FA5FFE" w14:textId="77777777" w:rsidR="00D67097" w:rsidRDefault="00D67097" w:rsidP="00B6302F">
            <w:pPr>
              <w:tabs>
                <w:tab w:val="left" w:pos="965"/>
              </w:tabs>
            </w:pPr>
            <w:r>
              <w:t>10+18+14+12+18+7+5</w:t>
            </w:r>
          </w:p>
        </w:tc>
        <w:tc>
          <w:tcPr>
            <w:tcW w:w="1791" w:type="dxa"/>
          </w:tcPr>
          <w:p w14:paraId="7A415150" w14:textId="77777777" w:rsidR="00D67097" w:rsidRDefault="00D67097" w:rsidP="00B6302F">
            <w:pPr>
              <w:tabs>
                <w:tab w:val="left" w:pos="965"/>
              </w:tabs>
            </w:pPr>
            <w:r>
              <w:t>84</w:t>
            </w:r>
          </w:p>
        </w:tc>
      </w:tr>
      <w:tr w:rsidR="00D67097" w14:paraId="387D9E25" w14:textId="77777777" w:rsidTr="00AA3ADC">
        <w:tc>
          <w:tcPr>
            <w:tcW w:w="1016" w:type="dxa"/>
          </w:tcPr>
          <w:p w14:paraId="4A592C48" w14:textId="77777777" w:rsidR="00D67097" w:rsidRDefault="00D67097" w:rsidP="00B6302F">
            <w:pPr>
              <w:tabs>
                <w:tab w:val="left" w:pos="965"/>
              </w:tabs>
            </w:pPr>
            <w:r>
              <w:t>Path 2</w:t>
            </w:r>
          </w:p>
        </w:tc>
        <w:tc>
          <w:tcPr>
            <w:tcW w:w="3380" w:type="dxa"/>
          </w:tcPr>
          <w:p w14:paraId="5A04A9CF" w14:textId="77777777" w:rsidR="00D67097" w:rsidRDefault="00D67097" w:rsidP="00B6302F">
            <w:pPr>
              <w:tabs>
                <w:tab w:val="left" w:pos="965"/>
              </w:tabs>
            </w:pPr>
            <w:r>
              <w:t>A+B+C+D+E+G</w:t>
            </w:r>
          </w:p>
        </w:tc>
        <w:tc>
          <w:tcPr>
            <w:tcW w:w="2829" w:type="dxa"/>
          </w:tcPr>
          <w:p w14:paraId="7FF35A5D" w14:textId="77777777" w:rsidR="00D67097" w:rsidRDefault="00D67097" w:rsidP="00B6302F">
            <w:pPr>
              <w:tabs>
                <w:tab w:val="left" w:pos="965"/>
              </w:tabs>
            </w:pPr>
            <w:r>
              <w:t>10+18+14+12+18+5</w:t>
            </w:r>
          </w:p>
        </w:tc>
        <w:tc>
          <w:tcPr>
            <w:tcW w:w="1791" w:type="dxa"/>
          </w:tcPr>
          <w:p w14:paraId="35DE9EC4" w14:textId="77777777" w:rsidR="00D67097" w:rsidRDefault="00D67097" w:rsidP="00B6302F">
            <w:pPr>
              <w:tabs>
                <w:tab w:val="left" w:pos="965"/>
              </w:tabs>
            </w:pPr>
            <w:r>
              <w:t>77</w:t>
            </w:r>
          </w:p>
        </w:tc>
      </w:tr>
      <w:tr w:rsidR="00D67097" w14:paraId="6A23234F" w14:textId="77777777" w:rsidTr="00AA3ADC">
        <w:tc>
          <w:tcPr>
            <w:tcW w:w="1016" w:type="dxa"/>
          </w:tcPr>
          <w:p w14:paraId="4628BC38" w14:textId="77777777" w:rsidR="00D67097" w:rsidRDefault="00D67097" w:rsidP="00B6302F">
            <w:pPr>
              <w:tabs>
                <w:tab w:val="left" w:pos="965"/>
              </w:tabs>
            </w:pPr>
            <w:r>
              <w:t>Path 3</w:t>
            </w:r>
          </w:p>
        </w:tc>
        <w:tc>
          <w:tcPr>
            <w:tcW w:w="3380" w:type="dxa"/>
          </w:tcPr>
          <w:p w14:paraId="23C994D3" w14:textId="77777777" w:rsidR="00D67097" w:rsidRDefault="00D67097" w:rsidP="00B6302F">
            <w:pPr>
              <w:tabs>
                <w:tab w:val="left" w:pos="965"/>
              </w:tabs>
            </w:pPr>
            <w:r>
              <w:t>A+B+C+E+F+G</w:t>
            </w:r>
          </w:p>
        </w:tc>
        <w:tc>
          <w:tcPr>
            <w:tcW w:w="2829" w:type="dxa"/>
          </w:tcPr>
          <w:p w14:paraId="075F2C63" w14:textId="77777777" w:rsidR="00D67097" w:rsidRDefault="00D67097" w:rsidP="00B6302F">
            <w:pPr>
              <w:tabs>
                <w:tab w:val="left" w:pos="965"/>
              </w:tabs>
            </w:pPr>
            <w:r>
              <w:t>10+18+14+18+7+5</w:t>
            </w:r>
          </w:p>
        </w:tc>
        <w:tc>
          <w:tcPr>
            <w:tcW w:w="1791" w:type="dxa"/>
          </w:tcPr>
          <w:p w14:paraId="69367B40" w14:textId="77777777" w:rsidR="00D67097" w:rsidRDefault="00D67097" w:rsidP="00B6302F">
            <w:pPr>
              <w:tabs>
                <w:tab w:val="left" w:pos="965"/>
              </w:tabs>
            </w:pPr>
            <w:r>
              <w:t>72</w:t>
            </w:r>
          </w:p>
        </w:tc>
      </w:tr>
      <w:tr w:rsidR="004403A5" w14:paraId="528D0EF3" w14:textId="77777777" w:rsidTr="00AA3ADC">
        <w:tc>
          <w:tcPr>
            <w:tcW w:w="1016" w:type="dxa"/>
          </w:tcPr>
          <w:p w14:paraId="2D50C5B9" w14:textId="06FC573B" w:rsidR="004403A5" w:rsidRDefault="004403A5" w:rsidP="00B6302F">
            <w:pPr>
              <w:tabs>
                <w:tab w:val="left" w:pos="965"/>
              </w:tabs>
            </w:pPr>
            <w:r>
              <w:t>Path 4</w:t>
            </w:r>
          </w:p>
        </w:tc>
        <w:tc>
          <w:tcPr>
            <w:tcW w:w="3380" w:type="dxa"/>
          </w:tcPr>
          <w:p w14:paraId="0EBE0C13" w14:textId="009E156A" w:rsidR="004403A5" w:rsidRDefault="004403A5" w:rsidP="00B6302F">
            <w:pPr>
              <w:tabs>
                <w:tab w:val="left" w:pos="965"/>
              </w:tabs>
            </w:pPr>
            <w:r>
              <w:t>A+B+C+E+G</w:t>
            </w:r>
          </w:p>
        </w:tc>
        <w:tc>
          <w:tcPr>
            <w:tcW w:w="2829" w:type="dxa"/>
          </w:tcPr>
          <w:p w14:paraId="2BE1DB6B" w14:textId="23B572DE" w:rsidR="004403A5" w:rsidRDefault="004403A5" w:rsidP="00B6302F">
            <w:pPr>
              <w:tabs>
                <w:tab w:val="left" w:pos="965"/>
              </w:tabs>
            </w:pPr>
            <w:r>
              <w:t>10+18+14+18+5</w:t>
            </w:r>
          </w:p>
        </w:tc>
        <w:tc>
          <w:tcPr>
            <w:tcW w:w="1791" w:type="dxa"/>
          </w:tcPr>
          <w:p w14:paraId="12AB5949" w14:textId="039071A6" w:rsidR="004403A5" w:rsidRDefault="004403A5" w:rsidP="00B6302F">
            <w:pPr>
              <w:tabs>
                <w:tab w:val="left" w:pos="965"/>
              </w:tabs>
            </w:pPr>
            <w:r>
              <w:t>65</w:t>
            </w:r>
          </w:p>
        </w:tc>
      </w:tr>
    </w:tbl>
    <w:p w14:paraId="2B13BFC7" w14:textId="2239C32B" w:rsidR="00A15120" w:rsidRPr="00A15120" w:rsidRDefault="00A15120" w:rsidP="00A15120">
      <w:pPr>
        <w:keepNext/>
        <w:jc w:val="center"/>
        <w:rPr>
          <w:i/>
          <w:iCs/>
        </w:rPr>
      </w:pPr>
      <w:r w:rsidRPr="00A15120">
        <w:rPr>
          <w:i/>
          <w:iCs/>
        </w:rPr>
        <w:t>Table 5.</w:t>
      </w:r>
      <w:r>
        <w:rPr>
          <w:i/>
          <w:iCs/>
        </w:rPr>
        <w:t>2</w:t>
      </w:r>
      <w:r w:rsidRPr="00A15120">
        <w:rPr>
          <w:i/>
          <w:iCs/>
        </w:rPr>
        <w:t xml:space="preserve">: Critical path </w:t>
      </w:r>
      <w:r>
        <w:rPr>
          <w:i/>
          <w:iCs/>
        </w:rPr>
        <w:t>calculation</w:t>
      </w:r>
    </w:p>
    <w:p w14:paraId="1E9514A0" w14:textId="6988D2D4" w:rsidR="00D147D3" w:rsidRDefault="00DF3BFC" w:rsidP="00DF3BFC">
      <w:pPr>
        <w:tabs>
          <w:tab w:val="left" w:pos="965"/>
        </w:tabs>
      </w:pPr>
      <w:r>
        <w:t>After a thorough analysis of all potential project pathways, it has become evident that path 1 is the most critical route for our project’s success. This path distinguishes itself as the longest and most complex, involving multiple key milestones and tasks essential to the overall timeline. By prioriti</w:t>
      </w:r>
      <w:r w:rsidR="00837C11">
        <w:t>s</w:t>
      </w:r>
      <w:r>
        <w:t>ing and focusing on this critical pathway, we can ensure that our project progresses efficiently and effectively, minimi</w:t>
      </w:r>
      <w:r w:rsidR="00837C11">
        <w:t>s</w:t>
      </w:r>
      <w:r>
        <w:t>ing potential delays in achieving our objectives.</w:t>
      </w:r>
    </w:p>
    <w:p w14:paraId="076DE272" w14:textId="7955F2C1" w:rsidR="00B4198F" w:rsidRPr="000D4FD6" w:rsidRDefault="00B4198F" w:rsidP="00BE0948">
      <w:pPr>
        <w:pStyle w:val="Heading1"/>
      </w:pPr>
      <w:bookmarkStart w:id="39" w:name="_Toc191666850"/>
      <w:r w:rsidRPr="000D4FD6">
        <w:lastRenderedPageBreak/>
        <w:t>Project Governance</w:t>
      </w:r>
      <w:bookmarkEnd w:id="39"/>
    </w:p>
    <w:p w14:paraId="1D94E4FD" w14:textId="0B2CBF36" w:rsidR="00B4198F" w:rsidRPr="000D4FD6" w:rsidRDefault="00B4198F" w:rsidP="00BE0948">
      <w:pPr>
        <w:pStyle w:val="Heading2"/>
        <w:rPr>
          <w:bCs/>
        </w:rPr>
      </w:pPr>
      <w:bookmarkStart w:id="40" w:name="_Toc191666851"/>
      <w:r w:rsidRPr="000D4FD6">
        <w:rPr>
          <w:bCs/>
        </w:rPr>
        <w:t>Organisational Chart</w:t>
      </w:r>
      <w:bookmarkEnd w:id="40"/>
      <w:r w:rsidRPr="000D4FD6">
        <w:rPr>
          <w:bCs/>
        </w:rPr>
        <w:t xml:space="preserve"> </w:t>
      </w:r>
    </w:p>
    <w:p w14:paraId="742192E0" w14:textId="77777777" w:rsidR="00B4198F" w:rsidRPr="000D4FD6" w:rsidRDefault="00B4198F" w:rsidP="00B43C69">
      <w:pPr>
        <w:pStyle w:val="ListParagraph"/>
        <w:jc w:val="center"/>
      </w:pPr>
      <w:r w:rsidRPr="000D4FD6">
        <w:rPr>
          <w:noProof/>
        </w:rPr>
        <w:drawing>
          <wp:inline distT="0" distB="0" distL="0" distR="0" wp14:anchorId="7B5A29F6" wp14:editId="06D8F5D7">
            <wp:extent cx="3785100" cy="2934064"/>
            <wp:effectExtent l="12700" t="12700" r="12700" b="12700"/>
            <wp:docPr id="2" name="Picture 2" descr="C:\Users\Thinley Rabgay\Downloads\Blank boar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inley Rabgay\Downloads\Blank board (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43350" cy="2979217"/>
                    </a:xfrm>
                    <a:prstGeom prst="rect">
                      <a:avLst/>
                    </a:prstGeom>
                    <a:noFill/>
                    <a:ln>
                      <a:solidFill>
                        <a:schemeClr val="bg2">
                          <a:lumMod val="50000"/>
                        </a:schemeClr>
                      </a:solidFill>
                    </a:ln>
                  </pic:spPr>
                </pic:pic>
              </a:graphicData>
            </a:graphic>
          </wp:inline>
        </w:drawing>
      </w:r>
    </w:p>
    <w:p w14:paraId="470C9AD4" w14:textId="77777777" w:rsidR="00B4198F" w:rsidRPr="000D4FD6" w:rsidRDefault="00B4198F" w:rsidP="00B4198F">
      <w:pPr>
        <w:pStyle w:val="ListParagraph"/>
      </w:pPr>
    </w:p>
    <w:p w14:paraId="13EE4A84" w14:textId="71CEE154" w:rsidR="00B4198F" w:rsidRPr="000D4FD6" w:rsidRDefault="00B4198F" w:rsidP="00B43C69">
      <w:pPr>
        <w:pStyle w:val="ListParagraph"/>
        <w:jc w:val="center"/>
      </w:pPr>
      <w:r w:rsidRPr="0049764A">
        <w:rPr>
          <w:i/>
          <w:iCs/>
        </w:rPr>
        <w:t>Figure</w:t>
      </w:r>
      <w:r w:rsidR="0049764A" w:rsidRPr="0049764A">
        <w:rPr>
          <w:i/>
          <w:iCs/>
        </w:rPr>
        <w:t xml:space="preserve"> 6.1</w:t>
      </w:r>
      <w:r w:rsidRPr="0049764A">
        <w:rPr>
          <w:i/>
          <w:iCs/>
        </w:rPr>
        <w:t xml:space="preserve">: Organisational with </w:t>
      </w:r>
      <w:r w:rsidR="004B58A0">
        <w:rPr>
          <w:i/>
          <w:iCs/>
        </w:rPr>
        <w:t xml:space="preserve">upward </w:t>
      </w:r>
      <w:r w:rsidRPr="0049764A">
        <w:rPr>
          <w:i/>
          <w:iCs/>
        </w:rPr>
        <w:t>reporting line</w:t>
      </w:r>
    </w:p>
    <w:p w14:paraId="13CBCC46" w14:textId="77777777" w:rsidR="00B4198F" w:rsidRPr="000D4FD6" w:rsidRDefault="00B4198F" w:rsidP="00BE0948">
      <w:pPr>
        <w:pStyle w:val="Heading2"/>
      </w:pPr>
      <w:bookmarkStart w:id="41" w:name="_Toc191666852"/>
      <w:r w:rsidRPr="000D4FD6">
        <w:t>Roles and Responsibilities</w:t>
      </w:r>
      <w:bookmarkEnd w:id="41"/>
    </w:p>
    <w:tbl>
      <w:tblPr>
        <w:tblStyle w:val="TableGrid"/>
        <w:tblW w:w="9781" w:type="dxa"/>
        <w:tblInd w:w="-147" w:type="dxa"/>
        <w:tblLook w:val="04A0" w:firstRow="1" w:lastRow="0" w:firstColumn="1" w:lastColumn="0" w:noHBand="0" w:noVBand="1"/>
      </w:tblPr>
      <w:tblGrid>
        <w:gridCol w:w="568"/>
        <w:gridCol w:w="2268"/>
        <w:gridCol w:w="1417"/>
        <w:gridCol w:w="5528"/>
      </w:tblGrid>
      <w:tr w:rsidR="00B4198F" w:rsidRPr="000D4FD6" w14:paraId="075C6C1E" w14:textId="77777777" w:rsidTr="00B43C69">
        <w:tc>
          <w:tcPr>
            <w:tcW w:w="568" w:type="dxa"/>
          </w:tcPr>
          <w:p w14:paraId="0C684E55" w14:textId="77777777" w:rsidR="00B4198F" w:rsidRPr="000D4FD6" w:rsidRDefault="00B4198F" w:rsidP="0088051E">
            <w:pPr>
              <w:pStyle w:val="ListParagraph"/>
              <w:ind w:left="0"/>
            </w:pPr>
            <w:r w:rsidRPr="000D4FD6">
              <w:t>Sl</w:t>
            </w:r>
          </w:p>
        </w:tc>
        <w:tc>
          <w:tcPr>
            <w:tcW w:w="2268" w:type="dxa"/>
          </w:tcPr>
          <w:p w14:paraId="1891CF80" w14:textId="77777777" w:rsidR="00B4198F" w:rsidRPr="000D4FD6" w:rsidRDefault="00B4198F" w:rsidP="0088051E">
            <w:pPr>
              <w:pStyle w:val="ListParagraph"/>
              <w:ind w:left="38"/>
            </w:pPr>
            <w:r w:rsidRPr="000D4FD6">
              <w:t>Name</w:t>
            </w:r>
          </w:p>
        </w:tc>
        <w:tc>
          <w:tcPr>
            <w:tcW w:w="1417" w:type="dxa"/>
          </w:tcPr>
          <w:p w14:paraId="2CD212F4" w14:textId="77777777" w:rsidR="00B4198F" w:rsidRPr="000D4FD6" w:rsidRDefault="00B4198F" w:rsidP="0088051E">
            <w:pPr>
              <w:pStyle w:val="ListParagraph"/>
              <w:ind w:left="33"/>
            </w:pPr>
            <w:r w:rsidRPr="000D4FD6">
              <w:t>Role</w:t>
            </w:r>
          </w:p>
        </w:tc>
        <w:tc>
          <w:tcPr>
            <w:tcW w:w="5528" w:type="dxa"/>
          </w:tcPr>
          <w:p w14:paraId="122DEFFD" w14:textId="77777777" w:rsidR="00B4198F" w:rsidRPr="000D4FD6" w:rsidRDefault="00B4198F" w:rsidP="00B6302F">
            <w:pPr>
              <w:pStyle w:val="ListParagraph"/>
            </w:pPr>
            <w:r w:rsidRPr="000D4FD6">
              <w:t>Responsibilities</w:t>
            </w:r>
          </w:p>
        </w:tc>
      </w:tr>
      <w:tr w:rsidR="00B4198F" w:rsidRPr="000D4FD6" w14:paraId="30BCD036" w14:textId="77777777" w:rsidTr="00B43C69">
        <w:tc>
          <w:tcPr>
            <w:tcW w:w="568" w:type="dxa"/>
            <w:vAlign w:val="center"/>
          </w:tcPr>
          <w:p w14:paraId="7FAC7F01" w14:textId="77777777" w:rsidR="00B4198F" w:rsidRPr="000D4FD6" w:rsidRDefault="00B4198F" w:rsidP="0088051E">
            <w:pPr>
              <w:pStyle w:val="ListParagraph"/>
              <w:ind w:left="108"/>
            </w:pPr>
            <w:r w:rsidRPr="000D4FD6">
              <w:t>1</w:t>
            </w:r>
          </w:p>
        </w:tc>
        <w:tc>
          <w:tcPr>
            <w:tcW w:w="2268" w:type="dxa"/>
            <w:vAlign w:val="center"/>
          </w:tcPr>
          <w:p w14:paraId="17914DD7" w14:textId="77777777" w:rsidR="00B4198F" w:rsidRPr="000D4FD6" w:rsidRDefault="00B4198F" w:rsidP="0088051E">
            <w:pPr>
              <w:pStyle w:val="ListParagraph"/>
              <w:ind w:left="38"/>
            </w:pPr>
            <w:r w:rsidRPr="000D4FD6">
              <w:t xml:space="preserve">Ugyen Lhatshok </w:t>
            </w:r>
          </w:p>
        </w:tc>
        <w:tc>
          <w:tcPr>
            <w:tcW w:w="1417" w:type="dxa"/>
            <w:vAlign w:val="center"/>
          </w:tcPr>
          <w:p w14:paraId="3C63E9FA" w14:textId="77777777" w:rsidR="00B4198F" w:rsidRPr="000D4FD6" w:rsidRDefault="00B4198F" w:rsidP="0088051E">
            <w:pPr>
              <w:pStyle w:val="ListParagraph"/>
              <w:ind w:left="33"/>
            </w:pPr>
            <w:r w:rsidRPr="000D4FD6">
              <w:t>Team Leader</w:t>
            </w:r>
          </w:p>
        </w:tc>
        <w:tc>
          <w:tcPr>
            <w:tcW w:w="5528" w:type="dxa"/>
            <w:vAlign w:val="center"/>
          </w:tcPr>
          <w:p w14:paraId="6013F07D" w14:textId="0227ABE4" w:rsidR="00B4198F" w:rsidRPr="000D4FD6" w:rsidRDefault="000A64C1" w:rsidP="008055AA">
            <w:pPr>
              <w:pStyle w:val="ListParagraph"/>
              <w:numPr>
                <w:ilvl w:val="0"/>
                <w:numId w:val="61"/>
              </w:numPr>
              <w:jc w:val="left"/>
            </w:pPr>
            <w:r>
              <w:t>Serve</w:t>
            </w:r>
            <w:r w:rsidR="00B4198F" w:rsidRPr="000D4FD6">
              <w:t xml:space="preserve"> as a contact person with sponsor and mentor</w:t>
            </w:r>
          </w:p>
          <w:p w14:paraId="77FDCEFD" w14:textId="0AF99829" w:rsidR="00B4198F" w:rsidRPr="000D4FD6" w:rsidRDefault="000A64C1" w:rsidP="008055AA">
            <w:pPr>
              <w:pStyle w:val="ListParagraph"/>
              <w:numPr>
                <w:ilvl w:val="0"/>
                <w:numId w:val="61"/>
              </w:numPr>
              <w:jc w:val="left"/>
            </w:pPr>
            <w:r>
              <w:t>M</w:t>
            </w:r>
            <w:r w:rsidR="00B4198F" w:rsidRPr="000D4FD6">
              <w:t xml:space="preserve">anage the project plan </w:t>
            </w:r>
          </w:p>
          <w:p w14:paraId="5EFAA91C" w14:textId="06FA8C49" w:rsidR="00B4198F" w:rsidRPr="000D4FD6" w:rsidRDefault="000A64C1" w:rsidP="008055AA">
            <w:pPr>
              <w:pStyle w:val="ListParagraph"/>
              <w:numPr>
                <w:ilvl w:val="0"/>
                <w:numId w:val="61"/>
              </w:numPr>
              <w:jc w:val="left"/>
            </w:pPr>
            <w:r>
              <w:t>D</w:t>
            </w:r>
            <w:r w:rsidR="00B4198F" w:rsidRPr="000D4FD6">
              <w:t>istribute the tasks among the members</w:t>
            </w:r>
          </w:p>
          <w:p w14:paraId="513671E9" w14:textId="77777777" w:rsidR="00B4198F" w:rsidRPr="000D4FD6" w:rsidRDefault="00B4198F" w:rsidP="008055AA">
            <w:pPr>
              <w:pStyle w:val="ListParagraph"/>
              <w:numPr>
                <w:ilvl w:val="0"/>
                <w:numId w:val="61"/>
              </w:numPr>
              <w:jc w:val="left"/>
            </w:pPr>
            <w:r w:rsidRPr="000D4FD6">
              <w:t xml:space="preserve">track the whole project and individual progress </w:t>
            </w:r>
          </w:p>
        </w:tc>
      </w:tr>
      <w:tr w:rsidR="00B4198F" w:rsidRPr="000D4FD6" w14:paraId="6F212ADC" w14:textId="77777777" w:rsidTr="00B43C69">
        <w:trPr>
          <w:trHeight w:val="772"/>
        </w:trPr>
        <w:tc>
          <w:tcPr>
            <w:tcW w:w="568" w:type="dxa"/>
            <w:vAlign w:val="center"/>
          </w:tcPr>
          <w:p w14:paraId="568C75EB" w14:textId="77777777" w:rsidR="00B4198F" w:rsidRPr="000D4FD6" w:rsidRDefault="00B4198F" w:rsidP="0088051E">
            <w:pPr>
              <w:pStyle w:val="ListParagraph"/>
              <w:ind w:left="108"/>
            </w:pPr>
            <w:r w:rsidRPr="000D4FD6">
              <w:t>2</w:t>
            </w:r>
          </w:p>
        </w:tc>
        <w:tc>
          <w:tcPr>
            <w:tcW w:w="2268" w:type="dxa"/>
            <w:vAlign w:val="center"/>
          </w:tcPr>
          <w:p w14:paraId="65948B17" w14:textId="77777777" w:rsidR="00B4198F" w:rsidRPr="000D4FD6" w:rsidRDefault="00B4198F" w:rsidP="0088051E">
            <w:pPr>
              <w:pStyle w:val="ListParagraph"/>
              <w:ind w:left="38"/>
            </w:pPr>
            <w:r w:rsidRPr="000D4FD6">
              <w:t>Pema Gyamtsho</w:t>
            </w:r>
          </w:p>
        </w:tc>
        <w:tc>
          <w:tcPr>
            <w:tcW w:w="1417" w:type="dxa"/>
            <w:vMerge w:val="restart"/>
            <w:vAlign w:val="center"/>
          </w:tcPr>
          <w:p w14:paraId="0EA8DF94" w14:textId="77777777" w:rsidR="00B4198F" w:rsidRPr="000D4FD6" w:rsidRDefault="00B4198F" w:rsidP="0088051E">
            <w:pPr>
              <w:pStyle w:val="ListParagraph"/>
              <w:ind w:left="33"/>
            </w:pPr>
            <w:r w:rsidRPr="000D4FD6">
              <w:t>Team Member</w:t>
            </w:r>
          </w:p>
        </w:tc>
        <w:tc>
          <w:tcPr>
            <w:tcW w:w="5528" w:type="dxa"/>
            <w:vMerge w:val="restart"/>
            <w:vAlign w:val="center"/>
          </w:tcPr>
          <w:p w14:paraId="7F95EBA8" w14:textId="425E00B0" w:rsidR="00B4198F" w:rsidRPr="000D4FD6" w:rsidRDefault="000A64C1" w:rsidP="008055AA">
            <w:pPr>
              <w:pStyle w:val="ListParagraph"/>
              <w:numPr>
                <w:ilvl w:val="0"/>
                <w:numId w:val="62"/>
              </w:numPr>
              <w:jc w:val="left"/>
            </w:pPr>
            <w:r>
              <w:t>D</w:t>
            </w:r>
            <w:r w:rsidR="00B4198F" w:rsidRPr="000D4FD6">
              <w:t>raft and review the project</w:t>
            </w:r>
          </w:p>
          <w:p w14:paraId="357E8365" w14:textId="793D77A8" w:rsidR="00B4198F" w:rsidRPr="000D4FD6" w:rsidRDefault="000A64C1" w:rsidP="008055AA">
            <w:pPr>
              <w:pStyle w:val="ListParagraph"/>
              <w:numPr>
                <w:ilvl w:val="0"/>
                <w:numId w:val="62"/>
              </w:numPr>
              <w:jc w:val="left"/>
            </w:pPr>
            <w:r>
              <w:t>C</w:t>
            </w:r>
            <w:r w:rsidR="00B4198F" w:rsidRPr="000D4FD6">
              <w:t xml:space="preserve">ontribute </w:t>
            </w:r>
            <w:r w:rsidRPr="000D4FD6">
              <w:t>to</w:t>
            </w:r>
            <w:r w:rsidR="00B4198F" w:rsidRPr="000D4FD6">
              <w:t xml:space="preserve"> literature reviewing </w:t>
            </w:r>
          </w:p>
          <w:p w14:paraId="51837ACE" w14:textId="3E264922" w:rsidR="00B4198F" w:rsidRPr="000D4FD6" w:rsidRDefault="000A64C1" w:rsidP="008055AA">
            <w:pPr>
              <w:pStyle w:val="ListParagraph"/>
              <w:numPr>
                <w:ilvl w:val="0"/>
                <w:numId w:val="62"/>
              </w:numPr>
              <w:jc w:val="left"/>
            </w:pPr>
            <w:r>
              <w:t>C</w:t>
            </w:r>
            <w:r w:rsidR="00B4198F" w:rsidRPr="000D4FD6">
              <w:t xml:space="preserve">ontribute and complete the project </w:t>
            </w:r>
          </w:p>
          <w:p w14:paraId="3C0B04C2" w14:textId="392A63A0" w:rsidR="00B4198F" w:rsidRPr="000D4FD6" w:rsidRDefault="000A64C1" w:rsidP="008055AA">
            <w:pPr>
              <w:pStyle w:val="ListParagraph"/>
              <w:numPr>
                <w:ilvl w:val="0"/>
                <w:numId w:val="62"/>
              </w:numPr>
              <w:jc w:val="left"/>
            </w:pPr>
            <w:r>
              <w:t>K</w:t>
            </w:r>
            <w:r w:rsidR="00B4198F" w:rsidRPr="000D4FD6">
              <w:t xml:space="preserve">eep </w:t>
            </w:r>
            <w:r>
              <w:t xml:space="preserve">a systematic </w:t>
            </w:r>
            <w:r w:rsidR="00B4198F" w:rsidRPr="000D4FD6">
              <w:t>record of paper</w:t>
            </w:r>
            <w:r>
              <w:t>s</w:t>
            </w:r>
            <w:r w:rsidR="00B4198F" w:rsidRPr="000D4FD6">
              <w:t xml:space="preserve"> reviewed</w:t>
            </w:r>
          </w:p>
          <w:p w14:paraId="0DC24ABD" w14:textId="4157FB2B" w:rsidR="00B4198F" w:rsidRPr="000D4FD6" w:rsidRDefault="00F045BE" w:rsidP="008055AA">
            <w:pPr>
              <w:pStyle w:val="ListParagraph"/>
              <w:numPr>
                <w:ilvl w:val="0"/>
                <w:numId w:val="62"/>
              </w:numPr>
              <w:jc w:val="left"/>
            </w:pPr>
            <w:r>
              <w:t>D</w:t>
            </w:r>
            <w:r w:rsidR="00B4198F" w:rsidRPr="000D4FD6">
              <w:t xml:space="preserve">esign and format the paper in academic style  </w:t>
            </w:r>
          </w:p>
          <w:p w14:paraId="71B9FA57" w14:textId="5597732F" w:rsidR="00B4198F" w:rsidRPr="000D4FD6" w:rsidRDefault="00F045BE" w:rsidP="008055AA">
            <w:pPr>
              <w:pStyle w:val="ListParagraph"/>
              <w:numPr>
                <w:ilvl w:val="0"/>
                <w:numId w:val="62"/>
              </w:numPr>
              <w:jc w:val="left"/>
            </w:pPr>
            <w:r>
              <w:t>T</w:t>
            </w:r>
            <w:r w:rsidR="00B4198F" w:rsidRPr="000D4FD6">
              <w:t xml:space="preserve">ake active participation in the project discussion </w:t>
            </w:r>
          </w:p>
          <w:p w14:paraId="06C5D8F7" w14:textId="39173EE4" w:rsidR="00B4198F" w:rsidRPr="000D4FD6" w:rsidRDefault="00F045BE" w:rsidP="008055AA">
            <w:pPr>
              <w:pStyle w:val="ListParagraph"/>
              <w:numPr>
                <w:ilvl w:val="0"/>
                <w:numId w:val="62"/>
              </w:numPr>
              <w:jc w:val="left"/>
            </w:pPr>
            <w:r>
              <w:t>S</w:t>
            </w:r>
            <w:r w:rsidR="00B4198F" w:rsidRPr="000D4FD6">
              <w:t>ystematic record of the project process (GitHub)</w:t>
            </w:r>
          </w:p>
        </w:tc>
      </w:tr>
      <w:tr w:rsidR="00B4198F" w:rsidRPr="000D4FD6" w14:paraId="419A6C7F" w14:textId="77777777" w:rsidTr="00B43C69">
        <w:trPr>
          <w:trHeight w:val="694"/>
        </w:trPr>
        <w:tc>
          <w:tcPr>
            <w:tcW w:w="568" w:type="dxa"/>
            <w:vAlign w:val="center"/>
          </w:tcPr>
          <w:p w14:paraId="66761D6D" w14:textId="77777777" w:rsidR="00B4198F" w:rsidRPr="000D4FD6" w:rsidRDefault="00B4198F" w:rsidP="0088051E">
            <w:pPr>
              <w:pStyle w:val="ListParagraph"/>
              <w:ind w:left="108"/>
            </w:pPr>
            <w:r w:rsidRPr="000D4FD6">
              <w:t>3</w:t>
            </w:r>
          </w:p>
        </w:tc>
        <w:tc>
          <w:tcPr>
            <w:tcW w:w="2268" w:type="dxa"/>
            <w:vAlign w:val="center"/>
          </w:tcPr>
          <w:p w14:paraId="5C53C0D4" w14:textId="77777777" w:rsidR="00B4198F" w:rsidRPr="000D4FD6" w:rsidRDefault="00B4198F" w:rsidP="0088051E">
            <w:pPr>
              <w:pStyle w:val="ListParagraph"/>
              <w:ind w:left="38"/>
            </w:pPr>
            <w:r w:rsidRPr="000D4FD6">
              <w:t>Thinley Dema</w:t>
            </w:r>
          </w:p>
        </w:tc>
        <w:tc>
          <w:tcPr>
            <w:tcW w:w="1417" w:type="dxa"/>
            <w:vMerge/>
          </w:tcPr>
          <w:p w14:paraId="141963E1" w14:textId="77777777" w:rsidR="00B4198F" w:rsidRPr="000D4FD6" w:rsidRDefault="00B4198F" w:rsidP="00B6302F">
            <w:pPr>
              <w:pStyle w:val="ListParagraph"/>
            </w:pPr>
          </w:p>
        </w:tc>
        <w:tc>
          <w:tcPr>
            <w:tcW w:w="5528" w:type="dxa"/>
            <w:vMerge/>
          </w:tcPr>
          <w:p w14:paraId="2D196091" w14:textId="77777777" w:rsidR="00B4198F" w:rsidRPr="000D4FD6" w:rsidRDefault="00B4198F" w:rsidP="00B6302F">
            <w:pPr>
              <w:pStyle w:val="ListParagraph"/>
            </w:pPr>
          </w:p>
        </w:tc>
      </w:tr>
      <w:tr w:rsidR="00B4198F" w:rsidRPr="000D4FD6" w14:paraId="79E4CC37" w14:textId="77777777" w:rsidTr="00B43C69">
        <w:trPr>
          <w:trHeight w:val="846"/>
        </w:trPr>
        <w:tc>
          <w:tcPr>
            <w:tcW w:w="568" w:type="dxa"/>
            <w:vAlign w:val="center"/>
          </w:tcPr>
          <w:p w14:paraId="5C412B76" w14:textId="77777777" w:rsidR="00B4198F" w:rsidRPr="000D4FD6" w:rsidRDefault="00B4198F" w:rsidP="0088051E">
            <w:pPr>
              <w:pStyle w:val="ListParagraph"/>
              <w:ind w:left="108"/>
            </w:pPr>
            <w:r w:rsidRPr="000D4FD6">
              <w:t>4</w:t>
            </w:r>
          </w:p>
        </w:tc>
        <w:tc>
          <w:tcPr>
            <w:tcW w:w="2268" w:type="dxa"/>
            <w:vAlign w:val="center"/>
          </w:tcPr>
          <w:p w14:paraId="4B2D3A37" w14:textId="77777777" w:rsidR="00B4198F" w:rsidRPr="000D4FD6" w:rsidRDefault="00B4198F" w:rsidP="0088051E">
            <w:pPr>
              <w:pStyle w:val="ListParagraph"/>
              <w:ind w:left="38"/>
            </w:pPr>
            <w:r w:rsidRPr="000D4FD6">
              <w:t>Thinley Rabgay</w:t>
            </w:r>
          </w:p>
        </w:tc>
        <w:tc>
          <w:tcPr>
            <w:tcW w:w="1417" w:type="dxa"/>
            <w:vMerge/>
          </w:tcPr>
          <w:p w14:paraId="211F1C7C" w14:textId="77777777" w:rsidR="00B4198F" w:rsidRPr="000D4FD6" w:rsidRDefault="00B4198F" w:rsidP="00B6302F">
            <w:pPr>
              <w:pStyle w:val="ListParagraph"/>
            </w:pPr>
          </w:p>
        </w:tc>
        <w:tc>
          <w:tcPr>
            <w:tcW w:w="5528" w:type="dxa"/>
            <w:vMerge/>
          </w:tcPr>
          <w:p w14:paraId="419485FB" w14:textId="77777777" w:rsidR="00B4198F" w:rsidRPr="000D4FD6" w:rsidRDefault="00B4198F" w:rsidP="00B6302F">
            <w:pPr>
              <w:pStyle w:val="ListParagraph"/>
            </w:pPr>
          </w:p>
        </w:tc>
      </w:tr>
      <w:tr w:rsidR="00B4198F" w:rsidRPr="000D4FD6" w14:paraId="101E8D78" w14:textId="77777777" w:rsidTr="00B43C69">
        <w:tc>
          <w:tcPr>
            <w:tcW w:w="568" w:type="dxa"/>
            <w:vAlign w:val="center"/>
          </w:tcPr>
          <w:p w14:paraId="597B589C" w14:textId="77777777" w:rsidR="00B4198F" w:rsidRPr="000D4FD6" w:rsidRDefault="00B4198F" w:rsidP="0088051E">
            <w:pPr>
              <w:pStyle w:val="ListParagraph"/>
              <w:ind w:left="108"/>
            </w:pPr>
            <w:r w:rsidRPr="000D4FD6">
              <w:t>5</w:t>
            </w:r>
          </w:p>
        </w:tc>
        <w:tc>
          <w:tcPr>
            <w:tcW w:w="2268" w:type="dxa"/>
            <w:vAlign w:val="center"/>
          </w:tcPr>
          <w:p w14:paraId="6C03319C" w14:textId="77777777" w:rsidR="00B4198F" w:rsidRPr="000D4FD6" w:rsidRDefault="00B4198F" w:rsidP="0088051E">
            <w:pPr>
              <w:pStyle w:val="ListParagraph"/>
              <w:ind w:left="38"/>
            </w:pPr>
            <w:r w:rsidRPr="000D4FD6">
              <w:t>Zhijia Ren</w:t>
            </w:r>
          </w:p>
        </w:tc>
        <w:tc>
          <w:tcPr>
            <w:tcW w:w="1417" w:type="dxa"/>
            <w:vMerge/>
          </w:tcPr>
          <w:p w14:paraId="51931ED0" w14:textId="77777777" w:rsidR="00B4198F" w:rsidRPr="000D4FD6" w:rsidRDefault="00B4198F" w:rsidP="00B6302F">
            <w:pPr>
              <w:pStyle w:val="ListParagraph"/>
            </w:pPr>
          </w:p>
        </w:tc>
        <w:tc>
          <w:tcPr>
            <w:tcW w:w="5528" w:type="dxa"/>
            <w:vMerge/>
          </w:tcPr>
          <w:p w14:paraId="1411F632" w14:textId="77777777" w:rsidR="00B4198F" w:rsidRPr="000D4FD6" w:rsidRDefault="00B4198F" w:rsidP="00B6302F">
            <w:pPr>
              <w:pStyle w:val="ListParagraph"/>
            </w:pPr>
          </w:p>
        </w:tc>
      </w:tr>
    </w:tbl>
    <w:p w14:paraId="76ABCE57" w14:textId="2F6DAA9D" w:rsidR="00CB0F5F" w:rsidRPr="00CB0F5F" w:rsidRDefault="00CB0F5F" w:rsidP="00CB0F5F">
      <w:pPr>
        <w:keepNext/>
        <w:jc w:val="center"/>
        <w:rPr>
          <w:i/>
          <w:iCs/>
          <w:sz w:val="22"/>
          <w:szCs w:val="22"/>
        </w:rPr>
      </w:pPr>
      <w:r w:rsidRPr="00D67097">
        <w:rPr>
          <w:i/>
          <w:iCs/>
          <w:sz w:val="22"/>
          <w:szCs w:val="22"/>
        </w:rPr>
        <w:t xml:space="preserve">Figure </w:t>
      </w:r>
      <w:r>
        <w:rPr>
          <w:i/>
          <w:iCs/>
          <w:sz w:val="22"/>
          <w:szCs w:val="22"/>
        </w:rPr>
        <w:t>6.</w:t>
      </w:r>
      <w:r w:rsidRPr="00D67097">
        <w:rPr>
          <w:i/>
          <w:iCs/>
          <w:sz w:val="22"/>
          <w:szCs w:val="22"/>
        </w:rPr>
        <w:t xml:space="preserve">1: </w:t>
      </w:r>
      <w:r>
        <w:rPr>
          <w:i/>
          <w:iCs/>
          <w:sz w:val="22"/>
          <w:szCs w:val="22"/>
        </w:rPr>
        <w:t>Team roles and responsibilities</w:t>
      </w:r>
    </w:p>
    <w:p w14:paraId="2AD46C7D" w14:textId="3B84F4B0" w:rsidR="00BE0948" w:rsidRDefault="00B4198F" w:rsidP="00393C71">
      <w:r w:rsidRPr="00393C71">
        <w:rPr>
          <w:b/>
          <w:bCs/>
        </w:rPr>
        <w:t>Note:</w:t>
      </w:r>
      <w:r w:rsidR="00393C71">
        <w:t xml:space="preserve"> Depending on the progress of the project, t</w:t>
      </w:r>
      <w:r w:rsidRPr="000D4FD6">
        <w:t xml:space="preserve">he responsibilities </w:t>
      </w:r>
      <w:r w:rsidR="00393C71">
        <w:t>of each team member may change and will not be limited to the above-mentioned tasks</w:t>
      </w:r>
      <w:r w:rsidRPr="000D4FD6">
        <w:t xml:space="preserve">. </w:t>
      </w:r>
    </w:p>
    <w:p w14:paraId="214E571C" w14:textId="12C65639" w:rsidR="00E57445" w:rsidRPr="00E57445" w:rsidRDefault="00301412" w:rsidP="00E57445">
      <w:pPr>
        <w:pStyle w:val="Heading1"/>
      </w:pPr>
      <w:bookmarkStart w:id="42" w:name="_Toc191666853"/>
      <w:r w:rsidRPr="00DD4E74">
        <w:lastRenderedPageBreak/>
        <w:t>Risk Analysis and Management Plan</w:t>
      </w:r>
      <w:bookmarkEnd w:id="42"/>
    </w:p>
    <w:tbl>
      <w:tblPr>
        <w:tblpPr w:leftFromText="180" w:rightFromText="180" w:vertAnchor="text" w:horzAnchor="margin" w:tblpY="197"/>
        <w:tblOverlap w:val="never"/>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6"/>
        <w:gridCol w:w="445"/>
      </w:tblGrid>
      <w:tr w:rsidR="00301412" w:rsidRPr="00DD4E74" w14:paraId="3EAE924B" w14:textId="77777777" w:rsidTr="006913D7">
        <w:trPr>
          <w:trHeight w:val="127"/>
        </w:trPr>
        <w:tc>
          <w:tcPr>
            <w:tcW w:w="4531" w:type="dxa"/>
            <w:gridSpan w:val="2"/>
            <w:shd w:val="clear" w:color="auto" w:fill="auto"/>
            <w:noWrap/>
            <w:vAlign w:val="bottom"/>
            <w:hideMark/>
          </w:tcPr>
          <w:p w14:paraId="2C867E78" w14:textId="77777777" w:rsidR="00301412" w:rsidRPr="00DD4E74" w:rsidRDefault="00301412" w:rsidP="007F3CDD">
            <w:r w:rsidRPr="000D520F">
              <w:rPr>
                <w:b/>
                <w:bCs/>
              </w:rPr>
              <w:t>a.</w:t>
            </w:r>
            <w:r w:rsidRPr="00DD4E74">
              <w:t xml:space="preserve"> </w:t>
            </w:r>
            <w:r w:rsidRPr="000D520F">
              <w:rPr>
                <w:b/>
                <w:bCs/>
              </w:rPr>
              <w:t>Probability Rating</w:t>
            </w:r>
            <w:r w:rsidRPr="00DD4E74">
              <w:t xml:space="preserve"> </w:t>
            </w:r>
          </w:p>
        </w:tc>
      </w:tr>
      <w:tr w:rsidR="00301412" w:rsidRPr="00DD4E74" w14:paraId="3723C408" w14:textId="77777777" w:rsidTr="006913D7">
        <w:trPr>
          <w:trHeight w:val="255"/>
        </w:trPr>
        <w:tc>
          <w:tcPr>
            <w:tcW w:w="4086" w:type="dxa"/>
            <w:shd w:val="clear" w:color="000000" w:fill="DAF2D0"/>
            <w:noWrap/>
            <w:vAlign w:val="bottom"/>
            <w:hideMark/>
          </w:tcPr>
          <w:p w14:paraId="4A2F12C6" w14:textId="77777777" w:rsidR="00301412" w:rsidRPr="00DD4E74" w:rsidRDefault="00301412" w:rsidP="007F3CDD">
            <w:r w:rsidRPr="00DD4E74">
              <w:t xml:space="preserve">Very low-10% estimated probability  </w:t>
            </w:r>
          </w:p>
        </w:tc>
        <w:tc>
          <w:tcPr>
            <w:tcW w:w="445" w:type="dxa"/>
            <w:shd w:val="clear" w:color="auto" w:fill="auto"/>
            <w:noWrap/>
            <w:vAlign w:val="bottom"/>
            <w:hideMark/>
          </w:tcPr>
          <w:p w14:paraId="0AF0135E" w14:textId="77777777" w:rsidR="00301412" w:rsidRPr="00DD4E74" w:rsidRDefault="00301412" w:rsidP="007F3CDD">
            <w:r w:rsidRPr="00DD4E74">
              <w:t>1</w:t>
            </w:r>
          </w:p>
        </w:tc>
      </w:tr>
      <w:tr w:rsidR="00301412" w:rsidRPr="00DD4E74" w14:paraId="35F1D33E" w14:textId="77777777" w:rsidTr="006913D7">
        <w:trPr>
          <w:trHeight w:val="127"/>
        </w:trPr>
        <w:tc>
          <w:tcPr>
            <w:tcW w:w="4086" w:type="dxa"/>
            <w:shd w:val="clear" w:color="000000" w:fill="B5E6A2"/>
            <w:noWrap/>
            <w:vAlign w:val="bottom"/>
            <w:hideMark/>
          </w:tcPr>
          <w:p w14:paraId="72243A4C" w14:textId="77777777" w:rsidR="00301412" w:rsidRPr="00DD4E74" w:rsidRDefault="00301412" w:rsidP="007F3CDD">
            <w:r w:rsidRPr="00DD4E74">
              <w:t xml:space="preserve">Low- 30% estimated probability </w:t>
            </w:r>
          </w:p>
        </w:tc>
        <w:tc>
          <w:tcPr>
            <w:tcW w:w="445" w:type="dxa"/>
            <w:shd w:val="clear" w:color="auto" w:fill="auto"/>
            <w:noWrap/>
            <w:vAlign w:val="bottom"/>
            <w:hideMark/>
          </w:tcPr>
          <w:p w14:paraId="72DD7C2E" w14:textId="77777777" w:rsidR="00301412" w:rsidRPr="00DD4E74" w:rsidRDefault="00301412" w:rsidP="007F3CDD">
            <w:r w:rsidRPr="00DD4E74">
              <w:t>2</w:t>
            </w:r>
          </w:p>
        </w:tc>
      </w:tr>
      <w:tr w:rsidR="00301412" w:rsidRPr="00DD4E74" w14:paraId="453619C4" w14:textId="77777777" w:rsidTr="006913D7">
        <w:trPr>
          <w:trHeight w:val="127"/>
        </w:trPr>
        <w:tc>
          <w:tcPr>
            <w:tcW w:w="4086" w:type="dxa"/>
            <w:shd w:val="clear" w:color="000000" w:fill="3C7D22"/>
            <w:noWrap/>
            <w:vAlign w:val="bottom"/>
            <w:hideMark/>
          </w:tcPr>
          <w:p w14:paraId="1941C5F8" w14:textId="77777777" w:rsidR="00301412" w:rsidRPr="003B0857" w:rsidRDefault="00301412" w:rsidP="007F3CDD">
            <w:pPr>
              <w:rPr>
                <w:color w:val="FFFFFF" w:themeColor="background1"/>
              </w:rPr>
            </w:pPr>
            <w:r w:rsidRPr="003B0857">
              <w:rPr>
                <w:color w:val="FFFFFF" w:themeColor="background1"/>
              </w:rPr>
              <w:t xml:space="preserve">Medium-60% estimated probability </w:t>
            </w:r>
          </w:p>
        </w:tc>
        <w:tc>
          <w:tcPr>
            <w:tcW w:w="445" w:type="dxa"/>
            <w:shd w:val="clear" w:color="auto" w:fill="auto"/>
            <w:noWrap/>
            <w:vAlign w:val="bottom"/>
            <w:hideMark/>
          </w:tcPr>
          <w:p w14:paraId="0B5489C6" w14:textId="77777777" w:rsidR="00301412" w:rsidRPr="00DD4E74" w:rsidRDefault="00301412" w:rsidP="007F3CDD">
            <w:r w:rsidRPr="00DD4E74">
              <w:t>3</w:t>
            </w:r>
          </w:p>
        </w:tc>
      </w:tr>
      <w:tr w:rsidR="00301412" w:rsidRPr="00DD4E74" w14:paraId="0A10B4D8" w14:textId="77777777" w:rsidTr="006913D7">
        <w:trPr>
          <w:trHeight w:val="127"/>
        </w:trPr>
        <w:tc>
          <w:tcPr>
            <w:tcW w:w="4086" w:type="dxa"/>
            <w:shd w:val="clear" w:color="000000" w:fill="FFC000"/>
            <w:noWrap/>
            <w:vAlign w:val="bottom"/>
            <w:hideMark/>
          </w:tcPr>
          <w:p w14:paraId="47874DD1" w14:textId="77777777" w:rsidR="00301412" w:rsidRPr="00DD4E74" w:rsidRDefault="00301412" w:rsidP="007F3CDD">
            <w:r w:rsidRPr="00DD4E74">
              <w:t xml:space="preserve">High- 80% estimated probabilty  </w:t>
            </w:r>
          </w:p>
        </w:tc>
        <w:tc>
          <w:tcPr>
            <w:tcW w:w="445" w:type="dxa"/>
            <w:shd w:val="clear" w:color="auto" w:fill="auto"/>
            <w:noWrap/>
            <w:vAlign w:val="bottom"/>
            <w:hideMark/>
          </w:tcPr>
          <w:p w14:paraId="2CC12E0F" w14:textId="77777777" w:rsidR="00301412" w:rsidRPr="00DD4E74" w:rsidRDefault="00301412" w:rsidP="007F3CDD">
            <w:r w:rsidRPr="00DD4E74">
              <w:t>4</w:t>
            </w:r>
          </w:p>
        </w:tc>
      </w:tr>
      <w:tr w:rsidR="00301412" w:rsidRPr="00DD4E74" w14:paraId="70368077" w14:textId="77777777" w:rsidTr="006913D7">
        <w:trPr>
          <w:trHeight w:val="127"/>
        </w:trPr>
        <w:tc>
          <w:tcPr>
            <w:tcW w:w="4086" w:type="dxa"/>
            <w:shd w:val="clear" w:color="000000" w:fill="C00000"/>
            <w:noWrap/>
            <w:vAlign w:val="bottom"/>
            <w:hideMark/>
          </w:tcPr>
          <w:p w14:paraId="3DF66935" w14:textId="77777777" w:rsidR="00301412" w:rsidRPr="00DD4E74" w:rsidRDefault="00301412" w:rsidP="007F3CDD">
            <w:r w:rsidRPr="00DD4E74">
              <w:t xml:space="preserve">Very High- 95% estimated probability  </w:t>
            </w:r>
          </w:p>
        </w:tc>
        <w:tc>
          <w:tcPr>
            <w:tcW w:w="445" w:type="dxa"/>
            <w:shd w:val="clear" w:color="auto" w:fill="auto"/>
            <w:noWrap/>
            <w:vAlign w:val="bottom"/>
            <w:hideMark/>
          </w:tcPr>
          <w:p w14:paraId="312EEC93" w14:textId="77777777" w:rsidR="00301412" w:rsidRPr="00DD4E74" w:rsidRDefault="00301412" w:rsidP="007F3CDD">
            <w:r w:rsidRPr="00DD4E74">
              <w:t>5</w:t>
            </w:r>
          </w:p>
        </w:tc>
      </w:tr>
    </w:tbl>
    <w:tbl>
      <w:tblPr>
        <w:tblpPr w:leftFromText="180" w:rightFromText="180" w:vertAnchor="text" w:horzAnchor="page" w:tblpXSpec="center" w:tblpY="201"/>
        <w:tblW w:w="5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1"/>
        <w:gridCol w:w="702"/>
        <w:gridCol w:w="1102"/>
        <w:gridCol w:w="783"/>
        <w:gridCol w:w="1211"/>
      </w:tblGrid>
      <w:tr w:rsidR="00E57445" w:rsidRPr="00DD4E74" w14:paraId="7B235080" w14:textId="77777777" w:rsidTr="006913D7">
        <w:trPr>
          <w:trHeight w:val="361"/>
        </w:trPr>
        <w:tc>
          <w:tcPr>
            <w:tcW w:w="5009" w:type="dxa"/>
            <w:gridSpan w:val="5"/>
            <w:shd w:val="clear" w:color="auto" w:fill="auto"/>
            <w:noWrap/>
            <w:vAlign w:val="bottom"/>
            <w:hideMark/>
          </w:tcPr>
          <w:p w14:paraId="2E046F01" w14:textId="77777777" w:rsidR="00E57445" w:rsidRPr="000D520F" w:rsidRDefault="00E57445" w:rsidP="006913D7">
            <w:pPr>
              <w:rPr>
                <w:b/>
                <w:bCs/>
              </w:rPr>
            </w:pPr>
            <w:r w:rsidRPr="000D520F">
              <w:rPr>
                <w:b/>
                <w:bCs/>
              </w:rPr>
              <w:t xml:space="preserve">b. Impact Rating </w:t>
            </w:r>
          </w:p>
        </w:tc>
      </w:tr>
      <w:tr w:rsidR="00E57445" w:rsidRPr="00DD4E74" w14:paraId="4E3B1180" w14:textId="77777777" w:rsidTr="006913D7">
        <w:trPr>
          <w:trHeight w:val="723"/>
        </w:trPr>
        <w:tc>
          <w:tcPr>
            <w:tcW w:w="1211" w:type="dxa"/>
            <w:shd w:val="clear" w:color="000000" w:fill="DAF2D0"/>
            <w:vAlign w:val="bottom"/>
            <w:hideMark/>
          </w:tcPr>
          <w:p w14:paraId="14D44839" w14:textId="77777777" w:rsidR="00E57445" w:rsidRPr="00DD4E74" w:rsidRDefault="00E57445" w:rsidP="006913D7">
            <w:pPr>
              <w:jc w:val="center"/>
            </w:pPr>
            <w:r w:rsidRPr="00DD4E74">
              <w:t xml:space="preserve">Very low </w:t>
            </w:r>
            <w:r w:rsidRPr="00DD4E74">
              <w:br/>
              <w:t>1</w:t>
            </w:r>
          </w:p>
        </w:tc>
        <w:tc>
          <w:tcPr>
            <w:tcW w:w="702" w:type="dxa"/>
            <w:shd w:val="clear" w:color="000000" w:fill="B5E6A2"/>
            <w:vAlign w:val="bottom"/>
            <w:hideMark/>
          </w:tcPr>
          <w:p w14:paraId="2EE360CA" w14:textId="77777777" w:rsidR="00E57445" w:rsidRPr="00DD4E74" w:rsidRDefault="00E57445" w:rsidP="006913D7">
            <w:pPr>
              <w:jc w:val="center"/>
            </w:pPr>
            <w:r w:rsidRPr="00DD4E74">
              <w:t xml:space="preserve">Low </w:t>
            </w:r>
            <w:r w:rsidRPr="00DD4E74">
              <w:br/>
              <w:t>2</w:t>
            </w:r>
          </w:p>
        </w:tc>
        <w:tc>
          <w:tcPr>
            <w:tcW w:w="1102" w:type="dxa"/>
            <w:shd w:val="clear" w:color="000000" w:fill="3C7D22"/>
            <w:vAlign w:val="bottom"/>
            <w:hideMark/>
          </w:tcPr>
          <w:p w14:paraId="6404F40E" w14:textId="77777777" w:rsidR="00E57445" w:rsidRPr="00DD4E74" w:rsidRDefault="00E57445" w:rsidP="006913D7">
            <w:pPr>
              <w:jc w:val="center"/>
            </w:pPr>
            <w:r w:rsidRPr="004C4663">
              <w:rPr>
                <w:color w:val="FFFFFF" w:themeColor="background1"/>
              </w:rPr>
              <w:t xml:space="preserve">Medium </w:t>
            </w:r>
            <w:r w:rsidRPr="004C4663">
              <w:rPr>
                <w:color w:val="FFFFFF" w:themeColor="background1"/>
              </w:rPr>
              <w:br/>
              <w:t>3</w:t>
            </w:r>
          </w:p>
        </w:tc>
        <w:tc>
          <w:tcPr>
            <w:tcW w:w="783" w:type="dxa"/>
            <w:shd w:val="clear" w:color="000000" w:fill="FFC000"/>
            <w:vAlign w:val="bottom"/>
            <w:hideMark/>
          </w:tcPr>
          <w:p w14:paraId="2D13B2A6" w14:textId="77777777" w:rsidR="00E57445" w:rsidRPr="00DD4E74" w:rsidRDefault="00E57445" w:rsidP="006913D7">
            <w:pPr>
              <w:jc w:val="center"/>
            </w:pPr>
            <w:r w:rsidRPr="00DD4E74">
              <w:t>High</w:t>
            </w:r>
            <w:r w:rsidRPr="00DD4E74">
              <w:br/>
              <w:t>4</w:t>
            </w:r>
          </w:p>
        </w:tc>
        <w:tc>
          <w:tcPr>
            <w:tcW w:w="1208" w:type="dxa"/>
            <w:shd w:val="clear" w:color="000000" w:fill="C00000"/>
            <w:vAlign w:val="bottom"/>
            <w:hideMark/>
          </w:tcPr>
          <w:p w14:paraId="67B963EB" w14:textId="08E68471" w:rsidR="00E57445" w:rsidRPr="00DD4E74" w:rsidRDefault="00E57445" w:rsidP="006913D7">
            <w:pPr>
              <w:jc w:val="center"/>
            </w:pPr>
            <w:r w:rsidRPr="00DD4E74">
              <w:t xml:space="preserve">Very High </w:t>
            </w:r>
            <w:r w:rsidRPr="00DD4E74">
              <w:br/>
              <w:t>5</w:t>
            </w:r>
          </w:p>
        </w:tc>
      </w:tr>
    </w:tbl>
    <w:p w14:paraId="549D7FE1" w14:textId="43C0B5D8" w:rsidR="00301412" w:rsidRDefault="00E57445" w:rsidP="007F3CDD">
      <w:pPr>
        <w:rPr>
          <w:noProof/>
        </w:rPr>
      </w:pPr>
      <w:r w:rsidRPr="00DD4E74">
        <w:rPr>
          <w:noProof/>
        </w:rPr>
        <mc:AlternateContent>
          <mc:Choice Requires="wps">
            <w:drawing>
              <wp:anchor distT="45720" distB="45720" distL="114300" distR="114300" simplePos="0" relativeHeight="251659264" behindDoc="0" locked="0" layoutInCell="1" allowOverlap="1" wp14:anchorId="555D87D6" wp14:editId="206A1F00">
                <wp:simplePos x="0" y="0"/>
                <wp:positionH relativeFrom="margin">
                  <wp:posOffset>139700</wp:posOffset>
                </wp:positionH>
                <wp:positionV relativeFrom="paragraph">
                  <wp:posOffset>1503713</wp:posOffset>
                </wp:positionV>
                <wp:extent cx="6031230" cy="28575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1230" cy="285750"/>
                        </a:xfrm>
                        <a:prstGeom prst="rect">
                          <a:avLst/>
                        </a:prstGeom>
                        <a:solidFill>
                          <a:srgbClr val="FFFFFF"/>
                        </a:solidFill>
                        <a:ln w="9525">
                          <a:noFill/>
                          <a:miter lim="800000"/>
                          <a:headEnd/>
                          <a:tailEnd/>
                        </a:ln>
                      </wps:spPr>
                      <wps:txbx>
                        <w:txbxContent>
                          <w:p w14:paraId="30F2D593" w14:textId="06F7D620" w:rsidR="00301412" w:rsidRPr="00B35D35" w:rsidRDefault="000D520F" w:rsidP="007F3CDD">
                            <w:pPr>
                              <w:rPr>
                                <w:i/>
                                <w:iCs/>
                              </w:rPr>
                            </w:pPr>
                            <w:r>
                              <w:rPr>
                                <w:i/>
                                <w:iCs/>
                              </w:rPr>
                              <w:t>Table 7.1</w:t>
                            </w:r>
                            <w:r w:rsidR="00B35D35">
                              <w:rPr>
                                <w:i/>
                                <w:iCs/>
                              </w:rPr>
                              <w:t>:</w:t>
                            </w:r>
                            <w:r w:rsidR="00301412" w:rsidRPr="00B35D35">
                              <w:rPr>
                                <w:i/>
                                <w:iCs/>
                              </w:rPr>
                              <w:t xml:space="preserve"> </w:t>
                            </w:r>
                            <w:r w:rsidR="00F3035B">
                              <w:rPr>
                                <w:i/>
                                <w:iCs/>
                              </w:rPr>
                              <w:t>P</w:t>
                            </w:r>
                            <w:r w:rsidR="00301412" w:rsidRPr="00B35D35">
                              <w:rPr>
                                <w:i/>
                                <w:iCs/>
                              </w:rPr>
                              <w:t xml:space="preserve">robability rating class        </w:t>
                            </w:r>
                            <w:r w:rsidR="00B35D35" w:rsidRPr="00B35D35">
                              <w:rPr>
                                <w:i/>
                                <w:iCs/>
                              </w:rPr>
                              <w:tab/>
                            </w:r>
                            <w:r w:rsidR="00B35D35" w:rsidRPr="00B35D35">
                              <w:rPr>
                                <w:i/>
                                <w:iCs/>
                              </w:rPr>
                              <w:tab/>
                            </w:r>
                            <w:r w:rsidR="00B35D35" w:rsidRPr="00B35D35">
                              <w:rPr>
                                <w:i/>
                                <w:iCs/>
                              </w:rPr>
                              <w:tab/>
                            </w:r>
                            <w:r>
                              <w:rPr>
                                <w:i/>
                                <w:iCs/>
                              </w:rPr>
                              <w:t>Table 7.2</w:t>
                            </w:r>
                            <w:r w:rsidR="00B35D35">
                              <w:rPr>
                                <w:i/>
                                <w:iCs/>
                              </w:rPr>
                              <w:t>:</w:t>
                            </w:r>
                            <w:r w:rsidR="00301412" w:rsidRPr="00B35D35">
                              <w:rPr>
                                <w:i/>
                                <w:iCs/>
                              </w:rPr>
                              <w:t xml:space="preserve"> Impact rating clas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5D87D6" id="_x0000_t202" coordsize="21600,21600" o:spt="202" path="m,l,21600r21600,l21600,xe">
                <v:stroke joinstyle="miter"/>
                <v:path gradientshapeok="t" o:connecttype="rect"/>
              </v:shapetype>
              <v:shape id="Text Box 2" o:spid="_x0000_s1026" type="#_x0000_t202" style="position:absolute;left:0;text-align:left;margin-left:11pt;margin-top:118.4pt;width:474.9pt;height:2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" stroked="f">
                <v:textbox>
                  <w:txbxContent>
                    <w:p w14:paraId="30F2D593" w14:textId="06F7D620" w:rsidR="00301412" w:rsidRPr="00B35D35" w:rsidRDefault="000D520F" w:rsidP="007F3CDD">
                      <w:pPr>
                        <w:rPr>
                          <w:i/>
                          <w:iCs/>
                        </w:rPr>
                      </w:pPr>
                      <w:r>
                        <w:rPr>
                          <w:i/>
                          <w:iCs/>
                        </w:rPr>
                        <w:t>Table 7.1</w:t>
                      </w:r>
                      <w:r w:rsidR="00B35D35">
                        <w:rPr>
                          <w:i/>
                          <w:iCs/>
                        </w:rPr>
                        <w:t>:</w:t>
                      </w:r>
                      <w:r w:rsidR="00301412" w:rsidRPr="00B35D35">
                        <w:rPr>
                          <w:i/>
                          <w:iCs/>
                        </w:rPr>
                        <w:t xml:space="preserve"> </w:t>
                      </w:r>
                      <w:r w:rsidR="00F3035B">
                        <w:rPr>
                          <w:i/>
                          <w:iCs/>
                        </w:rPr>
                        <w:t>P</w:t>
                      </w:r>
                      <w:r w:rsidR="00301412" w:rsidRPr="00B35D35">
                        <w:rPr>
                          <w:i/>
                          <w:iCs/>
                        </w:rPr>
                        <w:t xml:space="preserve">robability rating class        </w:t>
                      </w:r>
                      <w:r w:rsidR="00B35D35" w:rsidRPr="00B35D35">
                        <w:rPr>
                          <w:i/>
                          <w:iCs/>
                        </w:rPr>
                        <w:tab/>
                      </w:r>
                      <w:r w:rsidR="00B35D35" w:rsidRPr="00B35D35">
                        <w:rPr>
                          <w:i/>
                          <w:iCs/>
                        </w:rPr>
                        <w:tab/>
                      </w:r>
                      <w:r w:rsidR="00B35D35" w:rsidRPr="00B35D35">
                        <w:rPr>
                          <w:i/>
                          <w:iCs/>
                        </w:rPr>
                        <w:tab/>
                      </w:r>
                      <w:r>
                        <w:rPr>
                          <w:i/>
                          <w:iCs/>
                        </w:rPr>
                        <w:t>Table 7.2</w:t>
                      </w:r>
                      <w:r w:rsidR="00B35D35">
                        <w:rPr>
                          <w:i/>
                          <w:iCs/>
                        </w:rPr>
                        <w:t>:</w:t>
                      </w:r>
                      <w:r w:rsidR="00301412" w:rsidRPr="00B35D35">
                        <w:rPr>
                          <w:i/>
                          <w:iCs/>
                        </w:rPr>
                        <w:t xml:space="preserve"> Impact rating class. </w:t>
                      </w:r>
                    </w:p>
                  </w:txbxContent>
                </v:textbox>
                <w10:wrap type="square" anchorx="margin"/>
              </v:shape>
            </w:pict>
          </mc:Fallback>
        </mc:AlternateContent>
      </w:r>
      <w:r w:rsidRPr="00DD4E74">
        <w:rPr>
          <w:noProof/>
        </w:rPr>
        <w:t xml:space="preserve"> </w:t>
      </w:r>
    </w:p>
    <w:p w14:paraId="5B873BD1" w14:textId="77777777" w:rsidR="000B57EC" w:rsidRPr="00DD4E74" w:rsidRDefault="000B57EC" w:rsidP="007F3CDD"/>
    <w:tbl>
      <w:tblPr>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2"/>
        <w:gridCol w:w="1473"/>
        <w:gridCol w:w="1031"/>
        <w:gridCol w:w="1395"/>
        <w:gridCol w:w="1018"/>
        <w:gridCol w:w="1504"/>
      </w:tblGrid>
      <w:tr w:rsidR="00301412" w:rsidRPr="00DD4E74" w14:paraId="06A78410" w14:textId="77777777" w:rsidTr="00B6302F">
        <w:trPr>
          <w:trHeight w:val="3"/>
        </w:trPr>
        <w:tc>
          <w:tcPr>
            <w:tcW w:w="9663" w:type="dxa"/>
            <w:gridSpan w:val="6"/>
            <w:shd w:val="clear" w:color="auto" w:fill="auto"/>
            <w:noWrap/>
            <w:vAlign w:val="bottom"/>
            <w:hideMark/>
          </w:tcPr>
          <w:p w14:paraId="5F637C61" w14:textId="47514589" w:rsidR="00301412" w:rsidRPr="001764C1" w:rsidRDefault="00220FC5" w:rsidP="001764C1">
            <w:pPr>
              <w:jc w:val="center"/>
              <w:rPr>
                <w:b/>
                <w:bCs/>
              </w:rPr>
            </w:pPr>
            <w:r>
              <w:br w:type="page"/>
            </w:r>
            <w:r w:rsidR="00301412" w:rsidRPr="001764C1">
              <w:rPr>
                <w:b/>
                <w:bCs/>
              </w:rPr>
              <w:t>Risk Prioriti</w:t>
            </w:r>
            <w:r w:rsidR="006C322A">
              <w:rPr>
                <w:b/>
                <w:bCs/>
              </w:rPr>
              <w:t>s</w:t>
            </w:r>
            <w:r w:rsidR="00301412" w:rsidRPr="001764C1">
              <w:rPr>
                <w:b/>
                <w:bCs/>
              </w:rPr>
              <w:t>ation Matrix</w:t>
            </w:r>
          </w:p>
        </w:tc>
      </w:tr>
      <w:tr w:rsidR="00301412" w:rsidRPr="00DD4E74" w14:paraId="5F2DBFC4" w14:textId="77777777" w:rsidTr="00B6302F">
        <w:trPr>
          <w:trHeight w:val="4"/>
        </w:trPr>
        <w:tc>
          <w:tcPr>
            <w:tcW w:w="3242" w:type="dxa"/>
            <w:vMerge w:val="restart"/>
            <w:shd w:val="clear" w:color="000000" w:fill="C0E6F5"/>
            <w:noWrap/>
            <w:vAlign w:val="bottom"/>
          </w:tcPr>
          <w:p w14:paraId="6381FFB9" w14:textId="46997814" w:rsidR="00301412" w:rsidRPr="00DD4E74" w:rsidRDefault="00301412" w:rsidP="007F3CDD">
            <w:r w:rsidRPr="00DD4E74">
              <w:t>Probability</w:t>
            </w:r>
          </w:p>
        </w:tc>
        <w:tc>
          <w:tcPr>
            <w:tcW w:w="6421" w:type="dxa"/>
            <w:gridSpan w:val="5"/>
            <w:shd w:val="clear" w:color="000000" w:fill="C0E6F5"/>
            <w:noWrap/>
            <w:vAlign w:val="bottom"/>
          </w:tcPr>
          <w:p w14:paraId="0D3C58F7" w14:textId="77777777" w:rsidR="00301412" w:rsidRPr="00DD4E74" w:rsidRDefault="00301412" w:rsidP="007F3CDD">
            <w:r w:rsidRPr="00DD4E74">
              <w:t xml:space="preserve">Impact </w:t>
            </w:r>
          </w:p>
        </w:tc>
      </w:tr>
      <w:tr w:rsidR="00E57445" w:rsidRPr="00DD4E74" w14:paraId="330ADE80" w14:textId="77777777" w:rsidTr="00B6302F">
        <w:trPr>
          <w:trHeight w:val="2"/>
        </w:trPr>
        <w:tc>
          <w:tcPr>
            <w:tcW w:w="3242" w:type="dxa"/>
            <w:vMerge/>
            <w:shd w:val="clear" w:color="000000" w:fill="C0E6F5"/>
            <w:noWrap/>
            <w:vAlign w:val="bottom"/>
          </w:tcPr>
          <w:p w14:paraId="79229957" w14:textId="77777777" w:rsidR="00301412" w:rsidRPr="00DD4E74" w:rsidRDefault="00301412" w:rsidP="007F3CDD"/>
        </w:tc>
        <w:tc>
          <w:tcPr>
            <w:tcW w:w="1473" w:type="dxa"/>
            <w:shd w:val="clear" w:color="000000" w:fill="C0E6F5"/>
            <w:noWrap/>
            <w:vAlign w:val="bottom"/>
            <w:hideMark/>
          </w:tcPr>
          <w:p w14:paraId="3F61A853" w14:textId="77777777" w:rsidR="00301412" w:rsidRPr="00DD4E74" w:rsidRDefault="00301412" w:rsidP="007F3CDD">
            <w:r w:rsidRPr="00DD4E74">
              <w:t xml:space="preserve">Very Low </w:t>
            </w:r>
          </w:p>
        </w:tc>
        <w:tc>
          <w:tcPr>
            <w:tcW w:w="1031" w:type="dxa"/>
            <w:shd w:val="clear" w:color="000000" w:fill="C0E6F5"/>
            <w:noWrap/>
            <w:vAlign w:val="bottom"/>
            <w:hideMark/>
          </w:tcPr>
          <w:p w14:paraId="20834C99" w14:textId="77777777" w:rsidR="00301412" w:rsidRPr="00DD4E74" w:rsidRDefault="00301412" w:rsidP="007F3CDD">
            <w:r w:rsidRPr="00DD4E74">
              <w:t xml:space="preserve">Low </w:t>
            </w:r>
          </w:p>
        </w:tc>
        <w:tc>
          <w:tcPr>
            <w:tcW w:w="1395" w:type="dxa"/>
            <w:shd w:val="clear" w:color="000000" w:fill="C0E6F5"/>
            <w:noWrap/>
            <w:vAlign w:val="bottom"/>
            <w:hideMark/>
          </w:tcPr>
          <w:p w14:paraId="681E5841" w14:textId="77777777" w:rsidR="00301412" w:rsidRPr="00DD4E74" w:rsidRDefault="00301412" w:rsidP="007F3CDD">
            <w:r w:rsidRPr="00DD4E74">
              <w:t xml:space="preserve">Medium </w:t>
            </w:r>
          </w:p>
        </w:tc>
        <w:tc>
          <w:tcPr>
            <w:tcW w:w="1018" w:type="dxa"/>
            <w:shd w:val="clear" w:color="000000" w:fill="C0E6F5"/>
            <w:noWrap/>
            <w:vAlign w:val="bottom"/>
            <w:hideMark/>
          </w:tcPr>
          <w:p w14:paraId="6F2CAB2C" w14:textId="77777777" w:rsidR="00301412" w:rsidRPr="00DD4E74" w:rsidRDefault="00301412" w:rsidP="007F3CDD">
            <w:r w:rsidRPr="00DD4E74">
              <w:t xml:space="preserve">High </w:t>
            </w:r>
          </w:p>
        </w:tc>
        <w:tc>
          <w:tcPr>
            <w:tcW w:w="1504" w:type="dxa"/>
            <w:shd w:val="clear" w:color="000000" w:fill="C0E6F5"/>
            <w:noWrap/>
            <w:vAlign w:val="bottom"/>
            <w:hideMark/>
          </w:tcPr>
          <w:p w14:paraId="1FAFB6F7" w14:textId="77777777" w:rsidR="00301412" w:rsidRPr="00DD4E74" w:rsidRDefault="00301412" w:rsidP="007F3CDD">
            <w:r w:rsidRPr="00DD4E74">
              <w:t xml:space="preserve">Very High </w:t>
            </w:r>
          </w:p>
        </w:tc>
      </w:tr>
      <w:tr w:rsidR="00E57445" w:rsidRPr="00DD4E74" w14:paraId="54B6C838" w14:textId="77777777" w:rsidTr="00B6302F">
        <w:trPr>
          <w:trHeight w:val="3"/>
        </w:trPr>
        <w:tc>
          <w:tcPr>
            <w:tcW w:w="3242" w:type="dxa"/>
            <w:shd w:val="clear" w:color="000000" w:fill="C0E6F5"/>
            <w:noWrap/>
            <w:vAlign w:val="bottom"/>
          </w:tcPr>
          <w:p w14:paraId="430693E4" w14:textId="3B9B1E6D" w:rsidR="00301412" w:rsidRPr="00DD4E74" w:rsidRDefault="00301412" w:rsidP="007F3CDD">
            <w:r w:rsidRPr="00DD4E74">
              <w:t xml:space="preserve">Rare </w:t>
            </w:r>
          </w:p>
        </w:tc>
        <w:tc>
          <w:tcPr>
            <w:tcW w:w="1473" w:type="dxa"/>
            <w:shd w:val="clear" w:color="000000" w:fill="8ED973"/>
            <w:noWrap/>
            <w:vAlign w:val="bottom"/>
            <w:hideMark/>
          </w:tcPr>
          <w:p w14:paraId="6E645EED" w14:textId="77777777" w:rsidR="00301412" w:rsidRPr="00DD4E74" w:rsidRDefault="00301412" w:rsidP="007F3CDD">
            <w:r w:rsidRPr="00DD4E74">
              <w:t>1</w:t>
            </w:r>
          </w:p>
        </w:tc>
        <w:tc>
          <w:tcPr>
            <w:tcW w:w="1031" w:type="dxa"/>
            <w:shd w:val="clear" w:color="000000" w:fill="8ED973"/>
            <w:noWrap/>
            <w:vAlign w:val="bottom"/>
            <w:hideMark/>
          </w:tcPr>
          <w:p w14:paraId="1B9AA6C8" w14:textId="77777777" w:rsidR="00301412" w:rsidRPr="00DD4E74" w:rsidRDefault="00301412" w:rsidP="007F3CDD">
            <w:r w:rsidRPr="00DD4E74">
              <w:t>2</w:t>
            </w:r>
          </w:p>
        </w:tc>
        <w:tc>
          <w:tcPr>
            <w:tcW w:w="1395" w:type="dxa"/>
            <w:shd w:val="clear" w:color="000000" w:fill="8ED973"/>
            <w:noWrap/>
            <w:vAlign w:val="bottom"/>
            <w:hideMark/>
          </w:tcPr>
          <w:p w14:paraId="16FD03BA" w14:textId="77777777" w:rsidR="00301412" w:rsidRPr="00DD4E74" w:rsidRDefault="00301412" w:rsidP="007F3CDD">
            <w:r w:rsidRPr="00DD4E74">
              <w:t>3</w:t>
            </w:r>
          </w:p>
        </w:tc>
        <w:tc>
          <w:tcPr>
            <w:tcW w:w="1018" w:type="dxa"/>
            <w:shd w:val="clear" w:color="000000" w:fill="FFFF99"/>
            <w:noWrap/>
            <w:vAlign w:val="bottom"/>
            <w:hideMark/>
          </w:tcPr>
          <w:p w14:paraId="0384AB79" w14:textId="77777777" w:rsidR="00301412" w:rsidRPr="00DD4E74" w:rsidRDefault="00301412" w:rsidP="007F3CDD">
            <w:r w:rsidRPr="00DD4E74">
              <w:t>4</w:t>
            </w:r>
          </w:p>
        </w:tc>
        <w:tc>
          <w:tcPr>
            <w:tcW w:w="1504" w:type="dxa"/>
            <w:shd w:val="clear" w:color="000000" w:fill="FFFF99"/>
            <w:noWrap/>
            <w:vAlign w:val="bottom"/>
            <w:hideMark/>
          </w:tcPr>
          <w:p w14:paraId="13B2FD94" w14:textId="77777777" w:rsidR="00301412" w:rsidRPr="00DD4E74" w:rsidRDefault="00301412" w:rsidP="007F3CDD">
            <w:r w:rsidRPr="00DD4E74">
              <w:t>5</w:t>
            </w:r>
          </w:p>
        </w:tc>
      </w:tr>
      <w:tr w:rsidR="00E57445" w:rsidRPr="00DD4E74" w14:paraId="4C34D7D1" w14:textId="77777777" w:rsidTr="00B6302F">
        <w:trPr>
          <w:trHeight w:val="3"/>
        </w:trPr>
        <w:tc>
          <w:tcPr>
            <w:tcW w:w="3242" w:type="dxa"/>
            <w:shd w:val="clear" w:color="000000" w:fill="C0E6F5"/>
            <w:noWrap/>
            <w:vAlign w:val="bottom"/>
          </w:tcPr>
          <w:p w14:paraId="032BE1B1" w14:textId="77777777" w:rsidR="00301412" w:rsidRPr="00DD4E74" w:rsidRDefault="00301412" w:rsidP="007F3CDD">
            <w:r w:rsidRPr="00DD4E74">
              <w:t xml:space="preserve">Possible </w:t>
            </w:r>
          </w:p>
        </w:tc>
        <w:tc>
          <w:tcPr>
            <w:tcW w:w="1473" w:type="dxa"/>
            <w:shd w:val="clear" w:color="000000" w:fill="8ED973"/>
            <w:noWrap/>
            <w:vAlign w:val="bottom"/>
            <w:hideMark/>
          </w:tcPr>
          <w:p w14:paraId="457DF281" w14:textId="77777777" w:rsidR="00301412" w:rsidRPr="00DD4E74" w:rsidRDefault="00301412" w:rsidP="007F3CDD">
            <w:r w:rsidRPr="00DD4E74">
              <w:t>2</w:t>
            </w:r>
          </w:p>
        </w:tc>
        <w:tc>
          <w:tcPr>
            <w:tcW w:w="1031" w:type="dxa"/>
            <w:shd w:val="clear" w:color="000000" w:fill="FFFF99"/>
            <w:noWrap/>
            <w:vAlign w:val="bottom"/>
            <w:hideMark/>
          </w:tcPr>
          <w:p w14:paraId="0BCD2958" w14:textId="77777777" w:rsidR="00301412" w:rsidRPr="00DD4E74" w:rsidRDefault="00301412" w:rsidP="007F3CDD">
            <w:r w:rsidRPr="00DD4E74">
              <w:t>4</w:t>
            </w:r>
          </w:p>
        </w:tc>
        <w:tc>
          <w:tcPr>
            <w:tcW w:w="1395" w:type="dxa"/>
            <w:shd w:val="clear" w:color="000000" w:fill="FFFF99"/>
            <w:noWrap/>
            <w:vAlign w:val="bottom"/>
            <w:hideMark/>
          </w:tcPr>
          <w:p w14:paraId="58B7BD5B" w14:textId="77777777" w:rsidR="00301412" w:rsidRPr="00DD4E74" w:rsidRDefault="00301412" w:rsidP="007F3CDD">
            <w:r w:rsidRPr="00DD4E74">
              <w:t>6</w:t>
            </w:r>
          </w:p>
        </w:tc>
        <w:tc>
          <w:tcPr>
            <w:tcW w:w="1018" w:type="dxa"/>
            <w:shd w:val="clear" w:color="000000" w:fill="FFC000"/>
            <w:noWrap/>
            <w:vAlign w:val="bottom"/>
            <w:hideMark/>
          </w:tcPr>
          <w:p w14:paraId="1BE8223B" w14:textId="77777777" w:rsidR="00301412" w:rsidRPr="00DD4E74" w:rsidRDefault="00301412" w:rsidP="007F3CDD">
            <w:r w:rsidRPr="00DD4E74">
              <w:t>8</w:t>
            </w:r>
          </w:p>
        </w:tc>
        <w:tc>
          <w:tcPr>
            <w:tcW w:w="1504" w:type="dxa"/>
            <w:shd w:val="clear" w:color="000000" w:fill="FFC000"/>
            <w:noWrap/>
            <w:vAlign w:val="bottom"/>
            <w:hideMark/>
          </w:tcPr>
          <w:p w14:paraId="3375E091" w14:textId="77777777" w:rsidR="00301412" w:rsidRPr="00DD4E74" w:rsidRDefault="00301412" w:rsidP="007F3CDD">
            <w:r w:rsidRPr="00DD4E74">
              <w:t>10</w:t>
            </w:r>
          </w:p>
        </w:tc>
      </w:tr>
      <w:tr w:rsidR="00E57445" w:rsidRPr="00DD4E74" w14:paraId="0B4C228F" w14:textId="77777777" w:rsidTr="00B6302F">
        <w:trPr>
          <w:trHeight w:val="3"/>
        </w:trPr>
        <w:tc>
          <w:tcPr>
            <w:tcW w:w="3242" w:type="dxa"/>
            <w:shd w:val="clear" w:color="000000" w:fill="C0E6F5"/>
            <w:noWrap/>
            <w:vAlign w:val="bottom"/>
          </w:tcPr>
          <w:p w14:paraId="22484F29" w14:textId="77777777" w:rsidR="00301412" w:rsidRPr="00DD4E74" w:rsidRDefault="00301412" w:rsidP="007F3CDD">
            <w:r w:rsidRPr="00DD4E74">
              <w:t xml:space="preserve">Likely </w:t>
            </w:r>
          </w:p>
        </w:tc>
        <w:tc>
          <w:tcPr>
            <w:tcW w:w="1473" w:type="dxa"/>
            <w:shd w:val="clear" w:color="000000" w:fill="8ED973"/>
            <w:noWrap/>
            <w:vAlign w:val="bottom"/>
            <w:hideMark/>
          </w:tcPr>
          <w:p w14:paraId="4B119064" w14:textId="77777777" w:rsidR="00301412" w:rsidRPr="00DD4E74" w:rsidRDefault="00301412" w:rsidP="007F3CDD">
            <w:r w:rsidRPr="00DD4E74">
              <w:t>3</w:t>
            </w:r>
          </w:p>
        </w:tc>
        <w:tc>
          <w:tcPr>
            <w:tcW w:w="1031" w:type="dxa"/>
            <w:shd w:val="clear" w:color="000000" w:fill="FFFF99"/>
            <w:noWrap/>
            <w:vAlign w:val="bottom"/>
            <w:hideMark/>
          </w:tcPr>
          <w:p w14:paraId="7BDD2484" w14:textId="77777777" w:rsidR="00301412" w:rsidRPr="00DD4E74" w:rsidRDefault="00301412" w:rsidP="007F3CDD">
            <w:r w:rsidRPr="00DD4E74">
              <w:t>6</w:t>
            </w:r>
          </w:p>
        </w:tc>
        <w:tc>
          <w:tcPr>
            <w:tcW w:w="1395" w:type="dxa"/>
            <w:shd w:val="clear" w:color="000000" w:fill="FFC000"/>
            <w:noWrap/>
            <w:vAlign w:val="bottom"/>
            <w:hideMark/>
          </w:tcPr>
          <w:p w14:paraId="6DCED423" w14:textId="77777777" w:rsidR="00301412" w:rsidRPr="00DD4E74" w:rsidRDefault="00301412" w:rsidP="007F3CDD">
            <w:r w:rsidRPr="00DD4E74">
              <w:t>9</w:t>
            </w:r>
          </w:p>
        </w:tc>
        <w:tc>
          <w:tcPr>
            <w:tcW w:w="1018" w:type="dxa"/>
            <w:shd w:val="clear" w:color="000000" w:fill="FFC000"/>
            <w:noWrap/>
            <w:vAlign w:val="bottom"/>
            <w:hideMark/>
          </w:tcPr>
          <w:p w14:paraId="32AD2A0B" w14:textId="77777777" w:rsidR="00301412" w:rsidRPr="00DD4E74" w:rsidRDefault="00301412" w:rsidP="007F3CDD">
            <w:r w:rsidRPr="00DD4E74">
              <w:t>12</w:t>
            </w:r>
          </w:p>
        </w:tc>
        <w:tc>
          <w:tcPr>
            <w:tcW w:w="1504" w:type="dxa"/>
            <w:shd w:val="clear" w:color="000000" w:fill="C00000"/>
            <w:noWrap/>
            <w:vAlign w:val="bottom"/>
            <w:hideMark/>
          </w:tcPr>
          <w:p w14:paraId="3832AE0E" w14:textId="77777777" w:rsidR="00301412" w:rsidRPr="00DD4E74" w:rsidRDefault="00301412" w:rsidP="007F3CDD">
            <w:r w:rsidRPr="00DD4E74">
              <w:t>15</w:t>
            </w:r>
          </w:p>
        </w:tc>
      </w:tr>
      <w:tr w:rsidR="00E57445" w:rsidRPr="00DD4E74" w14:paraId="3BA06FA2" w14:textId="77777777" w:rsidTr="00B6302F">
        <w:trPr>
          <w:trHeight w:val="3"/>
        </w:trPr>
        <w:tc>
          <w:tcPr>
            <w:tcW w:w="3242" w:type="dxa"/>
            <w:shd w:val="clear" w:color="000000" w:fill="C0E6F5"/>
            <w:noWrap/>
            <w:vAlign w:val="bottom"/>
          </w:tcPr>
          <w:p w14:paraId="02D688C4" w14:textId="77777777" w:rsidR="00301412" w:rsidRPr="00DD4E74" w:rsidRDefault="00301412" w:rsidP="007F3CDD">
            <w:r w:rsidRPr="00DD4E74">
              <w:t xml:space="preserve">Often </w:t>
            </w:r>
          </w:p>
        </w:tc>
        <w:tc>
          <w:tcPr>
            <w:tcW w:w="1473" w:type="dxa"/>
            <w:shd w:val="clear" w:color="000000" w:fill="FFFF99"/>
            <w:noWrap/>
            <w:vAlign w:val="bottom"/>
            <w:hideMark/>
          </w:tcPr>
          <w:p w14:paraId="7B497F3F" w14:textId="77777777" w:rsidR="00301412" w:rsidRPr="00DD4E74" w:rsidRDefault="00301412" w:rsidP="007F3CDD">
            <w:r w:rsidRPr="00DD4E74">
              <w:t>4</w:t>
            </w:r>
          </w:p>
        </w:tc>
        <w:tc>
          <w:tcPr>
            <w:tcW w:w="1031" w:type="dxa"/>
            <w:shd w:val="clear" w:color="000000" w:fill="FFC000"/>
            <w:noWrap/>
            <w:vAlign w:val="bottom"/>
            <w:hideMark/>
          </w:tcPr>
          <w:p w14:paraId="4DA38EFF" w14:textId="77777777" w:rsidR="00301412" w:rsidRPr="00DD4E74" w:rsidRDefault="00301412" w:rsidP="007F3CDD">
            <w:r w:rsidRPr="00DD4E74">
              <w:t>8</w:t>
            </w:r>
          </w:p>
        </w:tc>
        <w:tc>
          <w:tcPr>
            <w:tcW w:w="1395" w:type="dxa"/>
            <w:shd w:val="clear" w:color="000000" w:fill="FFC000"/>
            <w:noWrap/>
            <w:vAlign w:val="bottom"/>
            <w:hideMark/>
          </w:tcPr>
          <w:p w14:paraId="16B1A7D4" w14:textId="77777777" w:rsidR="00301412" w:rsidRPr="00DD4E74" w:rsidRDefault="00301412" w:rsidP="007F3CDD">
            <w:r w:rsidRPr="00DD4E74">
              <w:t>12</w:t>
            </w:r>
          </w:p>
        </w:tc>
        <w:tc>
          <w:tcPr>
            <w:tcW w:w="1018" w:type="dxa"/>
            <w:shd w:val="clear" w:color="000000" w:fill="C00000"/>
            <w:noWrap/>
            <w:vAlign w:val="bottom"/>
            <w:hideMark/>
          </w:tcPr>
          <w:p w14:paraId="388025AA" w14:textId="77777777" w:rsidR="00301412" w:rsidRPr="00DD4E74" w:rsidRDefault="00301412" w:rsidP="007F3CDD">
            <w:r w:rsidRPr="00DD4E74">
              <w:t>16</w:t>
            </w:r>
          </w:p>
        </w:tc>
        <w:tc>
          <w:tcPr>
            <w:tcW w:w="1504" w:type="dxa"/>
            <w:shd w:val="clear" w:color="000000" w:fill="C00000"/>
            <w:noWrap/>
            <w:vAlign w:val="bottom"/>
            <w:hideMark/>
          </w:tcPr>
          <w:p w14:paraId="2731C6B2" w14:textId="77777777" w:rsidR="00301412" w:rsidRPr="00DD4E74" w:rsidRDefault="00301412" w:rsidP="007F3CDD">
            <w:r w:rsidRPr="00DD4E74">
              <w:t>20</w:t>
            </w:r>
          </w:p>
        </w:tc>
      </w:tr>
      <w:tr w:rsidR="00E57445" w:rsidRPr="00DD4E74" w14:paraId="1C92A2FD" w14:textId="77777777" w:rsidTr="00B6302F">
        <w:trPr>
          <w:trHeight w:val="3"/>
        </w:trPr>
        <w:tc>
          <w:tcPr>
            <w:tcW w:w="3242" w:type="dxa"/>
            <w:shd w:val="clear" w:color="auto" w:fill="CAEDFB" w:themeFill="accent4" w:themeFillTint="33"/>
            <w:noWrap/>
            <w:vAlign w:val="bottom"/>
            <w:hideMark/>
          </w:tcPr>
          <w:p w14:paraId="14E772F2" w14:textId="77777777" w:rsidR="00301412" w:rsidRPr="00DD4E74" w:rsidRDefault="00301412" w:rsidP="007F3CDD">
            <w:r w:rsidRPr="00DD4E74">
              <w:t xml:space="preserve">Frequent/Almost Certain </w:t>
            </w:r>
          </w:p>
        </w:tc>
        <w:tc>
          <w:tcPr>
            <w:tcW w:w="1473" w:type="dxa"/>
            <w:shd w:val="clear" w:color="000000" w:fill="FFFF99"/>
            <w:noWrap/>
            <w:vAlign w:val="bottom"/>
            <w:hideMark/>
          </w:tcPr>
          <w:p w14:paraId="0E316045" w14:textId="77777777" w:rsidR="00301412" w:rsidRPr="00DD4E74" w:rsidRDefault="00301412" w:rsidP="007F3CDD">
            <w:r w:rsidRPr="00DD4E74">
              <w:t>5</w:t>
            </w:r>
          </w:p>
        </w:tc>
        <w:tc>
          <w:tcPr>
            <w:tcW w:w="1031" w:type="dxa"/>
            <w:shd w:val="clear" w:color="000000" w:fill="FFC000"/>
            <w:noWrap/>
            <w:vAlign w:val="bottom"/>
            <w:hideMark/>
          </w:tcPr>
          <w:p w14:paraId="1746ECF1" w14:textId="77777777" w:rsidR="00301412" w:rsidRPr="00DD4E74" w:rsidRDefault="00301412" w:rsidP="007F3CDD">
            <w:r w:rsidRPr="00DD4E74">
              <w:t>10</w:t>
            </w:r>
          </w:p>
        </w:tc>
        <w:tc>
          <w:tcPr>
            <w:tcW w:w="1395" w:type="dxa"/>
            <w:shd w:val="clear" w:color="000000" w:fill="C00000"/>
            <w:noWrap/>
            <w:vAlign w:val="bottom"/>
            <w:hideMark/>
          </w:tcPr>
          <w:p w14:paraId="16FCA408" w14:textId="77777777" w:rsidR="00301412" w:rsidRPr="00DD4E74" w:rsidRDefault="00301412" w:rsidP="007F3CDD">
            <w:r w:rsidRPr="00DD4E74">
              <w:t>15</w:t>
            </w:r>
          </w:p>
        </w:tc>
        <w:tc>
          <w:tcPr>
            <w:tcW w:w="1018" w:type="dxa"/>
            <w:shd w:val="clear" w:color="000000" w:fill="C00000"/>
            <w:noWrap/>
            <w:vAlign w:val="bottom"/>
            <w:hideMark/>
          </w:tcPr>
          <w:p w14:paraId="752D8F82" w14:textId="77777777" w:rsidR="00301412" w:rsidRPr="00DD4E74" w:rsidRDefault="00301412" w:rsidP="007F3CDD">
            <w:r w:rsidRPr="00DD4E74">
              <w:t>20</w:t>
            </w:r>
          </w:p>
        </w:tc>
        <w:tc>
          <w:tcPr>
            <w:tcW w:w="1504" w:type="dxa"/>
            <w:shd w:val="clear" w:color="000000" w:fill="C00000"/>
            <w:noWrap/>
            <w:vAlign w:val="bottom"/>
            <w:hideMark/>
          </w:tcPr>
          <w:p w14:paraId="6FE76ECD" w14:textId="77777777" w:rsidR="00301412" w:rsidRPr="00DD4E74" w:rsidRDefault="00301412" w:rsidP="007F3CDD">
            <w:r w:rsidRPr="00DD4E74">
              <w:t>25</w:t>
            </w:r>
          </w:p>
        </w:tc>
      </w:tr>
    </w:tbl>
    <w:tbl>
      <w:tblPr>
        <w:tblpPr w:leftFromText="180" w:rightFromText="180" w:vertAnchor="text" w:horzAnchor="page" w:tblpX="1454" w:tblpY="224"/>
        <w:tblOverlap w:val="never"/>
        <w:tblW w:w="59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4129"/>
      </w:tblGrid>
      <w:tr w:rsidR="00301412" w:rsidRPr="00DD4E74" w14:paraId="7DDE573C" w14:textId="77777777" w:rsidTr="00BD3A84">
        <w:trPr>
          <w:trHeight w:val="101"/>
        </w:trPr>
        <w:tc>
          <w:tcPr>
            <w:tcW w:w="1837" w:type="dxa"/>
            <w:shd w:val="clear" w:color="000000" w:fill="C00000"/>
            <w:noWrap/>
            <w:vAlign w:val="center"/>
            <w:hideMark/>
          </w:tcPr>
          <w:p w14:paraId="408388C5" w14:textId="77777777" w:rsidR="00301412" w:rsidRPr="00DD4E74" w:rsidRDefault="00301412" w:rsidP="00BD3A84">
            <w:r w:rsidRPr="00DD4E74">
              <w:t>15-25</w:t>
            </w:r>
          </w:p>
        </w:tc>
        <w:tc>
          <w:tcPr>
            <w:tcW w:w="4129" w:type="dxa"/>
            <w:shd w:val="clear" w:color="auto" w:fill="auto"/>
            <w:noWrap/>
            <w:vAlign w:val="bottom"/>
            <w:hideMark/>
          </w:tcPr>
          <w:p w14:paraId="1122C4A3" w14:textId="77777777" w:rsidR="00301412" w:rsidRPr="00DD4E74" w:rsidRDefault="00301412" w:rsidP="00BD3A84">
            <w:r w:rsidRPr="00DD4E74">
              <w:t xml:space="preserve">Extreme Risk </w:t>
            </w:r>
          </w:p>
        </w:tc>
      </w:tr>
      <w:tr w:rsidR="00301412" w:rsidRPr="00DD4E74" w14:paraId="07B4D1F4" w14:textId="77777777" w:rsidTr="00BD3A84">
        <w:trPr>
          <w:trHeight w:val="101"/>
        </w:trPr>
        <w:tc>
          <w:tcPr>
            <w:tcW w:w="1837" w:type="dxa"/>
            <w:shd w:val="clear" w:color="000000" w:fill="FFC000"/>
            <w:noWrap/>
            <w:vAlign w:val="center"/>
            <w:hideMark/>
          </w:tcPr>
          <w:p w14:paraId="55C59793" w14:textId="77777777" w:rsidR="00301412" w:rsidRPr="00DD4E74" w:rsidRDefault="00301412" w:rsidP="00BD3A84">
            <w:r w:rsidRPr="00DD4E74">
              <w:t>7-12</w:t>
            </w:r>
          </w:p>
        </w:tc>
        <w:tc>
          <w:tcPr>
            <w:tcW w:w="4129" w:type="dxa"/>
            <w:shd w:val="clear" w:color="auto" w:fill="auto"/>
            <w:noWrap/>
            <w:vAlign w:val="bottom"/>
            <w:hideMark/>
          </w:tcPr>
          <w:p w14:paraId="1854C922" w14:textId="77777777" w:rsidR="00301412" w:rsidRPr="00DD4E74" w:rsidRDefault="00301412" w:rsidP="00BD3A84">
            <w:r w:rsidRPr="00DD4E74">
              <w:t xml:space="preserve">High Risk </w:t>
            </w:r>
          </w:p>
        </w:tc>
      </w:tr>
      <w:tr w:rsidR="00301412" w:rsidRPr="00DD4E74" w14:paraId="000FA2C9" w14:textId="77777777" w:rsidTr="00BD3A84">
        <w:trPr>
          <w:trHeight w:val="102"/>
        </w:trPr>
        <w:tc>
          <w:tcPr>
            <w:tcW w:w="1837" w:type="dxa"/>
            <w:shd w:val="clear" w:color="000000" w:fill="FFFFCC"/>
            <w:noWrap/>
            <w:vAlign w:val="center"/>
            <w:hideMark/>
          </w:tcPr>
          <w:p w14:paraId="3EE744BF" w14:textId="77777777" w:rsidR="00301412" w:rsidRPr="00DD4E74" w:rsidRDefault="00301412" w:rsidP="00BD3A84">
            <w:r w:rsidRPr="00DD4E74">
              <w:t>4-6</w:t>
            </w:r>
          </w:p>
        </w:tc>
        <w:tc>
          <w:tcPr>
            <w:tcW w:w="4129" w:type="dxa"/>
            <w:shd w:val="clear" w:color="auto" w:fill="auto"/>
            <w:noWrap/>
            <w:vAlign w:val="bottom"/>
            <w:hideMark/>
          </w:tcPr>
          <w:p w14:paraId="49453BB0" w14:textId="77777777" w:rsidR="00301412" w:rsidRPr="00DD4E74" w:rsidRDefault="00301412" w:rsidP="00BD3A84">
            <w:r w:rsidRPr="00DD4E74">
              <w:t xml:space="preserve">Moderate Risk </w:t>
            </w:r>
          </w:p>
        </w:tc>
      </w:tr>
      <w:tr w:rsidR="00301412" w:rsidRPr="00DD4E74" w14:paraId="7A82FCF9" w14:textId="77777777" w:rsidTr="00BD3A84">
        <w:trPr>
          <w:trHeight w:val="45"/>
        </w:trPr>
        <w:tc>
          <w:tcPr>
            <w:tcW w:w="1837" w:type="dxa"/>
            <w:shd w:val="clear" w:color="000000" w:fill="B5E6A2"/>
            <w:noWrap/>
            <w:vAlign w:val="center"/>
            <w:hideMark/>
          </w:tcPr>
          <w:p w14:paraId="72E4B64F" w14:textId="77777777" w:rsidR="00301412" w:rsidRPr="00DD4E74" w:rsidRDefault="00301412" w:rsidP="00BD3A84">
            <w:r w:rsidRPr="00DD4E74">
              <w:t>1-3</w:t>
            </w:r>
          </w:p>
        </w:tc>
        <w:tc>
          <w:tcPr>
            <w:tcW w:w="4129" w:type="dxa"/>
            <w:shd w:val="clear" w:color="auto" w:fill="auto"/>
            <w:noWrap/>
            <w:vAlign w:val="bottom"/>
            <w:hideMark/>
          </w:tcPr>
          <w:p w14:paraId="4B32E4DE" w14:textId="77777777" w:rsidR="00301412" w:rsidRPr="00DD4E74" w:rsidRDefault="00301412" w:rsidP="00BD3A84">
            <w:r w:rsidRPr="00DD4E74">
              <w:t xml:space="preserve">Low Risk </w:t>
            </w:r>
          </w:p>
        </w:tc>
      </w:tr>
    </w:tbl>
    <w:p w14:paraId="0E2FE4FB" w14:textId="77777777" w:rsidR="00301412" w:rsidRPr="00DD4E74" w:rsidRDefault="00301412" w:rsidP="007F3CDD"/>
    <w:p w14:paraId="5E7022DC" w14:textId="77777777" w:rsidR="00301412" w:rsidRPr="00DD4E74" w:rsidRDefault="00301412" w:rsidP="007F3CDD"/>
    <w:p w14:paraId="0EF63C2C" w14:textId="77777777" w:rsidR="00301412" w:rsidRPr="00DD4E74" w:rsidRDefault="00301412" w:rsidP="007F3CDD"/>
    <w:p w14:paraId="176F2D31" w14:textId="092DC742" w:rsidR="00301412" w:rsidRPr="00DD4E74" w:rsidRDefault="00F76707" w:rsidP="00F76707">
      <w:pPr>
        <w:jc w:val="center"/>
      </w:pPr>
      <w:r>
        <w:rPr>
          <w:i/>
          <w:iCs/>
        </w:rPr>
        <w:t>Table 7.3:</w:t>
      </w:r>
      <w:r w:rsidRPr="00B35D35">
        <w:rPr>
          <w:i/>
          <w:iCs/>
        </w:rPr>
        <w:t xml:space="preserve"> </w:t>
      </w:r>
      <w:r>
        <w:rPr>
          <w:i/>
          <w:iCs/>
        </w:rPr>
        <w:t xml:space="preserve">Risk </w:t>
      </w:r>
      <w:r w:rsidR="006C322A">
        <w:rPr>
          <w:i/>
          <w:iCs/>
        </w:rPr>
        <w:t>Prioritisation</w:t>
      </w:r>
      <w:r>
        <w:rPr>
          <w:i/>
          <w:iCs/>
        </w:rPr>
        <w:t xml:space="preserve"> Matrix</w:t>
      </w:r>
    </w:p>
    <w:p w14:paraId="3DA50831" w14:textId="77777777" w:rsidR="00301412" w:rsidRPr="00DD4E74" w:rsidRDefault="00301412" w:rsidP="007F3CDD"/>
    <w:p w14:paraId="7F3815BD" w14:textId="77777777" w:rsidR="00301412" w:rsidRPr="00DD4E74" w:rsidRDefault="00301412" w:rsidP="007F3CDD">
      <w:pPr>
        <w:sectPr w:rsidR="00301412" w:rsidRPr="00DD4E74" w:rsidSect="00301412">
          <w:pgSz w:w="11906" w:h="16838"/>
          <w:pgMar w:top="1440" w:right="1440" w:bottom="1440" w:left="1440" w:header="708" w:footer="708" w:gutter="0"/>
          <w:cols w:space="708"/>
          <w:docGrid w:linePitch="360"/>
        </w:sectPr>
      </w:pPr>
    </w:p>
    <w:p w14:paraId="25A700FA" w14:textId="77777777" w:rsidR="00301412" w:rsidRPr="00DD4E74" w:rsidRDefault="00301412" w:rsidP="00BE0948">
      <w:pPr>
        <w:pStyle w:val="Heading2"/>
      </w:pPr>
      <w:bookmarkStart w:id="43" w:name="_Toc191666854"/>
      <w:r w:rsidRPr="00DD4E74">
        <w:lastRenderedPageBreak/>
        <w:t>Risk Register</w:t>
      </w:r>
      <w:bookmarkEnd w:id="43"/>
      <w:r w:rsidRPr="00DD4E74">
        <w:t xml:space="preserve"> </w:t>
      </w:r>
    </w:p>
    <w:tbl>
      <w:tblPr>
        <w:tblStyle w:val="TableGrid"/>
        <w:tblW w:w="15310" w:type="dxa"/>
        <w:tblInd w:w="-714" w:type="dxa"/>
        <w:tblLayout w:type="fixed"/>
        <w:tblLook w:val="04A0" w:firstRow="1" w:lastRow="0" w:firstColumn="1" w:lastColumn="0" w:noHBand="0" w:noVBand="1"/>
      </w:tblPr>
      <w:tblGrid>
        <w:gridCol w:w="709"/>
        <w:gridCol w:w="1701"/>
        <w:gridCol w:w="2977"/>
        <w:gridCol w:w="1134"/>
        <w:gridCol w:w="992"/>
        <w:gridCol w:w="1134"/>
        <w:gridCol w:w="1276"/>
        <w:gridCol w:w="2552"/>
        <w:gridCol w:w="2835"/>
      </w:tblGrid>
      <w:tr w:rsidR="00955534" w:rsidRPr="00852B2F" w14:paraId="42420AE1" w14:textId="77777777" w:rsidTr="00764BBF">
        <w:trPr>
          <w:trHeight w:val="365"/>
        </w:trPr>
        <w:tc>
          <w:tcPr>
            <w:tcW w:w="709" w:type="dxa"/>
            <w:vMerge w:val="restart"/>
            <w:vAlign w:val="center"/>
          </w:tcPr>
          <w:p w14:paraId="12DD407A" w14:textId="68615564" w:rsidR="00301412" w:rsidRPr="00852B2F" w:rsidRDefault="00301412" w:rsidP="00764BBF">
            <w:pPr>
              <w:jc w:val="center"/>
              <w:rPr>
                <w:b/>
                <w:bCs/>
              </w:rPr>
            </w:pPr>
            <w:r w:rsidRPr="00852B2F">
              <w:rPr>
                <w:b/>
                <w:bCs/>
              </w:rPr>
              <w:t>Sl</w:t>
            </w:r>
            <w:r w:rsidR="009B5D39">
              <w:rPr>
                <w:b/>
                <w:bCs/>
              </w:rPr>
              <w:t>.</w:t>
            </w:r>
            <w:r w:rsidRPr="00852B2F">
              <w:rPr>
                <w:b/>
                <w:bCs/>
              </w:rPr>
              <w:t xml:space="preserve"> </w:t>
            </w:r>
            <w:r w:rsidR="009B5D39">
              <w:rPr>
                <w:b/>
                <w:bCs/>
              </w:rPr>
              <w:t>N</w:t>
            </w:r>
            <w:r w:rsidRPr="00852B2F">
              <w:rPr>
                <w:b/>
                <w:bCs/>
              </w:rPr>
              <w:t>o</w:t>
            </w:r>
            <w:r w:rsidR="009B5D39">
              <w:rPr>
                <w:b/>
                <w:bCs/>
              </w:rPr>
              <w:t>.</w:t>
            </w:r>
          </w:p>
        </w:tc>
        <w:tc>
          <w:tcPr>
            <w:tcW w:w="1701" w:type="dxa"/>
            <w:vMerge w:val="restart"/>
            <w:vAlign w:val="center"/>
          </w:tcPr>
          <w:p w14:paraId="4CFF5100" w14:textId="77777777" w:rsidR="00301412" w:rsidRPr="00852B2F" w:rsidRDefault="00301412" w:rsidP="00764BBF">
            <w:pPr>
              <w:jc w:val="center"/>
              <w:rPr>
                <w:b/>
                <w:bCs/>
              </w:rPr>
            </w:pPr>
            <w:r w:rsidRPr="00852B2F">
              <w:rPr>
                <w:b/>
                <w:bCs/>
              </w:rPr>
              <w:t>Risk Category</w:t>
            </w:r>
          </w:p>
        </w:tc>
        <w:tc>
          <w:tcPr>
            <w:tcW w:w="2977" w:type="dxa"/>
            <w:vMerge w:val="restart"/>
            <w:vAlign w:val="center"/>
          </w:tcPr>
          <w:p w14:paraId="79D34E2E" w14:textId="77777777" w:rsidR="00301412" w:rsidRPr="00852B2F" w:rsidRDefault="00301412" w:rsidP="00764BBF">
            <w:pPr>
              <w:jc w:val="center"/>
              <w:rPr>
                <w:b/>
                <w:bCs/>
              </w:rPr>
            </w:pPr>
            <w:r w:rsidRPr="00852B2F">
              <w:rPr>
                <w:b/>
                <w:bCs/>
              </w:rPr>
              <w:t>Risk Description</w:t>
            </w:r>
          </w:p>
        </w:tc>
        <w:tc>
          <w:tcPr>
            <w:tcW w:w="3260" w:type="dxa"/>
            <w:gridSpan w:val="3"/>
            <w:vAlign w:val="center"/>
          </w:tcPr>
          <w:p w14:paraId="3A6B2B1B" w14:textId="77777777" w:rsidR="00301412" w:rsidRPr="00852B2F" w:rsidRDefault="00301412" w:rsidP="00764BBF">
            <w:pPr>
              <w:jc w:val="center"/>
              <w:rPr>
                <w:b/>
                <w:bCs/>
              </w:rPr>
            </w:pPr>
            <w:r w:rsidRPr="00852B2F">
              <w:rPr>
                <w:b/>
                <w:bCs/>
              </w:rPr>
              <w:t>Risk Matrix</w:t>
            </w:r>
          </w:p>
        </w:tc>
        <w:tc>
          <w:tcPr>
            <w:tcW w:w="1276" w:type="dxa"/>
            <w:vMerge w:val="restart"/>
            <w:vAlign w:val="center"/>
          </w:tcPr>
          <w:p w14:paraId="3C616FF8" w14:textId="77777777" w:rsidR="00301412" w:rsidRPr="00852B2F" w:rsidRDefault="00301412" w:rsidP="00764BBF">
            <w:pPr>
              <w:jc w:val="center"/>
              <w:rPr>
                <w:b/>
                <w:bCs/>
              </w:rPr>
            </w:pPr>
            <w:r w:rsidRPr="00852B2F">
              <w:rPr>
                <w:b/>
                <w:bCs/>
              </w:rPr>
              <w:t>Owner</w:t>
            </w:r>
          </w:p>
        </w:tc>
        <w:tc>
          <w:tcPr>
            <w:tcW w:w="2552" w:type="dxa"/>
            <w:vMerge w:val="restart"/>
            <w:vAlign w:val="center"/>
          </w:tcPr>
          <w:p w14:paraId="011149AD" w14:textId="77777777" w:rsidR="00301412" w:rsidRPr="00852B2F" w:rsidRDefault="00301412" w:rsidP="00764BBF">
            <w:pPr>
              <w:jc w:val="center"/>
              <w:rPr>
                <w:b/>
                <w:bCs/>
              </w:rPr>
            </w:pPr>
            <w:r w:rsidRPr="00852B2F">
              <w:rPr>
                <w:b/>
                <w:bCs/>
              </w:rPr>
              <w:t>Mitigation Plan</w:t>
            </w:r>
          </w:p>
        </w:tc>
        <w:tc>
          <w:tcPr>
            <w:tcW w:w="2835" w:type="dxa"/>
            <w:vMerge w:val="restart"/>
            <w:vAlign w:val="center"/>
          </w:tcPr>
          <w:p w14:paraId="0F441764" w14:textId="77777777" w:rsidR="00301412" w:rsidRPr="00852B2F" w:rsidRDefault="00301412" w:rsidP="00764BBF">
            <w:pPr>
              <w:jc w:val="center"/>
              <w:rPr>
                <w:b/>
                <w:bCs/>
              </w:rPr>
            </w:pPr>
            <w:r w:rsidRPr="00852B2F">
              <w:rPr>
                <w:b/>
                <w:bCs/>
              </w:rPr>
              <w:t>Contingency plan</w:t>
            </w:r>
          </w:p>
        </w:tc>
      </w:tr>
      <w:tr w:rsidR="00955534" w:rsidRPr="00852B2F" w14:paraId="7C2ADA08" w14:textId="77777777" w:rsidTr="00764BBF">
        <w:trPr>
          <w:trHeight w:val="496"/>
        </w:trPr>
        <w:tc>
          <w:tcPr>
            <w:tcW w:w="709" w:type="dxa"/>
            <w:vMerge/>
            <w:vAlign w:val="center"/>
          </w:tcPr>
          <w:p w14:paraId="7AA83DE0" w14:textId="77777777" w:rsidR="00301412" w:rsidRPr="00852B2F" w:rsidRDefault="00301412" w:rsidP="00764BBF">
            <w:pPr>
              <w:jc w:val="center"/>
              <w:rPr>
                <w:b/>
                <w:bCs/>
              </w:rPr>
            </w:pPr>
          </w:p>
        </w:tc>
        <w:tc>
          <w:tcPr>
            <w:tcW w:w="1701" w:type="dxa"/>
            <w:vMerge/>
            <w:vAlign w:val="center"/>
          </w:tcPr>
          <w:p w14:paraId="235AC4B2" w14:textId="77777777" w:rsidR="00301412" w:rsidRPr="00852B2F" w:rsidRDefault="00301412" w:rsidP="00764BBF">
            <w:pPr>
              <w:jc w:val="center"/>
              <w:rPr>
                <w:b/>
                <w:bCs/>
              </w:rPr>
            </w:pPr>
          </w:p>
        </w:tc>
        <w:tc>
          <w:tcPr>
            <w:tcW w:w="2977" w:type="dxa"/>
            <w:vMerge/>
            <w:vAlign w:val="center"/>
          </w:tcPr>
          <w:p w14:paraId="6C38A020" w14:textId="77777777" w:rsidR="00301412" w:rsidRPr="00852B2F" w:rsidRDefault="00301412" w:rsidP="00764BBF">
            <w:pPr>
              <w:jc w:val="center"/>
              <w:rPr>
                <w:b/>
                <w:bCs/>
              </w:rPr>
            </w:pPr>
          </w:p>
        </w:tc>
        <w:tc>
          <w:tcPr>
            <w:tcW w:w="1134" w:type="dxa"/>
            <w:vAlign w:val="center"/>
          </w:tcPr>
          <w:p w14:paraId="5363E60F" w14:textId="25FC9DD7" w:rsidR="00301412" w:rsidRPr="00852B2F" w:rsidRDefault="00301412" w:rsidP="00764BBF">
            <w:pPr>
              <w:jc w:val="center"/>
              <w:rPr>
                <w:b/>
                <w:bCs/>
              </w:rPr>
            </w:pPr>
            <w:r w:rsidRPr="00852B2F">
              <w:rPr>
                <w:b/>
                <w:bCs/>
              </w:rPr>
              <w:t>Proba</w:t>
            </w:r>
            <w:r w:rsidR="00955534" w:rsidRPr="00852B2F">
              <w:rPr>
                <w:b/>
                <w:bCs/>
              </w:rPr>
              <w:t>-</w:t>
            </w:r>
            <w:r w:rsidRPr="00852B2F">
              <w:rPr>
                <w:b/>
                <w:bCs/>
              </w:rPr>
              <w:t>bility</w:t>
            </w:r>
          </w:p>
        </w:tc>
        <w:tc>
          <w:tcPr>
            <w:tcW w:w="992" w:type="dxa"/>
            <w:vAlign w:val="center"/>
          </w:tcPr>
          <w:p w14:paraId="0068207E" w14:textId="406D5908" w:rsidR="00301412" w:rsidRPr="00852B2F" w:rsidRDefault="00301412" w:rsidP="00764BBF">
            <w:pPr>
              <w:jc w:val="left"/>
              <w:rPr>
                <w:b/>
                <w:bCs/>
              </w:rPr>
            </w:pPr>
            <w:r w:rsidRPr="00852B2F">
              <w:rPr>
                <w:b/>
                <w:bCs/>
              </w:rPr>
              <w:t>Impact</w:t>
            </w:r>
          </w:p>
        </w:tc>
        <w:tc>
          <w:tcPr>
            <w:tcW w:w="1134" w:type="dxa"/>
            <w:vAlign w:val="center"/>
          </w:tcPr>
          <w:p w14:paraId="35B32AE9" w14:textId="77777777" w:rsidR="00301412" w:rsidRPr="00852B2F" w:rsidRDefault="00301412" w:rsidP="00764BBF">
            <w:pPr>
              <w:jc w:val="center"/>
              <w:rPr>
                <w:b/>
                <w:bCs/>
              </w:rPr>
            </w:pPr>
            <w:r w:rsidRPr="00852B2F">
              <w:rPr>
                <w:b/>
                <w:bCs/>
              </w:rPr>
              <w:t>Severity</w:t>
            </w:r>
          </w:p>
        </w:tc>
        <w:tc>
          <w:tcPr>
            <w:tcW w:w="1276" w:type="dxa"/>
            <w:vMerge/>
            <w:vAlign w:val="center"/>
          </w:tcPr>
          <w:p w14:paraId="3581FBC5" w14:textId="77777777" w:rsidR="00301412" w:rsidRPr="00852B2F" w:rsidRDefault="00301412" w:rsidP="00764BBF">
            <w:pPr>
              <w:jc w:val="center"/>
              <w:rPr>
                <w:b/>
                <w:bCs/>
              </w:rPr>
            </w:pPr>
          </w:p>
        </w:tc>
        <w:tc>
          <w:tcPr>
            <w:tcW w:w="2552" w:type="dxa"/>
            <w:vMerge/>
            <w:vAlign w:val="center"/>
          </w:tcPr>
          <w:p w14:paraId="56A49599" w14:textId="77777777" w:rsidR="00301412" w:rsidRPr="00852B2F" w:rsidRDefault="00301412" w:rsidP="00764BBF">
            <w:pPr>
              <w:jc w:val="center"/>
              <w:rPr>
                <w:b/>
                <w:bCs/>
              </w:rPr>
            </w:pPr>
          </w:p>
        </w:tc>
        <w:tc>
          <w:tcPr>
            <w:tcW w:w="2835" w:type="dxa"/>
            <w:vMerge/>
            <w:vAlign w:val="center"/>
          </w:tcPr>
          <w:p w14:paraId="030BF10B" w14:textId="77777777" w:rsidR="00301412" w:rsidRPr="00852B2F" w:rsidRDefault="00301412" w:rsidP="00764BBF">
            <w:pPr>
              <w:jc w:val="center"/>
              <w:rPr>
                <w:b/>
                <w:bCs/>
              </w:rPr>
            </w:pPr>
          </w:p>
        </w:tc>
      </w:tr>
      <w:tr w:rsidR="00955534" w:rsidRPr="00DD4E74" w14:paraId="4516B924" w14:textId="77777777" w:rsidTr="00764BBF">
        <w:trPr>
          <w:trHeight w:val="690"/>
        </w:trPr>
        <w:tc>
          <w:tcPr>
            <w:tcW w:w="709" w:type="dxa"/>
          </w:tcPr>
          <w:p w14:paraId="12FB571A" w14:textId="77777777" w:rsidR="00301412" w:rsidRPr="00DD4E74" w:rsidRDefault="00301412" w:rsidP="00852B2F">
            <w:pPr>
              <w:jc w:val="left"/>
            </w:pPr>
            <w:r w:rsidRPr="00DD4E74">
              <w:t>1</w:t>
            </w:r>
          </w:p>
        </w:tc>
        <w:tc>
          <w:tcPr>
            <w:tcW w:w="1701" w:type="dxa"/>
          </w:tcPr>
          <w:p w14:paraId="4F49441B" w14:textId="77777777" w:rsidR="00301412" w:rsidRPr="00DD4E74" w:rsidRDefault="00301412" w:rsidP="00852B2F">
            <w:pPr>
              <w:jc w:val="left"/>
              <w:rPr>
                <w:i/>
                <w:iCs/>
              </w:rPr>
            </w:pPr>
            <w:r w:rsidRPr="00DD4E74">
              <w:t>Limited access to key databases</w:t>
            </w:r>
          </w:p>
        </w:tc>
        <w:tc>
          <w:tcPr>
            <w:tcW w:w="2977" w:type="dxa"/>
          </w:tcPr>
          <w:p w14:paraId="48C69A79" w14:textId="77777777" w:rsidR="00301412" w:rsidRPr="00DD4E74" w:rsidRDefault="00301412" w:rsidP="00852B2F">
            <w:pPr>
              <w:jc w:val="left"/>
            </w:pPr>
            <w:r w:rsidRPr="00DD4E74">
              <w:t>The project assumes unrestricted access to databases such as IEEE Xplore, ACM Digital Library, Scopus, and ScienceDirect. However, institutional restrictions or subscription limitations may impact comprehensiveness of the study.</w:t>
            </w:r>
          </w:p>
        </w:tc>
        <w:tc>
          <w:tcPr>
            <w:tcW w:w="1134" w:type="dxa"/>
            <w:shd w:val="clear" w:color="auto" w:fill="FFFFFF" w:themeFill="background1"/>
          </w:tcPr>
          <w:p w14:paraId="0620E58F" w14:textId="77777777" w:rsidR="00301412" w:rsidRPr="00DD4E74" w:rsidRDefault="00301412" w:rsidP="00852B2F">
            <w:pPr>
              <w:jc w:val="left"/>
            </w:pPr>
            <w:r w:rsidRPr="00DD4E74">
              <w:t>3</w:t>
            </w:r>
          </w:p>
        </w:tc>
        <w:tc>
          <w:tcPr>
            <w:tcW w:w="992" w:type="dxa"/>
            <w:shd w:val="clear" w:color="auto" w:fill="FFFFFF" w:themeFill="background1"/>
          </w:tcPr>
          <w:p w14:paraId="37134B02" w14:textId="77777777" w:rsidR="00301412" w:rsidRPr="00DD4E74" w:rsidRDefault="00301412" w:rsidP="00852B2F">
            <w:pPr>
              <w:jc w:val="left"/>
            </w:pPr>
            <w:r w:rsidRPr="00DD4E74">
              <w:t>4</w:t>
            </w:r>
          </w:p>
        </w:tc>
        <w:tc>
          <w:tcPr>
            <w:tcW w:w="1134" w:type="dxa"/>
            <w:shd w:val="clear" w:color="auto" w:fill="FFC000"/>
          </w:tcPr>
          <w:p w14:paraId="7A315E12" w14:textId="77777777" w:rsidR="00301412" w:rsidRPr="00DD4E74" w:rsidRDefault="00301412" w:rsidP="00852B2F">
            <w:pPr>
              <w:jc w:val="left"/>
            </w:pPr>
            <w:r w:rsidRPr="00DD4E74">
              <w:t>7</w:t>
            </w:r>
          </w:p>
        </w:tc>
        <w:tc>
          <w:tcPr>
            <w:tcW w:w="1276" w:type="dxa"/>
          </w:tcPr>
          <w:p w14:paraId="52F2CA48" w14:textId="77777777" w:rsidR="00301412" w:rsidRPr="00DD4E74" w:rsidRDefault="00301412" w:rsidP="00852B2F">
            <w:pPr>
              <w:jc w:val="left"/>
            </w:pPr>
            <w:r w:rsidRPr="00DD4E74">
              <w:t xml:space="preserve">Pema </w:t>
            </w:r>
            <w:r>
              <w:t>Gyamtsho</w:t>
            </w:r>
          </w:p>
        </w:tc>
        <w:tc>
          <w:tcPr>
            <w:tcW w:w="2552" w:type="dxa"/>
          </w:tcPr>
          <w:p w14:paraId="4746FBCE" w14:textId="77777777" w:rsidR="00301412" w:rsidRPr="00DD4E74" w:rsidRDefault="00301412" w:rsidP="00852B2F">
            <w:pPr>
              <w:jc w:val="left"/>
            </w:pPr>
            <w:r w:rsidRPr="00DD4E74">
              <w:t>Secure access through institutional affiliations (University of Canberra)</w:t>
            </w:r>
          </w:p>
          <w:p w14:paraId="0936EAE7" w14:textId="77777777" w:rsidR="00301412" w:rsidRPr="00DD4E74" w:rsidRDefault="00301412" w:rsidP="00852B2F">
            <w:pPr>
              <w:jc w:val="left"/>
            </w:pPr>
          </w:p>
          <w:p w14:paraId="1ADE43F6" w14:textId="77777777" w:rsidR="00301412" w:rsidRPr="00DD4E74" w:rsidRDefault="00301412" w:rsidP="00852B2F">
            <w:pPr>
              <w:jc w:val="left"/>
            </w:pPr>
          </w:p>
          <w:p w14:paraId="5BE1F601" w14:textId="77777777" w:rsidR="00301412" w:rsidRPr="00DD4E74" w:rsidRDefault="00301412" w:rsidP="00852B2F">
            <w:pPr>
              <w:jc w:val="left"/>
            </w:pPr>
          </w:p>
          <w:p w14:paraId="06A762B4" w14:textId="77777777" w:rsidR="00301412" w:rsidRPr="00DD4E74" w:rsidRDefault="00301412" w:rsidP="00852B2F">
            <w:pPr>
              <w:jc w:val="left"/>
            </w:pPr>
          </w:p>
        </w:tc>
        <w:tc>
          <w:tcPr>
            <w:tcW w:w="2835" w:type="dxa"/>
          </w:tcPr>
          <w:p w14:paraId="5E823ACD" w14:textId="77777777" w:rsidR="00301412" w:rsidRPr="00DD4E74" w:rsidRDefault="00301412" w:rsidP="00852B2F">
            <w:pPr>
              <w:jc w:val="left"/>
            </w:pPr>
            <w:r w:rsidRPr="00DD4E74">
              <w:t>Adjust search strategies to focus on accessible databases</w:t>
            </w:r>
          </w:p>
        </w:tc>
      </w:tr>
      <w:tr w:rsidR="00955534" w:rsidRPr="00DD4E74" w14:paraId="7CBB6CC8" w14:textId="77777777" w:rsidTr="00764BBF">
        <w:trPr>
          <w:trHeight w:val="690"/>
        </w:trPr>
        <w:tc>
          <w:tcPr>
            <w:tcW w:w="709" w:type="dxa"/>
          </w:tcPr>
          <w:p w14:paraId="13C97EC9" w14:textId="77777777" w:rsidR="00301412" w:rsidRPr="00DD4E74" w:rsidRDefault="00301412" w:rsidP="00852B2F">
            <w:pPr>
              <w:jc w:val="left"/>
            </w:pPr>
            <w:r w:rsidRPr="00DD4E74">
              <w:t>2</w:t>
            </w:r>
          </w:p>
        </w:tc>
        <w:tc>
          <w:tcPr>
            <w:tcW w:w="1701" w:type="dxa"/>
          </w:tcPr>
          <w:p w14:paraId="34119D4B" w14:textId="77777777" w:rsidR="00301412" w:rsidRPr="00DD4E74" w:rsidRDefault="00301412" w:rsidP="00852B2F">
            <w:pPr>
              <w:jc w:val="left"/>
              <w:rPr>
                <w:i/>
                <w:iCs/>
              </w:rPr>
            </w:pPr>
            <w:r w:rsidRPr="00DD4E74">
              <w:t>Insufficient quantity of relevant studies</w:t>
            </w:r>
          </w:p>
        </w:tc>
        <w:tc>
          <w:tcPr>
            <w:tcW w:w="2977" w:type="dxa"/>
          </w:tcPr>
          <w:p w14:paraId="22CC0989" w14:textId="77777777" w:rsidR="00301412" w:rsidRPr="00DD4E74" w:rsidRDefault="00301412" w:rsidP="00852B2F">
            <w:pPr>
              <w:pStyle w:val="p1"/>
              <w:jc w:val="left"/>
            </w:pPr>
            <w:r w:rsidRPr="00DD4E74">
              <w:t>If only limited number of peer-reviewed studies are available, it may hinder the ability to draw robust conclusions, affecting the generalizability and relevance of the research findings.</w:t>
            </w:r>
          </w:p>
          <w:p w14:paraId="08968498" w14:textId="77777777" w:rsidR="00301412" w:rsidRPr="00DD4E74" w:rsidRDefault="00301412" w:rsidP="00852B2F">
            <w:pPr>
              <w:jc w:val="left"/>
            </w:pPr>
          </w:p>
        </w:tc>
        <w:tc>
          <w:tcPr>
            <w:tcW w:w="1134" w:type="dxa"/>
            <w:shd w:val="clear" w:color="auto" w:fill="FFFFFF" w:themeFill="background1"/>
          </w:tcPr>
          <w:p w14:paraId="11697B10" w14:textId="77777777" w:rsidR="00301412" w:rsidRPr="00DD4E74" w:rsidRDefault="00301412" w:rsidP="00852B2F">
            <w:pPr>
              <w:jc w:val="left"/>
            </w:pPr>
            <w:r w:rsidRPr="00DD4E74">
              <w:t>3</w:t>
            </w:r>
          </w:p>
        </w:tc>
        <w:tc>
          <w:tcPr>
            <w:tcW w:w="992" w:type="dxa"/>
            <w:shd w:val="clear" w:color="auto" w:fill="FFFFFF" w:themeFill="background1"/>
          </w:tcPr>
          <w:p w14:paraId="16A2BF00" w14:textId="77777777" w:rsidR="00301412" w:rsidRPr="00DD4E74" w:rsidRDefault="00301412" w:rsidP="00852B2F">
            <w:pPr>
              <w:jc w:val="left"/>
            </w:pPr>
            <w:r w:rsidRPr="00DD4E74">
              <w:t>2</w:t>
            </w:r>
          </w:p>
        </w:tc>
        <w:tc>
          <w:tcPr>
            <w:tcW w:w="1134" w:type="dxa"/>
            <w:shd w:val="clear" w:color="auto" w:fill="FFFF00"/>
          </w:tcPr>
          <w:p w14:paraId="7C862096" w14:textId="77777777" w:rsidR="00301412" w:rsidRPr="00DD4E74" w:rsidRDefault="00301412" w:rsidP="00852B2F">
            <w:pPr>
              <w:jc w:val="left"/>
            </w:pPr>
            <w:r w:rsidRPr="00DD4E74">
              <w:t>5</w:t>
            </w:r>
          </w:p>
        </w:tc>
        <w:tc>
          <w:tcPr>
            <w:tcW w:w="1276" w:type="dxa"/>
          </w:tcPr>
          <w:p w14:paraId="409D2689" w14:textId="77777777" w:rsidR="00301412" w:rsidRPr="00DD4E74" w:rsidRDefault="00301412" w:rsidP="00852B2F">
            <w:pPr>
              <w:jc w:val="left"/>
            </w:pPr>
            <w:r w:rsidRPr="00DD4E74">
              <w:t xml:space="preserve">Pema </w:t>
            </w:r>
            <w:r>
              <w:t>Gyamtsho</w:t>
            </w:r>
          </w:p>
        </w:tc>
        <w:tc>
          <w:tcPr>
            <w:tcW w:w="2552" w:type="dxa"/>
          </w:tcPr>
          <w:p w14:paraId="022A273B" w14:textId="75D410ED" w:rsidR="00301412" w:rsidRPr="00DD4E74" w:rsidRDefault="00301412" w:rsidP="00852B2F">
            <w:pPr>
              <w:jc w:val="left"/>
            </w:pPr>
            <w:r w:rsidRPr="00DD4E74">
              <w:t>Expand search terms and use broader keywords while ensuring relevance.</w:t>
            </w:r>
          </w:p>
          <w:p w14:paraId="1025F487" w14:textId="639A3B92" w:rsidR="00301412" w:rsidRPr="00DD4E74" w:rsidRDefault="00301412" w:rsidP="00852B2F">
            <w:pPr>
              <w:jc w:val="left"/>
            </w:pPr>
            <w:r w:rsidRPr="00DD4E74">
              <w:t>Include grey literature such as conference proceedings, theses, and technical reports.</w:t>
            </w:r>
          </w:p>
          <w:p w14:paraId="1B229D63" w14:textId="77777777" w:rsidR="00301412" w:rsidRPr="00DD4E74" w:rsidRDefault="00301412" w:rsidP="00852B2F">
            <w:pPr>
              <w:jc w:val="left"/>
            </w:pPr>
            <w:r w:rsidRPr="00DD4E74">
              <w:lastRenderedPageBreak/>
              <w:t>Apply snowballing techniques by reviewing the reference lists of key studies.</w:t>
            </w:r>
          </w:p>
        </w:tc>
        <w:tc>
          <w:tcPr>
            <w:tcW w:w="2835" w:type="dxa"/>
          </w:tcPr>
          <w:p w14:paraId="19FC973D" w14:textId="77777777" w:rsidR="00301412" w:rsidRPr="00DD4E74" w:rsidRDefault="00301412" w:rsidP="00852B2F">
            <w:pPr>
              <w:jc w:val="left"/>
            </w:pPr>
            <w:r w:rsidRPr="00DD4E74">
              <w:lastRenderedPageBreak/>
              <w:t>If data remain limited, consider including related studies with explicit justification for their inclusion.</w:t>
            </w:r>
          </w:p>
          <w:p w14:paraId="0A42C273" w14:textId="77777777" w:rsidR="00301412" w:rsidRPr="00DD4E74" w:rsidRDefault="00301412" w:rsidP="00852B2F">
            <w:pPr>
              <w:jc w:val="left"/>
            </w:pPr>
          </w:p>
          <w:p w14:paraId="3E2A6D99" w14:textId="77777777" w:rsidR="00301412" w:rsidRPr="00DD4E74" w:rsidRDefault="00301412" w:rsidP="00852B2F">
            <w:pPr>
              <w:jc w:val="left"/>
            </w:pPr>
            <w:r w:rsidRPr="00DD4E74">
              <w:t>Conduct a narrative review if a full systematic review proves unfeasible.</w:t>
            </w:r>
          </w:p>
        </w:tc>
      </w:tr>
      <w:tr w:rsidR="00955534" w:rsidRPr="00DD4E74" w14:paraId="60165C88" w14:textId="77777777" w:rsidTr="00764BBF">
        <w:trPr>
          <w:trHeight w:val="727"/>
        </w:trPr>
        <w:tc>
          <w:tcPr>
            <w:tcW w:w="709" w:type="dxa"/>
          </w:tcPr>
          <w:p w14:paraId="3D492B91" w14:textId="77777777" w:rsidR="00301412" w:rsidRPr="00DD4E74" w:rsidRDefault="00301412" w:rsidP="00852B2F">
            <w:pPr>
              <w:jc w:val="left"/>
            </w:pPr>
            <w:r w:rsidRPr="00DD4E74">
              <w:t>3</w:t>
            </w:r>
          </w:p>
        </w:tc>
        <w:tc>
          <w:tcPr>
            <w:tcW w:w="1701" w:type="dxa"/>
          </w:tcPr>
          <w:p w14:paraId="3B193DB5" w14:textId="77777777" w:rsidR="00301412" w:rsidRPr="00DD4E74" w:rsidRDefault="00301412" w:rsidP="00852B2F">
            <w:pPr>
              <w:jc w:val="left"/>
            </w:pPr>
            <w:r w:rsidRPr="00DD4E74">
              <w:t>Challenges in synthesizing diverse teaching methodologies</w:t>
            </w:r>
          </w:p>
        </w:tc>
        <w:tc>
          <w:tcPr>
            <w:tcW w:w="2977" w:type="dxa"/>
          </w:tcPr>
          <w:p w14:paraId="52610F09" w14:textId="77777777" w:rsidR="00301412" w:rsidRPr="00DD4E74" w:rsidRDefault="00301412" w:rsidP="00852B2F">
            <w:pPr>
              <w:jc w:val="left"/>
            </w:pPr>
            <w:r w:rsidRPr="00DD4E74">
              <w:t>The wide variety of teaching strategies, study designs, and outcome measures across the literature may result in difficulties in synthesizing findings coherently, potentially compromising the clarity and consistency of the conclusions drawn.</w:t>
            </w:r>
          </w:p>
        </w:tc>
        <w:tc>
          <w:tcPr>
            <w:tcW w:w="1134" w:type="dxa"/>
            <w:shd w:val="clear" w:color="auto" w:fill="FFFFFF" w:themeFill="background1"/>
          </w:tcPr>
          <w:p w14:paraId="708AB4A4" w14:textId="77777777" w:rsidR="00301412" w:rsidRPr="00DD4E74" w:rsidRDefault="00301412" w:rsidP="00852B2F">
            <w:pPr>
              <w:jc w:val="left"/>
            </w:pPr>
            <w:r w:rsidRPr="00DD4E74">
              <w:t>3</w:t>
            </w:r>
          </w:p>
        </w:tc>
        <w:tc>
          <w:tcPr>
            <w:tcW w:w="992" w:type="dxa"/>
            <w:shd w:val="clear" w:color="auto" w:fill="FFFFFF" w:themeFill="background1"/>
          </w:tcPr>
          <w:p w14:paraId="1440F8C2" w14:textId="77777777" w:rsidR="00301412" w:rsidRPr="00DD4E74" w:rsidRDefault="00301412" w:rsidP="00852B2F">
            <w:pPr>
              <w:jc w:val="left"/>
            </w:pPr>
            <w:r w:rsidRPr="00DD4E74">
              <w:t>3</w:t>
            </w:r>
          </w:p>
        </w:tc>
        <w:tc>
          <w:tcPr>
            <w:tcW w:w="1134" w:type="dxa"/>
            <w:shd w:val="clear" w:color="auto" w:fill="FFFF00"/>
          </w:tcPr>
          <w:p w14:paraId="1B93E3A6" w14:textId="77777777" w:rsidR="00301412" w:rsidRPr="00DD4E74" w:rsidRDefault="00301412" w:rsidP="00852B2F">
            <w:pPr>
              <w:jc w:val="left"/>
            </w:pPr>
            <w:r w:rsidRPr="00DD4E74">
              <w:t>6</w:t>
            </w:r>
          </w:p>
        </w:tc>
        <w:tc>
          <w:tcPr>
            <w:tcW w:w="1276" w:type="dxa"/>
          </w:tcPr>
          <w:p w14:paraId="1391217D" w14:textId="77777777" w:rsidR="00301412" w:rsidRPr="00DD4E74" w:rsidRDefault="00301412" w:rsidP="00852B2F">
            <w:pPr>
              <w:jc w:val="left"/>
            </w:pPr>
            <w:r w:rsidRPr="00DD4E74">
              <w:t>Thinley Dema</w:t>
            </w:r>
          </w:p>
        </w:tc>
        <w:tc>
          <w:tcPr>
            <w:tcW w:w="2552" w:type="dxa"/>
          </w:tcPr>
          <w:p w14:paraId="403B00C7" w14:textId="5FC049AE" w:rsidR="00301412" w:rsidRPr="00DD4E74" w:rsidRDefault="00301412" w:rsidP="00852B2F">
            <w:pPr>
              <w:jc w:val="left"/>
            </w:pPr>
            <w:r w:rsidRPr="00DD4E74">
              <w:t>Use thematic analysis or to group similar methodologies.</w:t>
            </w:r>
          </w:p>
          <w:p w14:paraId="4A737CC9" w14:textId="37555590" w:rsidR="00301412" w:rsidRPr="00DD4E74" w:rsidRDefault="00301412" w:rsidP="00852B2F">
            <w:pPr>
              <w:jc w:val="left"/>
            </w:pPr>
            <w:r w:rsidRPr="00DD4E74">
              <w:t>Establish clear criteria for categorizing and comparing different strategies.</w:t>
            </w:r>
          </w:p>
          <w:p w14:paraId="4B8700D0" w14:textId="77777777" w:rsidR="00301412" w:rsidRPr="00DD4E74" w:rsidRDefault="00301412" w:rsidP="00852B2F">
            <w:pPr>
              <w:jc w:val="left"/>
            </w:pPr>
            <w:r w:rsidRPr="00DD4E74">
              <w:t>Engage sponsor for validation of synthesis approaches.</w:t>
            </w:r>
          </w:p>
        </w:tc>
        <w:tc>
          <w:tcPr>
            <w:tcW w:w="2835" w:type="dxa"/>
          </w:tcPr>
          <w:p w14:paraId="7AB77382" w14:textId="6ED78647" w:rsidR="00301412" w:rsidRPr="00DD4E74" w:rsidRDefault="00301412" w:rsidP="00852B2F">
            <w:pPr>
              <w:jc w:val="left"/>
            </w:pPr>
            <w:r w:rsidRPr="00DD4E74">
              <w:t>Adjust the synthesis method (e.g., switch from quantitative meta-analysis to qualitative synthesis) if heterogeneity is too high.</w:t>
            </w:r>
          </w:p>
          <w:p w14:paraId="6AD748F2" w14:textId="77777777" w:rsidR="00301412" w:rsidRPr="00DD4E74" w:rsidRDefault="00301412" w:rsidP="00852B2F">
            <w:pPr>
              <w:jc w:val="left"/>
            </w:pPr>
            <w:r w:rsidRPr="00DD4E74">
              <w:t>Present findings as separate thematic clusters rather than forcing integration.</w:t>
            </w:r>
          </w:p>
        </w:tc>
      </w:tr>
      <w:tr w:rsidR="00955534" w:rsidRPr="00DD4E74" w14:paraId="1DC9661C" w14:textId="77777777" w:rsidTr="00764BBF">
        <w:trPr>
          <w:trHeight w:val="690"/>
        </w:trPr>
        <w:tc>
          <w:tcPr>
            <w:tcW w:w="709" w:type="dxa"/>
          </w:tcPr>
          <w:p w14:paraId="54E8A78B" w14:textId="77777777" w:rsidR="00301412" w:rsidRPr="00DD4E74" w:rsidRDefault="00301412" w:rsidP="00852B2F">
            <w:pPr>
              <w:jc w:val="left"/>
            </w:pPr>
            <w:r w:rsidRPr="00DD4E74">
              <w:t>4</w:t>
            </w:r>
          </w:p>
        </w:tc>
        <w:tc>
          <w:tcPr>
            <w:tcW w:w="1701" w:type="dxa"/>
          </w:tcPr>
          <w:p w14:paraId="7C706D0A" w14:textId="77777777" w:rsidR="00301412" w:rsidRPr="00DD4E74" w:rsidRDefault="00301412" w:rsidP="00852B2F">
            <w:pPr>
              <w:jc w:val="left"/>
            </w:pPr>
            <w:r w:rsidRPr="00DD4E74">
              <w:t>Data Management and Organization Challenges</w:t>
            </w:r>
          </w:p>
        </w:tc>
        <w:tc>
          <w:tcPr>
            <w:tcW w:w="2977" w:type="dxa"/>
          </w:tcPr>
          <w:p w14:paraId="001407E8" w14:textId="77777777" w:rsidR="00301412" w:rsidRPr="00DD4E74" w:rsidRDefault="00301412" w:rsidP="00852B2F">
            <w:pPr>
              <w:jc w:val="left"/>
            </w:pPr>
            <w:r w:rsidRPr="00DD4E74">
              <w:t>Managing large volumes of literature, tracking data extraction, and ensuring proper organization could pose challenges, increasing the risk of data loss, duplication, or inconsistencies, ultimately affecting the quality and efficiency of the review process.</w:t>
            </w:r>
          </w:p>
        </w:tc>
        <w:tc>
          <w:tcPr>
            <w:tcW w:w="1134" w:type="dxa"/>
            <w:shd w:val="clear" w:color="auto" w:fill="FFFFFF" w:themeFill="background1"/>
          </w:tcPr>
          <w:p w14:paraId="1B7FF8B8" w14:textId="77777777" w:rsidR="00301412" w:rsidRPr="00DD4E74" w:rsidRDefault="00301412" w:rsidP="00852B2F">
            <w:pPr>
              <w:jc w:val="left"/>
            </w:pPr>
            <w:r w:rsidRPr="00DD4E74">
              <w:t>3</w:t>
            </w:r>
          </w:p>
        </w:tc>
        <w:tc>
          <w:tcPr>
            <w:tcW w:w="992" w:type="dxa"/>
            <w:shd w:val="clear" w:color="auto" w:fill="FFFFFF" w:themeFill="background1"/>
          </w:tcPr>
          <w:p w14:paraId="17756F7B" w14:textId="77777777" w:rsidR="00301412" w:rsidRPr="00DD4E74" w:rsidRDefault="00301412" w:rsidP="00852B2F">
            <w:pPr>
              <w:jc w:val="left"/>
            </w:pPr>
            <w:r w:rsidRPr="00DD4E74">
              <w:t>3</w:t>
            </w:r>
          </w:p>
        </w:tc>
        <w:tc>
          <w:tcPr>
            <w:tcW w:w="1134" w:type="dxa"/>
            <w:shd w:val="clear" w:color="auto" w:fill="FFFF00"/>
          </w:tcPr>
          <w:p w14:paraId="0F42917C" w14:textId="77777777" w:rsidR="00301412" w:rsidRPr="00DD4E74" w:rsidRDefault="00301412" w:rsidP="00852B2F">
            <w:pPr>
              <w:jc w:val="left"/>
            </w:pPr>
            <w:r w:rsidRPr="00DD4E74">
              <w:t>6</w:t>
            </w:r>
          </w:p>
        </w:tc>
        <w:tc>
          <w:tcPr>
            <w:tcW w:w="1276" w:type="dxa"/>
          </w:tcPr>
          <w:p w14:paraId="07D406AF" w14:textId="77777777" w:rsidR="00301412" w:rsidRPr="00DD4E74" w:rsidRDefault="00301412" w:rsidP="00852B2F">
            <w:pPr>
              <w:jc w:val="left"/>
            </w:pPr>
            <w:r w:rsidRPr="00DD4E74">
              <w:t>Ugyen Lhatshok</w:t>
            </w:r>
          </w:p>
        </w:tc>
        <w:tc>
          <w:tcPr>
            <w:tcW w:w="2552" w:type="dxa"/>
          </w:tcPr>
          <w:p w14:paraId="6C1129BC" w14:textId="77777777" w:rsidR="00301412" w:rsidRPr="00DD4E74" w:rsidRDefault="00301412" w:rsidP="00852B2F">
            <w:pPr>
              <w:jc w:val="left"/>
            </w:pPr>
            <w:r w:rsidRPr="00DD4E74">
              <w:t>Utilize systematic review management software (if available and if needed) for efficient data handling.</w:t>
            </w:r>
          </w:p>
          <w:p w14:paraId="697AFA0B" w14:textId="77777777" w:rsidR="00301412" w:rsidRPr="00DD4E74" w:rsidRDefault="00301412" w:rsidP="00852B2F">
            <w:pPr>
              <w:jc w:val="left"/>
            </w:pPr>
            <w:r w:rsidRPr="00DD4E74">
              <w:t>Implement standardized data extraction forms and protocols.</w:t>
            </w:r>
          </w:p>
          <w:p w14:paraId="2DD775CD" w14:textId="77777777" w:rsidR="00301412" w:rsidRPr="00DD4E74" w:rsidRDefault="00301412" w:rsidP="00852B2F">
            <w:pPr>
              <w:jc w:val="left"/>
            </w:pPr>
          </w:p>
          <w:p w14:paraId="3DCF1257" w14:textId="77777777" w:rsidR="00301412" w:rsidRPr="00DD4E74" w:rsidRDefault="00301412" w:rsidP="00852B2F">
            <w:pPr>
              <w:jc w:val="left"/>
            </w:pPr>
            <w:r w:rsidRPr="00DD4E74">
              <w:lastRenderedPageBreak/>
              <w:t>Maintain proper version control and file organization systems.</w:t>
            </w:r>
          </w:p>
        </w:tc>
        <w:tc>
          <w:tcPr>
            <w:tcW w:w="2835" w:type="dxa"/>
          </w:tcPr>
          <w:p w14:paraId="4BFF576A" w14:textId="77777777" w:rsidR="00301412" w:rsidRPr="00DD4E74" w:rsidRDefault="00301412" w:rsidP="00852B2F">
            <w:pPr>
              <w:jc w:val="left"/>
            </w:pPr>
            <w:r w:rsidRPr="00DD4E74">
              <w:lastRenderedPageBreak/>
              <w:t>Regularly back up data in secure cloud storage or institutional repositories.</w:t>
            </w:r>
          </w:p>
        </w:tc>
      </w:tr>
      <w:tr w:rsidR="00955534" w:rsidRPr="00DD4E74" w14:paraId="54A76963" w14:textId="77777777" w:rsidTr="00764BBF">
        <w:trPr>
          <w:trHeight w:val="690"/>
        </w:trPr>
        <w:tc>
          <w:tcPr>
            <w:tcW w:w="709" w:type="dxa"/>
          </w:tcPr>
          <w:p w14:paraId="525F0987" w14:textId="77777777" w:rsidR="00301412" w:rsidRPr="00DD4E74" w:rsidRDefault="00301412" w:rsidP="00852B2F">
            <w:pPr>
              <w:jc w:val="left"/>
            </w:pPr>
            <w:r w:rsidRPr="00DD4E74">
              <w:t>5</w:t>
            </w:r>
          </w:p>
        </w:tc>
        <w:tc>
          <w:tcPr>
            <w:tcW w:w="1701" w:type="dxa"/>
          </w:tcPr>
          <w:p w14:paraId="22FD5337" w14:textId="77777777" w:rsidR="00301412" w:rsidRPr="00DD4E74" w:rsidRDefault="00301412" w:rsidP="00852B2F">
            <w:pPr>
              <w:jc w:val="left"/>
            </w:pPr>
            <w:r w:rsidRPr="00DD4E74">
              <w:t>Scope creep</w:t>
            </w:r>
          </w:p>
        </w:tc>
        <w:tc>
          <w:tcPr>
            <w:tcW w:w="2977" w:type="dxa"/>
          </w:tcPr>
          <w:p w14:paraId="6B6E3048" w14:textId="77777777" w:rsidR="00301412" w:rsidRPr="00DD4E74" w:rsidRDefault="00301412" w:rsidP="00852B2F">
            <w:pPr>
              <w:pStyle w:val="p1"/>
              <w:jc w:val="left"/>
            </w:pPr>
            <w:r w:rsidRPr="00DD4E74">
              <w:t>The vast scope of the study may lead to the inclusion of broader software engineering topics or unrelated teaching strategies, potentially diluting the study’s focus, causing deviations from the primary research objectives, and increasing the overall workload.</w:t>
            </w:r>
          </w:p>
          <w:p w14:paraId="7D3F290C" w14:textId="77777777" w:rsidR="00301412" w:rsidRPr="00DD4E74" w:rsidRDefault="00301412" w:rsidP="00852B2F">
            <w:pPr>
              <w:jc w:val="left"/>
            </w:pPr>
          </w:p>
        </w:tc>
        <w:tc>
          <w:tcPr>
            <w:tcW w:w="1134" w:type="dxa"/>
            <w:shd w:val="clear" w:color="auto" w:fill="FFFFFF" w:themeFill="background1"/>
          </w:tcPr>
          <w:p w14:paraId="7B16AAF7" w14:textId="77777777" w:rsidR="00301412" w:rsidRPr="00DD4E74" w:rsidRDefault="00301412" w:rsidP="00852B2F">
            <w:pPr>
              <w:jc w:val="left"/>
            </w:pPr>
            <w:r w:rsidRPr="00DD4E74">
              <w:t>3</w:t>
            </w:r>
          </w:p>
        </w:tc>
        <w:tc>
          <w:tcPr>
            <w:tcW w:w="992" w:type="dxa"/>
            <w:shd w:val="clear" w:color="auto" w:fill="FFFFFF" w:themeFill="background1"/>
          </w:tcPr>
          <w:p w14:paraId="2FA9BE71" w14:textId="77777777" w:rsidR="00301412" w:rsidRPr="00DD4E74" w:rsidRDefault="00301412" w:rsidP="00852B2F">
            <w:pPr>
              <w:jc w:val="left"/>
            </w:pPr>
            <w:r w:rsidRPr="00DD4E74">
              <w:t>4</w:t>
            </w:r>
          </w:p>
        </w:tc>
        <w:tc>
          <w:tcPr>
            <w:tcW w:w="1134" w:type="dxa"/>
            <w:shd w:val="clear" w:color="auto" w:fill="FFC000"/>
          </w:tcPr>
          <w:p w14:paraId="1DFBC082" w14:textId="77777777" w:rsidR="00301412" w:rsidRPr="00DD4E74" w:rsidRDefault="00301412" w:rsidP="00852B2F">
            <w:pPr>
              <w:jc w:val="left"/>
            </w:pPr>
            <w:r w:rsidRPr="00DD4E74">
              <w:t>7</w:t>
            </w:r>
          </w:p>
        </w:tc>
        <w:tc>
          <w:tcPr>
            <w:tcW w:w="1276" w:type="dxa"/>
          </w:tcPr>
          <w:p w14:paraId="5E14EB54" w14:textId="77777777" w:rsidR="00301412" w:rsidRPr="00DD4E74" w:rsidRDefault="00301412" w:rsidP="00852B2F">
            <w:pPr>
              <w:jc w:val="left"/>
            </w:pPr>
            <w:r w:rsidRPr="00DD4E74">
              <w:t>Ugyen Lhatshok &amp; Thinley Dema</w:t>
            </w:r>
          </w:p>
        </w:tc>
        <w:tc>
          <w:tcPr>
            <w:tcW w:w="2552" w:type="dxa"/>
          </w:tcPr>
          <w:p w14:paraId="626A3F1F" w14:textId="36FF8AD0" w:rsidR="00301412" w:rsidRPr="00DD4E74" w:rsidRDefault="00301412" w:rsidP="00852B2F">
            <w:pPr>
              <w:jc w:val="left"/>
            </w:pPr>
            <w:r w:rsidRPr="00DD4E74">
              <w:t>Clearly define scope boundaries and objectives at the project’s outset.</w:t>
            </w:r>
          </w:p>
          <w:p w14:paraId="41AFC00C" w14:textId="0C23083C" w:rsidR="00301412" w:rsidRPr="00DD4E74" w:rsidRDefault="00301412" w:rsidP="00852B2F">
            <w:pPr>
              <w:jc w:val="left"/>
            </w:pPr>
            <w:r w:rsidRPr="00DD4E74">
              <w:t>Use a scope management plan with formal change control processes for evaluating scope adjustments.</w:t>
            </w:r>
          </w:p>
          <w:p w14:paraId="2EAED0E0" w14:textId="0867AB4B" w:rsidR="00301412" w:rsidRPr="00DD4E74" w:rsidRDefault="00301412" w:rsidP="00852B2F">
            <w:pPr>
              <w:jc w:val="left"/>
            </w:pPr>
            <w:r w:rsidRPr="00DD4E74">
              <w:t>Conduct regular scope reviews to ensure alignment with research objectives.</w:t>
            </w:r>
          </w:p>
        </w:tc>
        <w:tc>
          <w:tcPr>
            <w:tcW w:w="2835" w:type="dxa"/>
          </w:tcPr>
          <w:p w14:paraId="42DC5EBA" w14:textId="047D1D11" w:rsidR="00301412" w:rsidRPr="00DD4E74" w:rsidRDefault="00301412" w:rsidP="00852B2F">
            <w:pPr>
              <w:jc w:val="left"/>
            </w:pPr>
            <w:r w:rsidRPr="00DD4E74">
              <w:t>If scope expansion is necessary, reassess the project timeline and resource requirements.</w:t>
            </w:r>
          </w:p>
          <w:p w14:paraId="1B2AD12D" w14:textId="77777777" w:rsidR="00301412" w:rsidRPr="00DD4E74" w:rsidRDefault="00301412" w:rsidP="00852B2F">
            <w:pPr>
              <w:jc w:val="left"/>
            </w:pPr>
            <w:r w:rsidRPr="00DD4E74">
              <w:t>Defer lower-priority tasks or topics to future research phases.</w:t>
            </w:r>
          </w:p>
        </w:tc>
      </w:tr>
      <w:tr w:rsidR="00955534" w:rsidRPr="00DD4E74" w14:paraId="250A5E4C" w14:textId="77777777" w:rsidTr="00764BBF">
        <w:trPr>
          <w:trHeight w:val="690"/>
        </w:trPr>
        <w:tc>
          <w:tcPr>
            <w:tcW w:w="709" w:type="dxa"/>
          </w:tcPr>
          <w:p w14:paraId="3582E417" w14:textId="77777777" w:rsidR="00301412" w:rsidRPr="00DD4E74" w:rsidRDefault="00301412" w:rsidP="00852B2F">
            <w:pPr>
              <w:jc w:val="left"/>
            </w:pPr>
            <w:r w:rsidRPr="00DD4E74">
              <w:t>6</w:t>
            </w:r>
          </w:p>
        </w:tc>
        <w:tc>
          <w:tcPr>
            <w:tcW w:w="1701" w:type="dxa"/>
          </w:tcPr>
          <w:p w14:paraId="79751A1F" w14:textId="77777777" w:rsidR="00301412" w:rsidRPr="00DD4E74" w:rsidRDefault="00301412" w:rsidP="00852B2F">
            <w:pPr>
              <w:jc w:val="left"/>
            </w:pPr>
            <w:r w:rsidRPr="00DD4E74">
              <w:t>Time constraints</w:t>
            </w:r>
          </w:p>
        </w:tc>
        <w:tc>
          <w:tcPr>
            <w:tcW w:w="2977" w:type="dxa"/>
          </w:tcPr>
          <w:p w14:paraId="1C781A50" w14:textId="77777777" w:rsidR="00301412" w:rsidRPr="00DD4E74" w:rsidRDefault="00301412" w:rsidP="00852B2F">
            <w:pPr>
              <w:jc w:val="left"/>
            </w:pPr>
            <w:r w:rsidRPr="00DD4E74">
              <w:t xml:space="preserve">Limited time for conducting a comprehensive systematic review, including searching, screening, analysing, and synthesizing literature, may result in rushed processes, overlooked studies, or incomplete analysis, impacting the overall </w:t>
            </w:r>
            <w:r w:rsidRPr="00DD4E74">
              <w:lastRenderedPageBreak/>
              <w:t>quality and credibility of the project.</w:t>
            </w:r>
          </w:p>
        </w:tc>
        <w:tc>
          <w:tcPr>
            <w:tcW w:w="1134" w:type="dxa"/>
            <w:shd w:val="clear" w:color="auto" w:fill="FFFFFF" w:themeFill="background1"/>
          </w:tcPr>
          <w:p w14:paraId="46963D10" w14:textId="77777777" w:rsidR="00301412" w:rsidRPr="00DD4E74" w:rsidRDefault="00301412" w:rsidP="00852B2F">
            <w:pPr>
              <w:jc w:val="left"/>
            </w:pPr>
            <w:r w:rsidRPr="00DD4E74">
              <w:lastRenderedPageBreak/>
              <w:t>4</w:t>
            </w:r>
          </w:p>
        </w:tc>
        <w:tc>
          <w:tcPr>
            <w:tcW w:w="992" w:type="dxa"/>
            <w:shd w:val="clear" w:color="auto" w:fill="FFFFFF" w:themeFill="background1"/>
          </w:tcPr>
          <w:p w14:paraId="0CB16C07" w14:textId="77777777" w:rsidR="00301412" w:rsidRPr="00DD4E74" w:rsidRDefault="00301412" w:rsidP="00852B2F">
            <w:pPr>
              <w:jc w:val="left"/>
            </w:pPr>
            <w:r w:rsidRPr="00DD4E74">
              <w:t>5</w:t>
            </w:r>
          </w:p>
        </w:tc>
        <w:tc>
          <w:tcPr>
            <w:tcW w:w="1134" w:type="dxa"/>
            <w:shd w:val="clear" w:color="auto" w:fill="FFC000"/>
          </w:tcPr>
          <w:p w14:paraId="0D89FA86" w14:textId="77777777" w:rsidR="00301412" w:rsidRPr="00DD4E74" w:rsidRDefault="00301412" w:rsidP="00852B2F">
            <w:pPr>
              <w:jc w:val="left"/>
            </w:pPr>
            <w:r w:rsidRPr="00DD4E74">
              <w:t>9</w:t>
            </w:r>
          </w:p>
        </w:tc>
        <w:tc>
          <w:tcPr>
            <w:tcW w:w="1276" w:type="dxa"/>
          </w:tcPr>
          <w:p w14:paraId="015CA014" w14:textId="77777777" w:rsidR="00301412" w:rsidRPr="00DD4E74" w:rsidRDefault="00301412" w:rsidP="00852B2F">
            <w:pPr>
              <w:jc w:val="left"/>
            </w:pPr>
            <w:r w:rsidRPr="00DD4E74">
              <w:t>Thinley Rabgay</w:t>
            </w:r>
          </w:p>
        </w:tc>
        <w:tc>
          <w:tcPr>
            <w:tcW w:w="2552" w:type="dxa"/>
          </w:tcPr>
          <w:p w14:paraId="5975D7FC" w14:textId="77777777" w:rsidR="00301412" w:rsidRPr="00DD4E74" w:rsidRDefault="00301412" w:rsidP="00852B2F">
            <w:pPr>
              <w:jc w:val="left"/>
            </w:pPr>
            <w:r w:rsidRPr="00DD4E74">
              <w:t>Develop a detailed project schedule with realistic timelines and key milestones.</w:t>
            </w:r>
          </w:p>
          <w:p w14:paraId="28F049DE" w14:textId="0F09ED63" w:rsidR="00301412" w:rsidRPr="00DD4E74" w:rsidRDefault="00301412" w:rsidP="00852B2F">
            <w:pPr>
              <w:jc w:val="left"/>
            </w:pPr>
            <w:r w:rsidRPr="00DD4E74">
              <w:t xml:space="preserve">Prioritize tasks using frameworks like MoSCoW (Must-have, </w:t>
            </w:r>
            <w:r w:rsidRPr="00DD4E74">
              <w:lastRenderedPageBreak/>
              <w:t>Should-have, Could-have, Won’t-have).</w:t>
            </w:r>
          </w:p>
          <w:p w14:paraId="254E83B8" w14:textId="77777777" w:rsidR="00301412" w:rsidRPr="00DD4E74" w:rsidRDefault="00301412" w:rsidP="00852B2F">
            <w:pPr>
              <w:jc w:val="left"/>
            </w:pPr>
            <w:r w:rsidRPr="00DD4E74">
              <w:t>Allocate buffer time for critical tasks to accommodate unexpected delays.</w:t>
            </w:r>
          </w:p>
        </w:tc>
        <w:tc>
          <w:tcPr>
            <w:tcW w:w="2835" w:type="dxa"/>
          </w:tcPr>
          <w:p w14:paraId="501FFAEA" w14:textId="77777777" w:rsidR="00301412" w:rsidRPr="00DD4E74" w:rsidRDefault="00301412" w:rsidP="00852B2F">
            <w:pPr>
              <w:pStyle w:val="p1"/>
              <w:jc w:val="left"/>
            </w:pPr>
            <w:r w:rsidRPr="00DD4E74">
              <w:lastRenderedPageBreak/>
              <w:t>Reallocate tasks among team members if bottlenecks occur.</w:t>
            </w:r>
          </w:p>
          <w:p w14:paraId="75E9D160" w14:textId="77777777" w:rsidR="00301412" w:rsidRPr="00DD4E74" w:rsidRDefault="00301412" w:rsidP="00852B2F">
            <w:pPr>
              <w:pStyle w:val="p2"/>
              <w:jc w:val="left"/>
            </w:pPr>
            <w:r w:rsidRPr="00DD4E74">
              <w:t>Focus on delivering core outcomes if time becomes critically constrained.</w:t>
            </w:r>
          </w:p>
          <w:p w14:paraId="26123F12" w14:textId="77777777" w:rsidR="00301412" w:rsidRPr="00DD4E74" w:rsidRDefault="00301412" w:rsidP="00852B2F">
            <w:pPr>
              <w:jc w:val="left"/>
            </w:pPr>
          </w:p>
        </w:tc>
      </w:tr>
      <w:tr w:rsidR="00955534" w:rsidRPr="00DD4E74" w14:paraId="1F92D6FA" w14:textId="77777777" w:rsidTr="00764BBF">
        <w:trPr>
          <w:trHeight w:val="690"/>
        </w:trPr>
        <w:tc>
          <w:tcPr>
            <w:tcW w:w="709" w:type="dxa"/>
          </w:tcPr>
          <w:p w14:paraId="19D04B66" w14:textId="77777777" w:rsidR="00301412" w:rsidRPr="00DD4E74" w:rsidRDefault="00301412" w:rsidP="00852B2F">
            <w:pPr>
              <w:jc w:val="left"/>
            </w:pPr>
            <w:r w:rsidRPr="00DD4E74">
              <w:t>7</w:t>
            </w:r>
          </w:p>
        </w:tc>
        <w:tc>
          <w:tcPr>
            <w:tcW w:w="1701" w:type="dxa"/>
          </w:tcPr>
          <w:p w14:paraId="66E94DF6" w14:textId="77777777" w:rsidR="00301412" w:rsidRPr="00DD4E74" w:rsidRDefault="00301412" w:rsidP="00852B2F">
            <w:pPr>
              <w:jc w:val="left"/>
            </w:pPr>
            <w:r w:rsidRPr="00DD4E74">
              <w:t>Communication Breakdown</w:t>
            </w:r>
          </w:p>
          <w:p w14:paraId="1F60C244" w14:textId="77777777" w:rsidR="00301412" w:rsidRPr="00DD4E74" w:rsidRDefault="00301412" w:rsidP="00852B2F">
            <w:pPr>
              <w:jc w:val="left"/>
            </w:pPr>
          </w:p>
        </w:tc>
        <w:tc>
          <w:tcPr>
            <w:tcW w:w="2977" w:type="dxa"/>
          </w:tcPr>
          <w:p w14:paraId="5E0973C2" w14:textId="77777777" w:rsidR="00301412" w:rsidRPr="00DD4E74" w:rsidRDefault="00301412" w:rsidP="00852B2F">
            <w:pPr>
              <w:jc w:val="left"/>
            </w:pPr>
            <w:r w:rsidRPr="00DD4E74">
              <w:t>Inadequate communication among team members and stakeholders can put significant risk to effective communication leading to misunderstandings, delays, and conflicts, that will negatively impact the project’s success.</w:t>
            </w:r>
          </w:p>
        </w:tc>
        <w:tc>
          <w:tcPr>
            <w:tcW w:w="1134" w:type="dxa"/>
            <w:shd w:val="clear" w:color="auto" w:fill="FFFFFF" w:themeFill="background1"/>
          </w:tcPr>
          <w:p w14:paraId="2BAAB723" w14:textId="77777777" w:rsidR="00301412" w:rsidRPr="00DD4E74" w:rsidRDefault="00301412" w:rsidP="00852B2F">
            <w:pPr>
              <w:jc w:val="left"/>
            </w:pPr>
            <w:r w:rsidRPr="00DD4E74">
              <w:t>2</w:t>
            </w:r>
          </w:p>
        </w:tc>
        <w:tc>
          <w:tcPr>
            <w:tcW w:w="992" w:type="dxa"/>
            <w:shd w:val="clear" w:color="auto" w:fill="FFFFFF" w:themeFill="background1"/>
          </w:tcPr>
          <w:p w14:paraId="4F409580" w14:textId="77777777" w:rsidR="00301412" w:rsidRPr="00DD4E74" w:rsidRDefault="00301412" w:rsidP="00852B2F">
            <w:pPr>
              <w:jc w:val="left"/>
            </w:pPr>
            <w:r w:rsidRPr="00DD4E74">
              <w:t>4</w:t>
            </w:r>
          </w:p>
        </w:tc>
        <w:tc>
          <w:tcPr>
            <w:tcW w:w="1134" w:type="dxa"/>
            <w:shd w:val="clear" w:color="auto" w:fill="FFFF00"/>
          </w:tcPr>
          <w:p w14:paraId="7BB43CE4" w14:textId="77777777" w:rsidR="00301412" w:rsidRPr="00DD4E74" w:rsidRDefault="00301412" w:rsidP="00852B2F">
            <w:pPr>
              <w:jc w:val="left"/>
            </w:pPr>
            <w:r w:rsidRPr="00DD4E74">
              <w:t>6</w:t>
            </w:r>
          </w:p>
        </w:tc>
        <w:tc>
          <w:tcPr>
            <w:tcW w:w="1276" w:type="dxa"/>
          </w:tcPr>
          <w:p w14:paraId="4C90FE86" w14:textId="77777777" w:rsidR="00301412" w:rsidRPr="00DD4E74" w:rsidRDefault="00301412" w:rsidP="00852B2F">
            <w:pPr>
              <w:jc w:val="left"/>
            </w:pPr>
            <w:r w:rsidRPr="00DD4E74">
              <w:t>Thinley Rabgay</w:t>
            </w:r>
          </w:p>
        </w:tc>
        <w:tc>
          <w:tcPr>
            <w:tcW w:w="2552" w:type="dxa"/>
          </w:tcPr>
          <w:p w14:paraId="0483A719" w14:textId="0AE4B6AD" w:rsidR="00301412" w:rsidRPr="00DD4E74" w:rsidRDefault="00301412" w:rsidP="00852B2F">
            <w:pPr>
              <w:jc w:val="left"/>
            </w:pPr>
            <w:r w:rsidRPr="00DD4E74">
              <w:t>Establish clear communication channels (e.g., Slack, Microsoft Teams) and protocols.</w:t>
            </w:r>
          </w:p>
          <w:p w14:paraId="49AE0D13" w14:textId="77777777" w:rsidR="00301412" w:rsidRPr="00DD4E74" w:rsidRDefault="00301412" w:rsidP="00852B2F">
            <w:pPr>
              <w:jc w:val="left"/>
            </w:pPr>
            <w:r w:rsidRPr="00DD4E74">
              <w:t>Schedule regular meetings for progress updates and issue resolution.</w:t>
            </w:r>
          </w:p>
          <w:p w14:paraId="35386513" w14:textId="77777777" w:rsidR="00301412" w:rsidRPr="00DD4E74" w:rsidRDefault="00301412" w:rsidP="00852B2F">
            <w:pPr>
              <w:jc w:val="left"/>
            </w:pPr>
            <w:r w:rsidRPr="00DD4E74">
              <w:t>Clearly define roles, responsibilities, and reporting structures.</w:t>
            </w:r>
          </w:p>
        </w:tc>
        <w:tc>
          <w:tcPr>
            <w:tcW w:w="2835" w:type="dxa"/>
          </w:tcPr>
          <w:p w14:paraId="08F39ACA" w14:textId="0340B7CF" w:rsidR="00301412" w:rsidRPr="00DD4E74" w:rsidRDefault="00301412" w:rsidP="00852B2F">
            <w:pPr>
              <w:jc w:val="left"/>
            </w:pPr>
            <w:r w:rsidRPr="00DD4E74">
              <w:t>Implement escalation procedures for unresolved communication issues.</w:t>
            </w:r>
          </w:p>
          <w:p w14:paraId="0485E445" w14:textId="77777777" w:rsidR="00301412" w:rsidRPr="00DD4E74" w:rsidRDefault="00301412" w:rsidP="00852B2F">
            <w:pPr>
              <w:jc w:val="left"/>
            </w:pPr>
            <w:r w:rsidRPr="00DD4E74">
              <w:t>Designate a communication coordinator to streamline information flow among team members.</w:t>
            </w:r>
          </w:p>
        </w:tc>
      </w:tr>
    </w:tbl>
    <w:p w14:paraId="2C659770" w14:textId="5DBDCDB1" w:rsidR="00301412" w:rsidRPr="00887F51" w:rsidRDefault="00F71683" w:rsidP="00887F51">
      <w:pPr>
        <w:tabs>
          <w:tab w:val="left" w:pos="2160"/>
        </w:tabs>
        <w:jc w:val="center"/>
        <w:rPr>
          <w:i/>
          <w:iCs/>
        </w:rPr>
      </w:pPr>
      <w:r w:rsidRPr="00887F51">
        <w:rPr>
          <w:i/>
          <w:iCs/>
        </w:rPr>
        <w:t>Table 7.1: Risk register</w:t>
      </w:r>
    </w:p>
    <w:p w14:paraId="3341617F" w14:textId="506F622D" w:rsidR="00F71683" w:rsidRPr="00F71683" w:rsidRDefault="00F71683" w:rsidP="00F71683">
      <w:pPr>
        <w:tabs>
          <w:tab w:val="left" w:pos="2160"/>
        </w:tabs>
        <w:sectPr w:rsidR="00F71683" w:rsidRPr="00F71683" w:rsidSect="00301412">
          <w:pgSz w:w="16838" w:h="11906" w:orient="landscape"/>
          <w:pgMar w:top="1440" w:right="1440" w:bottom="1440" w:left="1440" w:header="709" w:footer="709" w:gutter="0"/>
          <w:cols w:space="708"/>
          <w:docGrid w:linePitch="360"/>
        </w:sectPr>
      </w:pPr>
      <w:r>
        <w:tab/>
      </w:r>
    </w:p>
    <w:p w14:paraId="23ED38F6" w14:textId="4F0010B9" w:rsidR="00174491" w:rsidRPr="00197903" w:rsidRDefault="00F22239" w:rsidP="005A7BAC">
      <w:pPr>
        <w:pStyle w:val="Heading1"/>
      </w:pPr>
      <w:bookmarkStart w:id="44" w:name="_Toc191666855"/>
      <w:r w:rsidRPr="00197903">
        <w:lastRenderedPageBreak/>
        <w:t>Stakeholder Analysis and Communications Plan</w:t>
      </w:r>
      <w:bookmarkEnd w:id="44"/>
    </w:p>
    <w:p w14:paraId="751D0105" w14:textId="7EA6236D" w:rsidR="005E03F4" w:rsidRPr="00197903" w:rsidRDefault="005E03F4" w:rsidP="007F3CDD">
      <w:r w:rsidRPr="00197903">
        <w:t xml:space="preserve">Stakeholder analysis identifies the key individuals, groups, or organisations affected by or influencing the project. This method involves systematic gathering and analysis of quantitative and qualitative information about stakeholders to determine different interests that should be considered for the project </w:t>
      </w:r>
      <w:r w:rsidRPr="00197903">
        <w:fldChar w:fldCharType="begin"/>
      </w:r>
      <w:r w:rsidR="006004BF">
        <w:instrText xml:space="preserve"> ADDIN EN.CITE &lt;EndNote&gt;&lt;Cite&gt;&lt;Author&gt;Project Management&lt;/Author&gt;&lt;Year&gt;2017&lt;/Year&gt;&lt;RecNum&gt;9&lt;/RecNum&gt;&lt;DisplayText&gt;(Project Management 2017)&lt;/DisplayText&gt;&lt;record&gt;&lt;rec-number&gt;9&lt;/rec-number&gt;&lt;foreign-keys&gt;&lt;key app="EN" db-id="eddzfdwv3ssdsuev5pevfrfxexdexpr5zev9" timestamp="1740516925"&gt;9&lt;/key&gt;&lt;/foreign-keys&gt;&lt;ref-type name="Book"&gt;6&lt;/ref-type&gt;&lt;contributors&gt;&lt;authors&gt;&lt;author&gt;Project Management, Institute&lt;/author&gt;&lt;/authors&gt;&lt;/contributors&gt;&lt;titles&gt;&lt;title&gt;A guide to the project management body of knowledge (PMBOK guide)&lt;/title&gt;&lt;/titles&gt;&lt;edition&gt;6th edition.&lt;/edition&gt;&lt;keywords&gt;&lt;keyword&gt;Project management -- Methodology&lt;/keyword&gt;&lt;keyword&gt;Project management -- Standards&lt;/keyword&gt;&lt;keyword&gt;BUSINESS &amp;amp; ECONOMICS -- Project Management&lt;/keyword&gt;&lt;keyword&gt;BUSINESS &amp;amp; ECONOMICS -- Industrial Management&lt;/keyword&gt;&lt;keyword&gt;BUSINESS &amp;amp; ECONOMICS -- Management&lt;/keyword&gt;&lt;keyword&gt;BUSINESS &amp;amp; ECONOMICS -- Management Science&lt;/keyword&gt;&lt;keyword&gt;BUSINESS &amp;amp; ECONOMICS -- Organizational Behavior&lt;/keyword&gt;&lt;/keywords&gt;&lt;dates&gt;&lt;year&gt;2017&lt;/year&gt;&lt;/dates&gt;&lt;pub-location&gt;Newtown Square, Pennsylvania&lt;/pub-location&gt;&lt;publisher&gt;Project Management Institute&lt;/publisher&gt;&lt;isbn&gt;9781628253900&lt;/isbn&gt;&lt;urls&gt;&lt;/urls&gt;&lt;/record&gt;&lt;/Cite&gt;&lt;/EndNote&gt;</w:instrText>
      </w:r>
      <w:r w:rsidRPr="00197903">
        <w:fldChar w:fldCharType="separate"/>
      </w:r>
      <w:r w:rsidR="006004BF">
        <w:rPr>
          <w:noProof/>
        </w:rPr>
        <w:t>(Project Management 2017)</w:t>
      </w:r>
      <w:r w:rsidRPr="00197903">
        <w:fldChar w:fldCharType="end"/>
      </w:r>
      <w:r w:rsidRPr="00197903">
        <w:t>. It helps prioritise engagement efforts and tailor communication strategies to meet stakeholders’ needs.</w:t>
      </w:r>
    </w:p>
    <w:p w14:paraId="0CC9746B" w14:textId="5B671FE9" w:rsidR="005E03F4" w:rsidRPr="00197903" w:rsidRDefault="005E03F4" w:rsidP="005A7BAC">
      <w:pPr>
        <w:pStyle w:val="Heading2"/>
        <w:rPr>
          <w:rFonts w:eastAsia="Times New Roman"/>
        </w:rPr>
      </w:pPr>
      <w:bookmarkStart w:id="45" w:name="_Toc191666856"/>
      <w:r w:rsidRPr="00197903">
        <w:rPr>
          <w:rFonts w:eastAsia="Times New Roman"/>
        </w:rPr>
        <w:t>Stakeholder identification</w:t>
      </w:r>
      <w:bookmarkEnd w:id="45"/>
    </w:p>
    <w:p w14:paraId="10D3ED4F" w14:textId="5155008A" w:rsidR="005E03F4" w:rsidRPr="00197903" w:rsidRDefault="005E03F4" w:rsidP="007F3CDD">
      <w:r w:rsidRPr="00197903">
        <w:t>The following stakeholders have been identified for this proje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00"/>
        <w:gridCol w:w="5154"/>
        <w:gridCol w:w="1194"/>
        <w:gridCol w:w="968"/>
      </w:tblGrid>
      <w:tr w:rsidR="007F3CDD" w:rsidRPr="00FC6549" w14:paraId="5502FFCF" w14:textId="77777777" w:rsidTr="00B6302F">
        <w:trPr>
          <w:tblHeader/>
        </w:trPr>
        <w:tc>
          <w:tcPr>
            <w:tcW w:w="0" w:type="auto"/>
            <w:shd w:val="clear" w:color="auto" w:fill="auto"/>
            <w:tcMar>
              <w:top w:w="28" w:type="dxa"/>
              <w:left w:w="28" w:type="dxa"/>
              <w:bottom w:w="28" w:type="dxa"/>
              <w:right w:w="28" w:type="dxa"/>
            </w:tcMar>
            <w:vAlign w:val="center"/>
            <w:hideMark/>
          </w:tcPr>
          <w:p w14:paraId="41FBA691" w14:textId="77777777" w:rsidR="005E03F4" w:rsidRPr="00FC6549" w:rsidRDefault="005E03F4" w:rsidP="00FC6549">
            <w:pPr>
              <w:jc w:val="center"/>
              <w:rPr>
                <w:b/>
                <w:bCs/>
              </w:rPr>
            </w:pPr>
            <w:r w:rsidRPr="00FC6549">
              <w:rPr>
                <w:b/>
                <w:bCs/>
              </w:rPr>
              <w:t>Stakeholder Group</w:t>
            </w:r>
          </w:p>
        </w:tc>
        <w:tc>
          <w:tcPr>
            <w:tcW w:w="0" w:type="auto"/>
            <w:shd w:val="clear" w:color="auto" w:fill="auto"/>
            <w:tcMar>
              <w:top w:w="28" w:type="dxa"/>
              <w:left w:w="28" w:type="dxa"/>
              <w:bottom w:w="28" w:type="dxa"/>
              <w:right w:w="28" w:type="dxa"/>
            </w:tcMar>
            <w:vAlign w:val="center"/>
            <w:hideMark/>
          </w:tcPr>
          <w:p w14:paraId="6E31DF84" w14:textId="77777777" w:rsidR="005E03F4" w:rsidRPr="00FC6549" w:rsidRDefault="005E03F4" w:rsidP="00FC6549">
            <w:pPr>
              <w:jc w:val="center"/>
              <w:rPr>
                <w:b/>
                <w:bCs/>
              </w:rPr>
            </w:pPr>
            <w:r w:rsidRPr="00FC6549">
              <w:rPr>
                <w:b/>
                <w:bCs/>
              </w:rPr>
              <w:t>Role/Interest</w:t>
            </w:r>
          </w:p>
        </w:tc>
        <w:tc>
          <w:tcPr>
            <w:tcW w:w="0" w:type="auto"/>
            <w:shd w:val="clear" w:color="auto" w:fill="auto"/>
            <w:tcMar>
              <w:top w:w="28" w:type="dxa"/>
              <w:left w:w="28" w:type="dxa"/>
              <w:bottom w:w="28" w:type="dxa"/>
              <w:right w:w="28" w:type="dxa"/>
            </w:tcMar>
            <w:vAlign w:val="center"/>
            <w:hideMark/>
          </w:tcPr>
          <w:p w14:paraId="0A58B8CD" w14:textId="77777777" w:rsidR="005E03F4" w:rsidRPr="00FC6549" w:rsidRDefault="005E03F4" w:rsidP="00FC6549">
            <w:pPr>
              <w:jc w:val="center"/>
              <w:rPr>
                <w:b/>
                <w:bCs/>
              </w:rPr>
            </w:pPr>
            <w:r w:rsidRPr="00FC6549">
              <w:rPr>
                <w:b/>
                <w:bCs/>
              </w:rPr>
              <w:t>Influence Level</w:t>
            </w:r>
          </w:p>
        </w:tc>
        <w:tc>
          <w:tcPr>
            <w:tcW w:w="0" w:type="auto"/>
            <w:shd w:val="clear" w:color="auto" w:fill="auto"/>
            <w:tcMar>
              <w:top w:w="28" w:type="dxa"/>
              <w:left w:w="28" w:type="dxa"/>
              <w:bottom w:w="28" w:type="dxa"/>
              <w:right w:w="28" w:type="dxa"/>
            </w:tcMar>
            <w:vAlign w:val="center"/>
            <w:hideMark/>
          </w:tcPr>
          <w:p w14:paraId="08B64F0B" w14:textId="77777777" w:rsidR="005E03F4" w:rsidRPr="00FC6549" w:rsidRDefault="005E03F4" w:rsidP="00FC6549">
            <w:pPr>
              <w:jc w:val="center"/>
              <w:rPr>
                <w:b/>
                <w:bCs/>
              </w:rPr>
            </w:pPr>
            <w:r w:rsidRPr="00FC6549">
              <w:rPr>
                <w:b/>
                <w:bCs/>
              </w:rPr>
              <w:t>Impact Level</w:t>
            </w:r>
          </w:p>
        </w:tc>
      </w:tr>
      <w:tr w:rsidR="007F3CDD" w:rsidRPr="00197903" w14:paraId="361331D6" w14:textId="77777777" w:rsidTr="00B6302F">
        <w:tc>
          <w:tcPr>
            <w:tcW w:w="0" w:type="auto"/>
            <w:shd w:val="clear" w:color="auto" w:fill="auto"/>
            <w:tcMar>
              <w:top w:w="28" w:type="dxa"/>
              <w:left w:w="28" w:type="dxa"/>
              <w:bottom w:w="28" w:type="dxa"/>
              <w:right w:w="28" w:type="dxa"/>
            </w:tcMar>
            <w:vAlign w:val="center"/>
            <w:hideMark/>
          </w:tcPr>
          <w:p w14:paraId="6F1C857B" w14:textId="77777777" w:rsidR="005E03F4" w:rsidRPr="002E4F60" w:rsidRDefault="005E03F4" w:rsidP="00FC6549">
            <w:pPr>
              <w:jc w:val="left"/>
            </w:pPr>
            <w:r w:rsidRPr="002E4F60">
              <w:t>Project Team</w:t>
            </w:r>
          </w:p>
        </w:tc>
        <w:tc>
          <w:tcPr>
            <w:tcW w:w="0" w:type="auto"/>
            <w:shd w:val="clear" w:color="auto" w:fill="auto"/>
            <w:tcMar>
              <w:top w:w="28" w:type="dxa"/>
              <w:left w:w="28" w:type="dxa"/>
              <w:bottom w:w="28" w:type="dxa"/>
              <w:right w:w="28" w:type="dxa"/>
            </w:tcMar>
            <w:vAlign w:val="center"/>
            <w:hideMark/>
          </w:tcPr>
          <w:p w14:paraId="3439C55B" w14:textId="77777777" w:rsidR="005E03F4" w:rsidRPr="002E4F60" w:rsidRDefault="005E03F4" w:rsidP="00FC6549">
            <w:pPr>
              <w:jc w:val="left"/>
            </w:pPr>
            <w:r w:rsidRPr="002E4F60">
              <w:t>Researchers conducting the systematic review.</w:t>
            </w:r>
          </w:p>
        </w:tc>
        <w:tc>
          <w:tcPr>
            <w:tcW w:w="0" w:type="auto"/>
            <w:shd w:val="clear" w:color="auto" w:fill="auto"/>
            <w:tcMar>
              <w:top w:w="28" w:type="dxa"/>
              <w:left w:w="28" w:type="dxa"/>
              <w:bottom w:w="28" w:type="dxa"/>
              <w:right w:w="28" w:type="dxa"/>
            </w:tcMar>
            <w:vAlign w:val="center"/>
            <w:hideMark/>
          </w:tcPr>
          <w:p w14:paraId="27550FB3" w14:textId="77777777" w:rsidR="005E03F4" w:rsidRPr="002E4F60" w:rsidRDefault="005E03F4" w:rsidP="00FC6549">
            <w:pPr>
              <w:jc w:val="left"/>
            </w:pPr>
            <w:r w:rsidRPr="002E4F60">
              <w:t>High</w:t>
            </w:r>
          </w:p>
        </w:tc>
        <w:tc>
          <w:tcPr>
            <w:tcW w:w="0" w:type="auto"/>
            <w:shd w:val="clear" w:color="auto" w:fill="auto"/>
            <w:tcMar>
              <w:top w:w="28" w:type="dxa"/>
              <w:left w:w="28" w:type="dxa"/>
              <w:bottom w:w="28" w:type="dxa"/>
              <w:right w:w="28" w:type="dxa"/>
            </w:tcMar>
            <w:vAlign w:val="center"/>
            <w:hideMark/>
          </w:tcPr>
          <w:p w14:paraId="0547FF20" w14:textId="77777777" w:rsidR="005E03F4" w:rsidRPr="002E4F60" w:rsidRDefault="005E03F4" w:rsidP="00FC6549">
            <w:pPr>
              <w:jc w:val="left"/>
            </w:pPr>
            <w:r w:rsidRPr="002E4F60">
              <w:t>High</w:t>
            </w:r>
          </w:p>
        </w:tc>
      </w:tr>
      <w:tr w:rsidR="007F3CDD" w:rsidRPr="00197903" w14:paraId="528E4E02" w14:textId="77777777" w:rsidTr="00B6302F">
        <w:tc>
          <w:tcPr>
            <w:tcW w:w="0" w:type="auto"/>
            <w:shd w:val="clear" w:color="auto" w:fill="auto"/>
            <w:tcMar>
              <w:top w:w="28" w:type="dxa"/>
              <w:left w:w="28" w:type="dxa"/>
              <w:bottom w:w="28" w:type="dxa"/>
              <w:right w:w="28" w:type="dxa"/>
            </w:tcMar>
            <w:vAlign w:val="center"/>
          </w:tcPr>
          <w:p w14:paraId="51DA253A" w14:textId="012E1014" w:rsidR="0073773D" w:rsidRPr="00197903" w:rsidRDefault="0073773D" w:rsidP="00FC6549">
            <w:pPr>
              <w:jc w:val="left"/>
            </w:pPr>
            <w:r w:rsidRPr="00197903">
              <w:t>Sponsor</w:t>
            </w:r>
          </w:p>
        </w:tc>
        <w:tc>
          <w:tcPr>
            <w:tcW w:w="0" w:type="auto"/>
            <w:shd w:val="clear" w:color="auto" w:fill="auto"/>
            <w:tcMar>
              <w:top w:w="28" w:type="dxa"/>
              <w:left w:w="28" w:type="dxa"/>
              <w:bottom w:w="28" w:type="dxa"/>
              <w:right w:w="28" w:type="dxa"/>
            </w:tcMar>
            <w:vAlign w:val="center"/>
          </w:tcPr>
          <w:p w14:paraId="38D31323" w14:textId="2600365C" w:rsidR="0073773D" w:rsidRPr="00197903" w:rsidRDefault="009D2741" w:rsidP="00FC6549">
            <w:pPr>
              <w:jc w:val="left"/>
            </w:pPr>
            <w:r w:rsidRPr="00197903">
              <w:t>Overall sponsoring of the project, defining scope and outcome of the project and monitoring progress and result of the project.</w:t>
            </w:r>
          </w:p>
        </w:tc>
        <w:tc>
          <w:tcPr>
            <w:tcW w:w="0" w:type="auto"/>
            <w:shd w:val="clear" w:color="auto" w:fill="auto"/>
            <w:tcMar>
              <w:top w:w="28" w:type="dxa"/>
              <w:left w:w="28" w:type="dxa"/>
              <w:bottom w:w="28" w:type="dxa"/>
              <w:right w:w="28" w:type="dxa"/>
            </w:tcMar>
            <w:vAlign w:val="center"/>
          </w:tcPr>
          <w:p w14:paraId="1492033A" w14:textId="4738DF7F" w:rsidR="0073773D" w:rsidRPr="00197903" w:rsidRDefault="0073773D" w:rsidP="00FC6549">
            <w:pPr>
              <w:jc w:val="left"/>
            </w:pPr>
            <w:r w:rsidRPr="00197903">
              <w:t>High</w:t>
            </w:r>
          </w:p>
        </w:tc>
        <w:tc>
          <w:tcPr>
            <w:tcW w:w="0" w:type="auto"/>
            <w:shd w:val="clear" w:color="auto" w:fill="auto"/>
            <w:tcMar>
              <w:top w:w="28" w:type="dxa"/>
              <w:left w:w="28" w:type="dxa"/>
              <w:bottom w:w="28" w:type="dxa"/>
              <w:right w:w="28" w:type="dxa"/>
            </w:tcMar>
            <w:vAlign w:val="center"/>
          </w:tcPr>
          <w:p w14:paraId="409295EC" w14:textId="1B3F4B58" w:rsidR="0073773D" w:rsidRPr="00197903" w:rsidRDefault="0073773D" w:rsidP="00FC6549">
            <w:pPr>
              <w:jc w:val="left"/>
            </w:pPr>
            <w:r w:rsidRPr="00197903">
              <w:t>High</w:t>
            </w:r>
          </w:p>
        </w:tc>
      </w:tr>
      <w:tr w:rsidR="007F3CDD" w:rsidRPr="00197903" w14:paraId="7AC9EF27" w14:textId="77777777" w:rsidTr="00B6302F">
        <w:tc>
          <w:tcPr>
            <w:tcW w:w="0" w:type="auto"/>
            <w:shd w:val="clear" w:color="auto" w:fill="auto"/>
            <w:tcMar>
              <w:top w:w="28" w:type="dxa"/>
              <w:left w:w="28" w:type="dxa"/>
              <w:bottom w:w="28" w:type="dxa"/>
              <w:right w:w="28" w:type="dxa"/>
            </w:tcMar>
            <w:vAlign w:val="center"/>
          </w:tcPr>
          <w:p w14:paraId="3853834F" w14:textId="78D90535" w:rsidR="0073773D" w:rsidRPr="00197903" w:rsidRDefault="0073773D" w:rsidP="00FC6549">
            <w:pPr>
              <w:jc w:val="left"/>
            </w:pPr>
            <w:r w:rsidRPr="00197903">
              <w:t>Mentor</w:t>
            </w:r>
          </w:p>
        </w:tc>
        <w:tc>
          <w:tcPr>
            <w:tcW w:w="0" w:type="auto"/>
            <w:shd w:val="clear" w:color="auto" w:fill="auto"/>
            <w:tcMar>
              <w:top w:w="28" w:type="dxa"/>
              <w:left w:w="28" w:type="dxa"/>
              <w:bottom w:w="28" w:type="dxa"/>
              <w:right w:w="28" w:type="dxa"/>
            </w:tcMar>
            <w:vAlign w:val="center"/>
          </w:tcPr>
          <w:p w14:paraId="76E14CB5" w14:textId="55593163" w:rsidR="0073773D" w:rsidRPr="00197903" w:rsidRDefault="00110CBE" w:rsidP="00FC6549">
            <w:pPr>
              <w:jc w:val="left"/>
            </w:pPr>
            <w:r w:rsidRPr="00197903">
              <w:t>Mentoring researchers, reviewing progress of a</w:t>
            </w:r>
            <w:r w:rsidR="009D2741" w:rsidRPr="00197903">
              <w:t>cademic aspect of the project and overall guidance and support.</w:t>
            </w:r>
          </w:p>
        </w:tc>
        <w:tc>
          <w:tcPr>
            <w:tcW w:w="0" w:type="auto"/>
            <w:shd w:val="clear" w:color="auto" w:fill="auto"/>
            <w:tcMar>
              <w:top w:w="28" w:type="dxa"/>
              <w:left w:w="28" w:type="dxa"/>
              <w:bottom w:w="28" w:type="dxa"/>
              <w:right w:w="28" w:type="dxa"/>
            </w:tcMar>
            <w:vAlign w:val="center"/>
          </w:tcPr>
          <w:p w14:paraId="3C48A1E2" w14:textId="49FDA1AE" w:rsidR="0073773D" w:rsidRPr="00197903" w:rsidRDefault="00294225" w:rsidP="00FC6549">
            <w:pPr>
              <w:jc w:val="left"/>
            </w:pPr>
            <w:r w:rsidRPr="00197903">
              <w:t>Low</w:t>
            </w:r>
          </w:p>
        </w:tc>
        <w:tc>
          <w:tcPr>
            <w:tcW w:w="0" w:type="auto"/>
            <w:shd w:val="clear" w:color="auto" w:fill="auto"/>
            <w:tcMar>
              <w:top w:w="28" w:type="dxa"/>
              <w:left w:w="28" w:type="dxa"/>
              <w:bottom w:w="28" w:type="dxa"/>
              <w:right w:w="28" w:type="dxa"/>
            </w:tcMar>
            <w:vAlign w:val="center"/>
          </w:tcPr>
          <w:p w14:paraId="497724C1" w14:textId="4CAF94BF" w:rsidR="0073773D" w:rsidRPr="00197903" w:rsidRDefault="00BF27EF" w:rsidP="00FC6549">
            <w:pPr>
              <w:jc w:val="left"/>
            </w:pPr>
            <w:r>
              <w:t>High</w:t>
            </w:r>
          </w:p>
        </w:tc>
      </w:tr>
      <w:tr w:rsidR="007F3CDD" w:rsidRPr="00197903" w14:paraId="6A7A329E" w14:textId="77777777" w:rsidTr="00B6302F">
        <w:tc>
          <w:tcPr>
            <w:tcW w:w="0" w:type="auto"/>
            <w:shd w:val="clear" w:color="auto" w:fill="auto"/>
            <w:tcMar>
              <w:top w:w="28" w:type="dxa"/>
              <w:left w:w="28" w:type="dxa"/>
              <w:bottom w:w="28" w:type="dxa"/>
              <w:right w:w="28" w:type="dxa"/>
            </w:tcMar>
            <w:vAlign w:val="center"/>
          </w:tcPr>
          <w:p w14:paraId="2FE8B2B7" w14:textId="55D95A71" w:rsidR="0073773D" w:rsidRPr="00197903" w:rsidRDefault="0073773D" w:rsidP="00FC6549">
            <w:pPr>
              <w:jc w:val="left"/>
            </w:pPr>
            <w:r w:rsidRPr="00197903">
              <w:t>Tutor/Lecturer</w:t>
            </w:r>
          </w:p>
        </w:tc>
        <w:tc>
          <w:tcPr>
            <w:tcW w:w="0" w:type="auto"/>
            <w:shd w:val="clear" w:color="auto" w:fill="auto"/>
            <w:tcMar>
              <w:top w:w="28" w:type="dxa"/>
              <w:left w:w="28" w:type="dxa"/>
              <w:bottom w:w="28" w:type="dxa"/>
              <w:right w:w="28" w:type="dxa"/>
            </w:tcMar>
            <w:vAlign w:val="center"/>
          </w:tcPr>
          <w:p w14:paraId="0D1CE097" w14:textId="27CC1B7E" w:rsidR="0073773D" w:rsidRPr="00197903" w:rsidRDefault="009D2741" w:rsidP="00FC6549">
            <w:pPr>
              <w:jc w:val="left"/>
            </w:pPr>
            <w:r w:rsidRPr="00197903">
              <w:t>Course content and overall progress of the unit</w:t>
            </w:r>
          </w:p>
        </w:tc>
        <w:tc>
          <w:tcPr>
            <w:tcW w:w="0" w:type="auto"/>
            <w:shd w:val="clear" w:color="auto" w:fill="auto"/>
            <w:tcMar>
              <w:top w:w="28" w:type="dxa"/>
              <w:left w:w="28" w:type="dxa"/>
              <w:bottom w:w="28" w:type="dxa"/>
              <w:right w:w="28" w:type="dxa"/>
            </w:tcMar>
            <w:vAlign w:val="center"/>
          </w:tcPr>
          <w:p w14:paraId="27E0A69F" w14:textId="55689CC8" w:rsidR="0073773D" w:rsidRPr="00197903" w:rsidRDefault="0073773D" w:rsidP="00FC6549">
            <w:pPr>
              <w:jc w:val="left"/>
            </w:pPr>
            <w:r w:rsidRPr="00197903">
              <w:t>Low</w:t>
            </w:r>
          </w:p>
        </w:tc>
        <w:tc>
          <w:tcPr>
            <w:tcW w:w="0" w:type="auto"/>
            <w:shd w:val="clear" w:color="auto" w:fill="auto"/>
            <w:tcMar>
              <w:top w:w="28" w:type="dxa"/>
              <w:left w:w="28" w:type="dxa"/>
              <w:bottom w:w="28" w:type="dxa"/>
              <w:right w:w="28" w:type="dxa"/>
            </w:tcMar>
            <w:vAlign w:val="center"/>
          </w:tcPr>
          <w:p w14:paraId="7064EA37" w14:textId="0F6DFA08" w:rsidR="0073773D" w:rsidRPr="00197903" w:rsidRDefault="0073773D" w:rsidP="00FC6549">
            <w:pPr>
              <w:jc w:val="left"/>
            </w:pPr>
            <w:r w:rsidRPr="00197903">
              <w:t>Low</w:t>
            </w:r>
          </w:p>
        </w:tc>
      </w:tr>
      <w:tr w:rsidR="007F3CDD" w:rsidRPr="00197903" w14:paraId="25AC816E" w14:textId="77777777" w:rsidTr="00B6302F">
        <w:tc>
          <w:tcPr>
            <w:tcW w:w="0" w:type="auto"/>
            <w:shd w:val="clear" w:color="auto" w:fill="auto"/>
            <w:tcMar>
              <w:top w:w="28" w:type="dxa"/>
              <w:left w:w="28" w:type="dxa"/>
              <w:bottom w:w="28" w:type="dxa"/>
              <w:right w:w="28" w:type="dxa"/>
            </w:tcMar>
            <w:vAlign w:val="center"/>
            <w:hideMark/>
          </w:tcPr>
          <w:p w14:paraId="196BB5F6" w14:textId="5B734277" w:rsidR="005E03F4" w:rsidRPr="002E4F60" w:rsidRDefault="0073773D" w:rsidP="00FC6549">
            <w:pPr>
              <w:jc w:val="left"/>
            </w:pPr>
            <w:r w:rsidRPr="00197903">
              <w:t>University of Canberra</w:t>
            </w:r>
          </w:p>
        </w:tc>
        <w:tc>
          <w:tcPr>
            <w:tcW w:w="0" w:type="auto"/>
            <w:shd w:val="clear" w:color="auto" w:fill="auto"/>
            <w:tcMar>
              <w:top w:w="28" w:type="dxa"/>
              <w:left w:w="28" w:type="dxa"/>
              <w:bottom w:w="28" w:type="dxa"/>
              <w:right w:w="28" w:type="dxa"/>
            </w:tcMar>
            <w:vAlign w:val="center"/>
            <w:hideMark/>
          </w:tcPr>
          <w:p w14:paraId="54306254" w14:textId="2611E3A8" w:rsidR="005E03F4" w:rsidRPr="002E4F60" w:rsidRDefault="005E03F4" w:rsidP="00FC6549">
            <w:pPr>
              <w:jc w:val="left"/>
            </w:pPr>
            <w:r w:rsidRPr="002E4F60">
              <w:t>Universit</w:t>
            </w:r>
            <w:r w:rsidR="0073773D" w:rsidRPr="00197903">
              <w:t>y</w:t>
            </w:r>
            <w:r w:rsidRPr="002E4F60">
              <w:t xml:space="preserve"> </w:t>
            </w:r>
            <w:r w:rsidR="0073773D" w:rsidRPr="00197903">
              <w:t xml:space="preserve">offering resources (library, online portals, repository, </w:t>
            </w:r>
            <w:r w:rsidR="00E974CA" w:rsidRPr="00197903">
              <w:t xml:space="preserve">subscription to databases, </w:t>
            </w:r>
            <w:r w:rsidR="0073773D" w:rsidRPr="00197903">
              <w:t>software license</w:t>
            </w:r>
            <w:r w:rsidR="00E974CA" w:rsidRPr="00197903">
              <w:t>s</w:t>
            </w:r>
            <w:r w:rsidR="0073773D" w:rsidRPr="00197903">
              <w:t>, meeting venues</w:t>
            </w:r>
            <w:r w:rsidR="00E974CA" w:rsidRPr="00197903">
              <w:t>, academic accreditation</w:t>
            </w:r>
            <w:r w:rsidR="0073773D" w:rsidRPr="00197903">
              <w:t>)</w:t>
            </w:r>
          </w:p>
        </w:tc>
        <w:tc>
          <w:tcPr>
            <w:tcW w:w="0" w:type="auto"/>
            <w:shd w:val="clear" w:color="auto" w:fill="auto"/>
            <w:tcMar>
              <w:top w:w="28" w:type="dxa"/>
              <w:left w:w="28" w:type="dxa"/>
              <w:bottom w:w="28" w:type="dxa"/>
              <w:right w:w="28" w:type="dxa"/>
            </w:tcMar>
            <w:vAlign w:val="center"/>
            <w:hideMark/>
          </w:tcPr>
          <w:p w14:paraId="5F3900B0" w14:textId="3B8E6FD5" w:rsidR="005E03F4" w:rsidRPr="002E4F60" w:rsidRDefault="00294225" w:rsidP="00FC6549">
            <w:pPr>
              <w:jc w:val="left"/>
            </w:pPr>
            <w:r w:rsidRPr="00197903">
              <w:t>Low</w:t>
            </w:r>
          </w:p>
        </w:tc>
        <w:tc>
          <w:tcPr>
            <w:tcW w:w="0" w:type="auto"/>
            <w:shd w:val="clear" w:color="auto" w:fill="auto"/>
            <w:tcMar>
              <w:top w:w="28" w:type="dxa"/>
              <w:left w:w="28" w:type="dxa"/>
              <w:bottom w:w="28" w:type="dxa"/>
              <w:right w:w="28" w:type="dxa"/>
            </w:tcMar>
            <w:vAlign w:val="center"/>
            <w:hideMark/>
          </w:tcPr>
          <w:p w14:paraId="28DC476A" w14:textId="77777777" w:rsidR="005E03F4" w:rsidRPr="002E4F60" w:rsidRDefault="005E03F4" w:rsidP="00FC6549">
            <w:pPr>
              <w:jc w:val="left"/>
            </w:pPr>
            <w:r w:rsidRPr="002E4F60">
              <w:t>High</w:t>
            </w:r>
          </w:p>
        </w:tc>
      </w:tr>
    </w:tbl>
    <w:p w14:paraId="696CA29A" w14:textId="77330F53" w:rsidR="002933F6" w:rsidRPr="002933F6" w:rsidRDefault="002933F6" w:rsidP="002933F6">
      <w:pPr>
        <w:jc w:val="center"/>
        <w:rPr>
          <w:i/>
          <w:iCs/>
        </w:rPr>
      </w:pPr>
      <w:r w:rsidRPr="002933F6">
        <w:rPr>
          <w:i/>
          <w:iCs/>
        </w:rPr>
        <w:t>Table 8.1: Identification of stakeholders with their roles or interest, influence level and impact level</w:t>
      </w:r>
    </w:p>
    <w:p w14:paraId="0C651ED4" w14:textId="6CA2AC8D" w:rsidR="00C226EF" w:rsidRPr="00197903" w:rsidRDefault="00BE7E71" w:rsidP="005A7BAC">
      <w:pPr>
        <w:pStyle w:val="Heading2"/>
        <w:rPr>
          <w:rFonts w:eastAsia="Times New Roman"/>
        </w:rPr>
      </w:pPr>
      <w:bookmarkStart w:id="46" w:name="_Toc191666857"/>
      <w:r w:rsidRPr="00197903">
        <w:rPr>
          <w:noProof/>
        </w:rPr>
        <w:drawing>
          <wp:anchor distT="0" distB="0" distL="114300" distR="114300" simplePos="0" relativeHeight="251662336" behindDoc="0" locked="0" layoutInCell="1" allowOverlap="1" wp14:anchorId="263780E5" wp14:editId="2572E535">
            <wp:simplePos x="0" y="0"/>
            <wp:positionH relativeFrom="margin">
              <wp:posOffset>0</wp:posOffset>
            </wp:positionH>
            <wp:positionV relativeFrom="margin">
              <wp:posOffset>6466716</wp:posOffset>
            </wp:positionV>
            <wp:extent cx="2954655" cy="2256790"/>
            <wp:effectExtent l="0" t="0" r="4445" b="3810"/>
            <wp:wrapSquare wrapText="bothSides"/>
            <wp:docPr id="142185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850545" name="Picture 14218505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4655" cy="2256790"/>
                    </a:xfrm>
                    <a:prstGeom prst="rect">
                      <a:avLst/>
                    </a:prstGeom>
                  </pic:spPr>
                </pic:pic>
              </a:graphicData>
            </a:graphic>
            <wp14:sizeRelH relativeFrom="margin">
              <wp14:pctWidth>0</wp14:pctWidth>
            </wp14:sizeRelH>
            <wp14:sizeRelV relativeFrom="margin">
              <wp14:pctHeight>0</wp14:pctHeight>
            </wp14:sizeRelV>
          </wp:anchor>
        </w:drawing>
      </w:r>
      <w:r w:rsidR="005E03F4" w:rsidRPr="00197903">
        <w:rPr>
          <w:rFonts w:eastAsia="Times New Roman"/>
        </w:rPr>
        <w:t>Stakeholder prioritisation</w:t>
      </w:r>
      <w:bookmarkEnd w:id="46"/>
    </w:p>
    <w:p w14:paraId="17B8901F" w14:textId="67D4E002" w:rsidR="00C226EF" w:rsidRPr="00197903" w:rsidRDefault="00C226EF" w:rsidP="007F3CDD">
      <w:r w:rsidRPr="00197903">
        <w:t>Using a Power-Interest Grid, stakeholders are prioritised based on their level of influence and interest in the project:</w:t>
      </w:r>
    </w:p>
    <w:p w14:paraId="5F364BE1" w14:textId="77777777" w:rsidR="0097574E" w:rsidRDefault="0097574E" w:rsidP="0097574E">
      <w:pPr>
        <w:jc w:val="left"/>
        <w:rPr>
          <w:i/>
          <w:iCs/>
        </w:rPr>
      </w:pPr>
    </w:p>
    <w:p w14:paraId="64D5789F" w14:textId="77777777" w:rsidR="001F2431" w:rsidRDefault="001F2431" w:rsidP="0097574E">
      <w:pPr>
        <w:jc w:val="left"/>
        <w:rPr>
          <w:i/>
          <w:iCs/>
        </w:rPr>
      </w:pPr>
    </w:p>
    <w:p w14:paraId="3EDDBCE4" w14:textId="05353240" w:rsidR="0097574E" w:rsidRPr="0097574E" w:rsidRDefault="00C136CF" w:rsidP="0097574E">
      <w:pPr>
        <w:jc w:val="left"/>
      </w:pPr>
      <w:r>
        <w:rPr>
          <w:i/>
          <w:iCs/>
        </w:rPr>
        <w:t xml:space="preserve">Figure 8.1: </w:t>
      </w:r>
      <w:r w:rsidR="007E3553" w:rsidRPr="00C136CF">
        <w:rPr>
          <w:i/>
          <w:iCs/>
        </w:rPr>
        <w:t xml:space="preserve">Power-Interest Grid </w:t>
      </w:r>
      <w:r w:rsidR="00F30D2B" w:rsidRPr="00C136CF">
        <w:rPr>
          <w:i/>
          <w:iCs/>
        </w:rPr>
        <w:fldChar w:fldCharType="begin"/>
      </w:r>
      <w:r w:rsidR="006004BF" w:rsidRPr="00C136CF">
        <w:rPr>
          <w:i/>
          <w:iCs/>
        </w:rPr>
        <w:instrText xml:space="preserve"> ADDIN EN.CITE &lt;EndNote&gt;&lt;Cite&gt;&lt;Author&gt;Management.com&lt;/Author&gt;&lt;Year&gt;2003&lt;/Year&gt;&lt;RecNum&gt;10&lt;/RecNum&gt;&lt;DisplayText&gt;(Management.com 2003)&lt;/DisplayText&gt;&lt;record&gt;&lt;rec-number&gt;10&lt;/rec-number&gt;&lt;foreign-keys&gt;&lt;key app="EN" db-id="eddzfdwv3ssdsuev5pevfrfxexdexpr5zev9" timestamp="1740519259"&gt;10&lt;/key&gt;&lt;/foreign-keys&gt;&lt;ref-type name="Web Page"&gt;12&lt;/ref-type&gt;&lt;contributors&gt;&lt;authors&gt;&lt;author&gt;Project Management.com&lt;/author&gt;&lt;/authors&gt;&lt;secondary-authors&gt;&lt;author&gt;Latha Thamma reddi &lt;/author&gt;&lt;/secondary-authors&gt;&lt;/contributors&gt;&lt;titles&gt;&lt;title&gt;Stakeholder Analysis using the Power Interest Grid&lt;/title&gt;&lt;/titles&gt;&lt;volume&gt;2025&lt;/volume&gt;&lt;number&gt;February 26&lt;/number&gt;&lt;dates&gt;&lt;year&gt;2003&lt;/year&gt;&lt;pub-dates&gt;&lt;date&gt;April 14, 2023&lt;/date&gt;&lt;/pub-dates&gt;&lt;/dates&gt;&lt;publisher&gt;Project Management Institute&lt;/publisher&gt;&lt;urls&gt;&lt;related-urls&gt;&lt;url&gt;https://www.projectmanagement.com/wikis/368897/stakeholder-analysis--using-the-power-interest-grid#_=_&lt;/url&gt;&lt;/related-urls&gt;&lt;/urls&gt;&lt;custom1&gt;2025&lt;/custom1&gt;&lt;custom2&gt;February 26, 2025&lt;/custom2&gt;&lt;/record&gt;&lt;/Cite&gt;&lt;/EndNote&gt;</w:instrText>
      </w:r>
      <w:r w:rsidR="00F30D2B" w:rsidRPr="00C136CF">
        <w:rPr>
          <w:i/>
          <w:iCs/>
        </w:rPr>
        <w:fldChar w:fldCharType="separate"/>
      </w:r>
      <w:r w:rsidR="006004BF" w:rsidRPr="00C136CF">
        <w:rPr>
          <w:i/>
          <w:iCs/>
          <w:noProof/>
        </w:rPr>
        <w:t>(Management.com 2003)</w:t>
      </w:r>
      <w:r w:rsidR="00F30D2B" w:rsidRPr="00C136CF">
        <w:rPr>
          <w:i/>
          <w:iCs/>
        </w:rPr>
        <w:fldChar w:fldCharType="end"/>
      </w:r>
    </w:p>
    <w:tbl>
      <w:tblPr>
        <w:tblStyle w:val="TableGrid"/>
        <w:tblW w:w="0" w:type="auto"/>
        <w:tblLook w:val="04A0" w:firstRow="1" w:lastRow="0" w:firstColumn="1" w:lastColumn="0" w:noHBand="0" w:noVBand="1"/>
      </w:tblPr>
      <w:tblGrid>
        <w:gridCol w:w="2254"/>
        <w:gridCol w:w="2254"/>
        <w:gridCol w:w="2254"/>
        <w:gridCol w:w="2254"/>
      </w:tblGrid>
      <w:tr w:rsidR="00294225" w:rsidRPr="00197903" w14:paraId="02F72A7F" w14:textId="77777777" w:rsidTr="00294225">
        <w:trPr>
          <w:trHeight w:val="983"/>
        </w:trPr>
        <w:tc>
          <w:tcPr>
            <w:tcW w:w="2254" w:type="dxa"/>
          </w:tcPr>
          <w:p w14:paraId="2A741E20" w14:textId="20E72C1B" w:rsidR="00C226EF" w:rsidRPr="00D3066B" w:rsidRDefault="00C226EF" w:rsidP="000A7BC0">
            <w:pPr>
              <w:spacing w:line="240" w:lineRule="auto"/>
              <w:jc w:val="center"/>
              <w:rPr>
                <w:b/>
                <w:bCs/>
              </w:rPr>
            </w:pPr>
            <w:r w:rsidRPr="00D3066B">
              <w:rPr>
                <w:b/>
                <w:bCs/>
              </w:rPr>
              <w:lastRenderedPageBreak/>
              <w:t xml:space="preserve">High Power, High Interest </w:t>
            </w:r>
            <w:r w:rsidR="00024A90" w:rsidRPr="00D3066B">
              <w:rPr>
                <w:b/>
                <w:bCs/>
              </w:rPr>
              <w:br/>
            </w:r>
            <w:r w:rsidRPr="00D3066B">
              <w:rPr>
                <w:b/>
                <w:bCs/>
                <w:i/>
                <w:iCs/>
              </w:rPr>
              <w:t>(Manage Closely)</w:t>
            </w:r>
          </w:p>
        </w:tc>
        <w:tc>
          <w:tcPr>
            <w:tcW w:w="2254" w:type="dxa"/>
          </w:tcPr>
          <w:p w14:paraId="43B472E3" w14:textId="6CFF803A" w:rsidR="00C226EF" w:rsidRPr="00D3066B" w:rsidRDefault="00C226EF" w:rsidP="000A7BC0">
            <w:pPr>
              <w:spacing w:line="240" w:lineRule="auto"/>
              <w:jc w:val="center"/>
              <w:rPr>
                <w:b/>
                <w:bCs/>
              </w:rPr>
            </w:pPr>
            <w:r w:rsidRPr="00D3066B">
              <w:rPr>
                <w:b/>
                <w:bCs/>
              </w:rPr>
              <w:t xml:space="preserve">High Power, Low Interest </w:t>
            </w:r>
            <w:r w:rsidR="00024A90" w:rsidRPr="00D3066B">
              <w:rPr>
                <w:b/>
                <w:bCs/>
              </w:rPr>
              <w:br/>
            </w:r>
            <w:r w:rsidRPr="00D3066B">
              <w:rPr>
                <w:b/>
                <w:bCs/>
                <w:i/>
                <w:iCs/>
              </w:rPr>
              <w:t>(Keep Satisfied)</w:t>
            </w:r>
          </w:p>
        </w:tc>
        <w:tc>
          <w:tcPr>
            <w:tcW w:w="2254" w:type="dxa"/>
          </w:tcPr>
          <w:p w14:paraId="7CA85051" w14:textId="5F93C52C" w:rsidR="00C226EF" w:rsidRPr="00D3066B" w:rsidRDefault="00C226EF" w:rsidP="000A7BC0">
            <w:pPr>
              <w:spacing w:line="240" w:lineRule="auto"/>
              <w:jc w:val="center"/>
              <w:rPr>
                <w:b/>
                <w:bCs/>
              </w:rPr>
            </w:pPr>
            <w:r w:rsidRPr="00D3066B">
              <w:rPr>
                <w:b/>
                <w:bCs/>
              </w:rPr>
              <w:t xml:space="preserve">Low Power, High Interest </w:t>
            </w:r>
            <w:r w:rsidR="00024A90" w:rsidRPr="00D3066B">
              <w:rPr>
                <w:b/>
                <w:bCs/>
              </w:rPr>
              <w:br/>
            </w:r>
            <w:r w:rsidRPr="00D3066B">
              <w:rPr>
                <w:b/>
                <w:bCs/>
                <w:i/>
                <w:iCs/>
              </w:rPr>
              <w:t>(Keep Informed)</w:t>
            </w:r>
          </w:p>
        </w:tc>
        <w:tc>
          <w:tcPr>
            <w:tcW w:w="2254" w:type="dxa"/>
          </w:tcPr>
          <w:p w14:paraId="601E3C2B" w14:textId="4300201F" w:rsidR="00C226EF" w:rsidRPr="00D3066B" w:rsidRDefault="00C226EF" w:rsidP="000A7BC0">
            <w:pPr>
              <w:spacing w:line="240" w:lineRule="auto"/>
              <w:jc w:val="center"/>
              <w:rPr>
                <w:b/>
                <w:bCs/>
              </w:rPr>
            </w:pPr>
            <w:r w:rsidRPr="00D3066B">
              <w:rPr>
                <w:b/>
                <w:bCs/>
              </w:rPr>
              <w:t xml:space="preserve">Low Power, Low Interest </w:t>
            </w:r>
            <w:r w:rsidR="00024A90" w:rsidRPr="00D3066B">
              <w:rPr>
                <w:b/>
                <w:bCs/>
              </w:rPr>
              <w:br/>
            </w:r>
            <w:r w:rsidRPr="00D3066B">
              <w:rPr>
                <w:b/>
                <w:bCs/>
                <w:i/>
                <w:iCs/>
              </w:rPr>
              <w:t>(Monitor)</w:t>
            </w:r>
          </w:p>
        </w:tc>
      </w:tr>
      <w:tr w:rsidR="00294225" w:rsidRPr="00197903" w14:paraId="7E659E72" w14:textId="77777777" w:rsidTr="00294225">
        <w:trPr>
          <w:trHeight w:val="699"/>
        </w:trPr>
        <w:tc>
          <w:tcPr>
            <w:tcW w:w="2254" w:type="dxa"/>
          </w:tcPr>
          <w:p w14:paraId="441EE27A" w14:textId="4B5CB496" w:rsidR="00C226EF" w:rsidRPr="00197903" w:rsidRDefault="00C226EF" w:rsidP="0053153F">
            <w:pPr>
              <w:spacing w:line="240" w:lineRule="auto"/>
              <w:jc w:val="left"/>
            </w:pPr>
            <w:r w:rsidRPr="002E4F60">
              <w:t>Project Team</w:t>
            </w:r>
            <w:r w:rsidR="0053153F">
              <w:br/>
            </w:r>
            <w:r w:rsidR="00294225" w:rsidRPr="00197903">
              <w:t>Sponsor</w:t>
            </w:r>
          </w:p>
        </w:tc>
        <w:tc>
          <w:tcPr>
            <w:tcW w:w="2254" w:type="dxa"/>
          </w:tcPr>
          <w:p w14:paraId="6FE34D3E" w14:textId="31DC2B0C" w:rsidR="00C226EF" w:rsidRPr="00197903" w:rsidRDefault="00294225" w:rsidP="0053153F">
            <w:pPr>
              <w:spacing w:line="240" w:lineRule="auto"/>
              <w:jc w:val="left"/>
            </w:pPr>
            <w:r w:rsidRPr="00197903">
              <w:t>University of Canberra</w:t>
            </w:r>
          </w:p>
        </w:tc>
        <w:tc>
          <w:tcPr>
            <w:tcW w:w="2254" w:type="dxa"/>
          </w:tcPr>
          <w:p w14:paraId="7E172514" w14:textId="31D9E1C7" w:rsidR="00C226EF" w:rsidRPr="00197903" w:rsidRDefault="00BF27EF" w:rsidP="0053153F">
            <w:pPr>
              <w:spacing w:line="240" w:lineRule="auto"/>
              <w:jc w:val="left"/>
            </w:pPr>
            <w:r>
              <w:t>Mentor</w:t>
            </w:r>
          </w:p>
        </w:tc>
        <w:tc>
          <w:tcPr>
            <w:tcW w:w="2254" w:type="dxa"/>
          </w:tcPr>
          <w:p w14:paraId="58F65D49" w14:textId="2FBE3655" w:rsidR="00294225" w:rsidRPr="00197903" w:rsidRDefault="00294225" w:rsidP="0053153F">
            <w:pPr>
              <w:spacing w:line="240" w:lineRule="auto"/>
              <w:jc w:val="left"/>
            </w:pPr>
            <w:r w:rsidRPr="00197903">
              <w:t>Tutor/Lecturer</w:t>
            </w:r>
          </w:p>
        </w:tc>
      </w:tr>
    </w:tbl>
    <w:p w14:paraId="6603AD74" w14:textId="3A414343" w:rsidR="00E22BA6" w:rsidRDefault="00B139F2" w:rsidP="00E22BA6">
      <w:pPr>
        <w:keepNext/>
        <w:jc w:val="center"/>
        <w:rPr>
          <w:i/>
          <w:iCs/>
          <w:sz w:val="22"/>
          <w:szCs w:val="22"/>
        </w:rPr>
      </w:pPr>
      <w:r>
        <w:rPr>
          <w:i/>
          <w:iCs/>
          <w:sz w:val="22"/>
          <w:szCs w:val="22"/>
        </w:rPr>
        <w:t>Table</w:t>
      </w:r>
      <w:r w:rsidR="00E22BA6" w:rsidRPr="00D67097">
        <w:rPr>
          <w:i/>
          <w:iCs/>
          <w:sz w:val="22"/>
          <w:szCs w:val="22"/>
        </w:rPr>
        <w:t xml:space="preserve"> </w:t>
      </w:r>
      <w:r w:rsidR="00E22BA6">
        <w:rPr>
          <w:i/>
          <w:iCs/>
          <w:sz w:val="22"/>
          <w:szCs w:val="22"/>
        </w:rPr>
        <w:t>8</w:t>
      </w:r>
      <w:r w:rsidR="00E22BA6" w:rsidRPr="00D67097">
        <w:rPr>
          <w:i/>
          <w:iCs/>
          <w:sz w:val="22"/>
          <w:szCs w:val="22"/>
        </w:rPr>
        <w:t>.</w:t>
      </w:r>
      <w:r w:rsidR="00E22BA6">
        <w:rPr>
          <w:i/>
          <w:iCs/>
          <w:sz w:val="22"/>
          <w:szCs w:val="22"/>
        </w:rPr>
        <w:t>2</w:t>
      </w:r>
      <w:r w:rsidR="00E22BA6" w:rsidRPr="00D67097">
        <w:rPr>
          <w:i/>
          <w:iCs/>
          <w:sz w:val="22"/>
          <w:szCs w:val="22"/>
        </w:rPr>
        <w:t xml:space="preserve">: </w:t>
      </w:r>
      <w:r w:rsidR="00E22BA6">
        <w:rPr>
          <w:i/>
          <w:iCs/>
          <w:sz w:val="22"/>
          <w:szCs w:val="22"/>
        </w:rPr>
        <w:t>Power-Interest Grid</w:t>
      </w:r>
    </w:p>
    <w:p w14:paraId="134D38A6" w14:textId="4D2F4941" w:rsidR="003B11A7" w:rsidRPr="00197903" w:rsidRDefault="00411662" w:rsidP="005A7BAC">
      <w:pPr>
        <w:pStyle w:val="Heading2"/>
      </w:pPr>
      <w:bookmarkStart w:id="47" w:name="_Toc191666858"/>
      <w:r w:rsidRPr="00197903">
        <w:t>Communication Objectives</w:t>
      </w:r>
      <w:bookmarkEnd w:id="47"/>
    </w:p>
    <w:p w14:paraId="51F60AE8" w14:textId="05646D89" w:rsidR="00D95387" w:rsidRPr="00197903" w:rsidRDefault="00D95387" w:rsidP="007F3CDD">
      <w:r w:rsidRPr="00197903">
        <w:t xml:space="preserve">One of the successes of the project is directly dependent on the efficiency and effectiveness of communication </w:t>
      </w:r>
      <w:r w:rsidRPr="00197903">
        <w:fldChar w:fldCharType="begin"/>
      </w:r>
      <w:r w:rsidR="006004BF">
        <w:instrText xml:space="preserve"> ADDIN EN.CITE &lt;EndNote&gt;&lt;Cite&gt;&lt;Author&gt;Project Management&lt;/Author&gt;&lt;Year&gt;2017&lt;/Year&gt;&lt;RecNum&gt;9&lt;/RecNum&gt;&lt;DisplayText&gt;(Project Management 2017)&lt;/DisplayText&gt;&lt;record&gt;&lt;rec-number&gt;9&lt;/rec-number&gt;&lt;foreign-keys&gt;&lt;key app="EN" db-id="eddzfdwv3ssdsuev5pevfrfxexdexpr5zev9" timestamp="1740516925"&gt;9&lt;/key&gt;&lt;/foreign-keys&gt;&lt;ref-type name="Book"&gt;6&lt;/ref-type&gt;&lt;contributors&gt;&lt;authors&gt;&lt;author&gt;Project Management, Institute&lt;/author&gt;&lt;/authors&gt;&lt;/contributors&gt;&lt;titles&gt;&lt;title&gt;A guide to the project management body of knowledge (PMBOK guide)&lt;/title&gt;&lt;/titles&gt;&lt;edition&gt;6th edition.&lt;/edition&gt;&lt;keywords&gt;&lt;keyword&gt;Project management -- Methodology&lt;/keyword&gt;&lt;keyword&gt;Project management -- Standards&lt;/keyword&gt;&lt;keyword&gt;BUSINESS &amp;amp; ECONOMICS -- Project Management&lt;/keyword&gt;&lt;keyword&gt;BUSINESS &amp;amp; ECONOMICS -- Industrial Management&lt;/keyword&gt;&lt;keyword&gt;BUSINESS &amp;amp; ECONOMICS -- Management&lt;/keyword&gt;&lt;keyword&gt;BUSINESS &amp;amp; ECONOMICS -- Management Science&lt;/keyword&gt;&lt;keyword&gt;BUSINESS &amp;amp; ECONOMICS -- Organizational Behavior&lt;/keyword&gt;&lt;/keywords&gt;&lt;dates&gt;&lt;year&gt;2017&lt;/year&gt;&lt;/dates&gt;&lt;pub-location&gt;Newtown Square, Pennsylvania&lt;/pub-location&gt;&lt;publisher&gt;Project Management Institute&lt;/publisher&gt;&lt;isbn&gt;9781628253900&lt;/isbn&gt;&lt;urls&gt;&lt;/urls&gt;&lt;/record&gt;&lt;/Cite&gt;&lt;/EndNote&gt;</w:instrText>
      </w:r>
      <w:r w:rsidRPr="00197903">
        <w:fldChar w:fldCharType="separate"/>
      </w:r>
      <w:r w:rsidR="006004BF">
        <w:rPr>
          <w:noProof/>
        </w:rPr>
        <w:t>(Project Management 2017)</w:t>
      </w:r>
      <w:r w:rsidRPr="00197903">
        <w:fldChar w:fldCharType="end"/>
      </w:r>
      <w:r w:rsidRPr="00197903">
        <w:t xml:space="preserve">. It is crucial to strategically plan richness in communication that can convey a variety of information easier and faster </w:t>
      </w:r>
      <w:r w:rsidRPr="00197903">
        <w:fldChar w:fldCharType="begin"/>
      </w:r>
      <w:r w:rsidR="006004BF">
        <w:instrText xml:space="preserve"> ADDIN EN.CITE &lt;EndNote&gt;&lt;Cite&gt;&lt;Author&gt;Project Management&lt;/Author&gt;&lt;Year&gt;2017&lt;/Year&gt;&lt;RecNum&gt;9&lt;/RecNum&gt;&lt;DisplayText&gt;(Project Management 2017)&lt;/DisplayText&gt;&lt;record&gt;&lt;rec-number&gt;9&lt;/rec-number&gt;&lt;foreign-keys&gt;&lt;key app="EN" db-id="eddzfdwv3ssdsuev5pevfrfxexdexpr5zev9" timestamp="1740516925"&gt;9&lt;/key&gt;&lt;/foreign-keys&gt;&lt;ref-type name="Book"&gt;6&lt;/ref-type&gt;&lt;contributors&gt;&lt;authors&gt;&lt;author&gt;Project Management, Institute&lt;/author&gt;&lt;/authors&gt;&lt;/contributors&gt;&lt;titles&gt;&lt;title&gt;A guide to the project management body of knowledge (PMBOK guide)&lt;/title&gt;&lt;/titles&gt;&lt;edition&gt;6th edition.&lt;/edition&gt;&lt;keywords&gt;&lt;keyword&gt;Project management -- Methodology&lt;/keyword&gt;&lt;keyword&gt;Project management -- Standards&lt;/keyword&gt;&lt;keyword&gt;BUSINESS &amp;amp; ECONOMICS -- Project Management&lt;/keyword&gt;&lt;keyword&gt;BUSINESS &amp;amp; ECONOMICS -- Industrial Management&lt;/keyword&gt;&lt;keyword&gt;BUSINESS &amp;amp; ECONOMICS -- Management&lt;/keyword&gt;&lt;keyword&gt;BUSINESS &amp;amp; ECONOMICS -- Management Science&lt;/keyword&gt;&lt;keyword&gt;BUSINESS &amp;amp; ECONOMICS -- Organizational Behavior&lt;/keyword&gt;&lt;/keywords&gt;&lt;dates&gt;&lt;year&gt;2017&lt;/year&gt;&lt;/dates&gt;&lt;pub-location&gt;Newtown Square, Pennsylvania&lt;/pub-location&gt;&lt;publisher&gt;Project Management Institute&lt;/publisher&gt;&lt;isbn&gt;9781628253900&lt;/isbn&gt;&lt;urls&gt;&lt;/urls&gt;&lt;/record&gt;&lt;/Cite&gt;&lt;/EndNote&gt;</w:instrText>
      </w:r>
      <w:r w:rsidRPr="00197903">
        <w:fldChar w:fldCharType="separate"/>
      </w:r>
      <w:r w:rsidR="006004BF">
        <w:rPr>
          <w:noProof/>
        </w:rPr>
        <w:t>(Project Management 2017)</w:t>
      </w:r>
      <w:r w:rsidRPr="00197903">
        <w:fldChar w:fldCharType="end"/>
      </w:r>
      <w:r w:rsidRPr="00197903">
        <w:t>.</w:t>
      </w:r>
    </w:p>
    <w:p w14:paraId="03AB6271" w14:textId="72D12E38" w:rsidR="00411662" w:rsidRPr="00197903" w:rsidRDefault="00411662" w:rsidP="007F3CDD">
      <w:r w:rsidRPr="00197903">
        <w:t>The objectives of communication for this project are to:</w:t>
      </w:r>
    </w:p>
    <w:p w14:paraId="11142513" w14:textId="77777777" w:rsidR="00411662" w:rsidRPr="00197903" w:rsidRDefault="00411662" w:rsidP="007F3CDD">
      <w:pPr>
        <w:pStyle w:val="ListParagraph"/>
        <w:numPr>
          <w:ilvl w:val="0"/>
          <w:numId w:val="50"/>
        </w:numPr>
      </w:pPr>
      <w:r w:rsidRPr="00197903">
        <w:t>Keep stakeholders informed about project progress and findings.</w:t>
      </w:r>
    </w:p>
    <w:p w14:paraId="4CDF0266" w14:textId="77777777" w:rsidR="00411662" w:rsidRPr="00197903" w:rsidRDefault="00411662" w:rsidP="007F3CDD">
      <w:pPr>
        <w:pStyle w:val="ListParagraph"/>
        <w:numPr>
          <w:ilvl w:val="0"/>
          <w:numId w:val="50"/>
        </w:numPr>
      </w:pPr>
      <w:r w:rsidRPr="00197903">
        <w:t>Gather feedback to ensure the review addresses relevant issues.</w:t>
      </w:r>
    </w:p>
    <w:p w14:paraId="20D40CF6" w14:textId="2F22266A" w:rsidR="0041065D" w:rsidRPr="00197903" w:rsidRDefault="00411662" w:rsidP="005A7BAC">
      <w:pPr>
        <w:pStyle w:val="ListParagraph"/>
        <w:numPr>
          <w:ilvl w:val="0"/>
          <w:numId w:val="50"/>
        </w:numPr>
      </w:pPr>
      <w:r w:rsidRPr="00197903">
        <w:t>Disseminate results effectively to maximise impact.</w:t>
      </w:r>
    </w:p>
    <w:p w14:paraId="542C7700" w14:textId="4851E253" w:rsidR="00411662" w:rsidRPr="00197903" w:rsidRDefault="0041065D" w:rsidP="005A7BAC">
      <w:pPr>
        <w:pStyle w:val="Heading3"/>
      </w:pPr>
      <w:bookmarkStart w:id="48" w:name="_Toc191666859"/>
      <w:r w:rsidRPr="00197903">
        <w:t>Communication Methods and Frequency</w:t>
      </w:r>
      <w:bookmarkEnd w:id="48"/>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85"/>
        <w:gridCol w:w="4898"/>
        <w:gridCol w:w="1350"/>
        <w:gridCol w:w="1418"/>
      </w:tblGrid>
      <w:tr w:rsidR="008E51E8" w:rsidRPr="004C154D" w14:paraId="01AFAA6A" w14:textId="77777777" w:rsidTr="001D3A80">
        <w:trPr>
          <w:tblHeader/>
        </w:trPr>
        <w:tc>
          <w:tcPr>
            <w:tcW w:w="0" w:type="auto"/>
            <w:shd w:val="clear" w:color="auto" w:fill="auto"/>
            <w:tcMar>
              <w:top w:w="28" w:type="dxa"/>
              <w:left w:w="28" w:type="dxa"/>
              <w:bottom w:w="28" w:type="dxa"/>
              <w:right w:w="28" w:type="dxa"/>
            </w:tcMar>
            <w:vAlign w:val="center"/>
            <w:hideMark/>
          </w:tcPr>
          <w:p w14:paraId="483D23BD" w14:textId="77777777" w:rsidR="0041065D" w:rsidRPr="004C154D" w:rsidRDefault="0041065D" w:rsidP="004C154D">
            <w:pPr>
              <w:jc w:val="center"/>
              <w:rPr>
                <w:b/>
                <w:bCs/>
              </w:rPr>
            </w:pPr>
            <w:r w:rsidRPr="004C154D">
              <w:rPr>
                <w:b/>
                <w:bCs/>
              </w:rPr>
              <w:t>Stakeholder Group</w:t>
            </w:r>
          </w:p>
        </w:tc>
        <w:tc>
          <w:tcPr>
            <w:tcW w:w="4898" w:type="dxa"/>
            <w:shd w:val="clear" w:color="auto" w:fill="auto"/>
            <w:tcMar>
              <w:top w:w="28" w:type="dxa"/>
              <w:left w:w="28" w:type="dxa"/>
              <w:bottom w:w="28" w:type="dxa"/>
              <w:right w:w="28" w:type="dxa"/>
            </w:tcMar>
            <w:vAlign w:val="center"/>
            <w:hideMark/>
          </w:tcPr>
          <w:p w14:paraId="6C90E299" w14:textId="77777777" w:rsidR="0041065D" w:rsidRPr="004C154D" w:rsidRDefault="0041065D" w:rsidP="004C154D">
            <w:pPr>
              <w:jc w:val="center"/>
              <w:rPr>
                <w:b/>
                <w:bCs/>
              </w:rPr>
            </w:pPr>
            <w:r w:rsidRPr="004C154D">
              <w:rPr>
                <w:b/>
                <w:bCs/>
              </w:rPr>
              <w:t>Communication Method</w:t>
            </w:r>
          </w:p>
        </w:tc>
        <w:tc>
          <w:tcPr>
            <w:tcW w:w="1350" w:type="dxa"/>
            <w:shd w:val="clear" w:color="auto" w:fill="auto"/>
            <w:tcMar>
              <w:top w:w="28" w:type="dxa"/>
              <w:left w:w="28" w:type="dxa"/>
              <w:bottom w:w="28" w:type="dxa"/>
              <w:right w:w="28" w:type="dxa"/>
            </w:tcMar>
            <w:vAlign w:val="center"/>
            <w:hideMark/>
          </w:tcPr>
          <w:p w14:paraId="0D51F8BA" w14:textId="77777777" w:rsidR="0041065D" w:rsidRPr="004C154D" w:rsidRDefault="0041065D" w:rsidP="004C154D">
            <w:pPr>
              <w:jc w:val="center"/>
              <w:rPr>
                <w:b/>
                <w:bCs/>
              </w:rPr>
            </w:pPr>
            <w:r w:rsidRPr="004C154D">
              <w:rPr>
                <w:b/>
                <w:bCs/>
              </w:rPr>
              <w:t>Frequency</w:t>
            </w:r>
          </w:p>
        </w:tc>
        <w:tc>
          <w:tcPr>
            <w:tcW w:w="1418" w:type="dxa"/>
            <w:shd w:val="clear" w:color="auto" w:fill="auto"/>
            <w:tcMar>
              <w:top w:w="28" w:type="dxa"/>
              <w:left w:w="28" w:type="dxa"/>
              <w:bottom w:w="28" w:type="dxa"/>
              <w:right w:w="28" w:type="dxa"/>
            </w:tcMar>
            <w:vAlign w:val="center"/>
            <w:hideMark/>
          </w:tcPr>
          <w:p w14:paraId="1CBFB5D7" w14:textId="77777777" w:rsidR="0041065D" w:rsidRPr="004C154D" w:rsidRDefault="0041065D" w:rsidP="004C154D">
            <w:pPr>
              <w:jc w:val="center"/>
              <w:rPr>
                <w:b/>
                <w:bCs/>
              </w:rPr>
            </w:pPr>
            <w:r w:rsidRPr="004C154D">
              <w:rPr>
                <w:b/>
                <w:bCs/>
              </w:rPr>
              <w:t>Responsible Party</w:t>
            </w:r>
          </w:p>
        </w:tc>
      </w:tr>
      <w:tr w:rsidR="008E51E8" w:rsidRPr="00197903" w14:paraId="1CDD8F2C" w14:textId="77777777" w:rsidTr="001D3A80">
        <w:tc>
          <w:tcPr>
            <w:tcW w:w="0" w:type="auto"/>
            <w:shd w:val="clear" w:color="auto" w:fill="auto"/>
            <w:tcMar>
              <w:top w:w="28" w:type="dxa"/>
              <w:left w:w="28" w:type="dxa"/>
              <w:bottom w:w="28" w:type="dxa"/>
              <w:right w:w="28" w:type="dxa"/>
            </w:tcMar>
            <w:vAlign w:val="center"/>
            <w:hideMark/>
          </w:tcPr>
          <w:p w14:paraId="4B29458D" w14:textId="77777777" w:rsidR="0041065D" w:rsidRPr="002E4F60" w:rsidRDefault="0041065D" w:rsidP="006008BA">
            <w:pPr>
              <w:jc w:val="left"/>
            </w:pPr>
            <w:r w:rsidRPr="002E4F60">
              <w:t>Project Team</w:t>
            </w:r>
          </w:p>
        </w:tc>
        <w:tc>
          <w:tcPr>
            <w:tcW w:w="4898" w:type="dxa"/>
            <w:shd w:val="clear" w:color="auto" w:fill="auto"/>
            <w:tcMar>
              <w:top w:w="28" w:type="dxa"/>
              <w:left w:w="28" w:type="dxa"/>
              <w:bottom w:w="28" w:type="dxa"/>
              <w:right w:w="28" w:type="dxa"/>
            </w:tcMar>
            <w:vAlign w:val="center"/>
            <w:hideMark/>
          </w:tcPr>
          <w:p w14:paraId="095E100A" w14:textId="77777777" w:rsidR="0041065D" w:rsidRPr="002E4F60" w:rsidRDefault="0041065D" w:rsidP="006008BA">
            <w:pPr>
              <w:jc w:val="left"/>
            </w:pPr>
            <w:r w:rsidRPr="002E4F60">
              <w:t>Weekly team meetings, shared project documents.</w:t>
            </w:r>
          </w:p>
        </w:tc>
        <w:tc>
          <w:tcPr>
            <w:tcW w:w="1350" w:type="dxa"/>
            <w:shd w:val="clear" w:color="auto" w:fill="auto"/>
            <w:tcMar>
              <w:top w:w="28" w:type="dxa"/>
              <w:left w:w="28" w:type="dxa"/>
              <w:bottom w:w="28" w:type="dxa"/>
              <w:right w:w="28" w:type="dxa"/>
            </w:tcMar>
            <w:vAlign w:val="center"/>
            <w:hideMark/>
          </w:tcPr>
          <w:p w14:paraId="789A03A1" w14:textId="77777777" w:rsidR="0041065D" w:rsidRPr="002E4F60" w:rsidRDefault="0041065D" w:rsidP="006008BA">
            <w:pPr>
              <w:jc w:val="left"/>
            </w:pPr>
            <w:r w:rsidRPr="002E4F60">
              <w:t>Weekly</w:t>
            </w:r>
          </w:p>
        </w:tc>
        <w:tc>
          <w:tcPr>
            <w:tcW w:w="1418" w:type="dxa"/>
            <w:shd w:val="clear" w:color="auto" w:fill="auto"/>
            <w:tcMar>
              <w:top w:w="28" w:type="dxa"/>
              <w:left w:w="28" w:type="dxa"/>
              <w:bottom w:w="28" w:type="dxa"/>
              <w:right w:w="28" w:type="dxa"/>
            </w:tcMar>
            <w:vAlign w:val="center"/>
            <w:hideMark/>
          </w:tcPr>
          <w:p w14:paraId="478A39F0" w14:textId="77777777" w:rsidR="0041065D" w:rsidRPr="002E4F60" w:rsidRDefault="0041065D" w:rsidP="006008BA">
            <w:pPr>
              <w:jc w:val="left"/>
            </w:pPr>
            <w:r w:rsidRPr="002E4F60">
              <w:t>Project Lead</w:t>
            </w:r>
          </w:p>
        </w:tc>
      </w:tr>
      <w:tr w:rsidR="00220D34" w:rsidRPr="00197903" w14:paraId="11300C72" w14:textId="77777777" w:rsidTr="001D3A80">
        <w:tc>
          <w:tcPr>
            <w:tcW w:w="0" w:type="auto"/>
            <w:shd w:val="clear" w:color="auto" w:fill="auto"/>
            <w:tcMar>
              <w:top w:w="28" w:type="dxa"/>
              <w:left w:w="28" w:type="dxa"/>
              <w:bottom w:w="28" w:type="dxa"/>
              <w:right w:w="28" w:type="dxa"/>
            </w:tcMar>
            <w:vAlign w:val="center"/>
          </w:tcPr>
          <w:p w14:paraId="10241E05" w14:textId="7043CDF9" w:rsidR="00220D34" w:rsidRPr="00197903" w:rsidRDefault="00220D34" w:rsidP="006008BA">
            <w:pPr>
              <w:jc w:val="left"/>
            </w:pPr>
            <w:r w:rsidRPr="00197903">
              <w:t>Sponsor</w:t>
            </w:r>
          </w:p>
        </w:tc>
        <w:tc>
          <w:tcPr>
            <w:tcW w:w="4898" w:type="dxa"/>
            <w:shd w:val="clear" w:color="auto" w:fill="auto"/>
            <w:tcMar>
              <w:top w:w="28" w:type="dxa"/>
              <w:left w:w="28" w:type="dxa"/>
              <w:bottom w:w="28" w:type="dxa"/>
              <w:right w:w="28" w:type="dxa"/>
            </w:tcMar>
            <w:vAlign w:val="center"/>
          </w:tcPr>
          <w:p w14:paraId="54A068F4" w14:textId="1EC8ED13" w:rsidR="00220D34" w:rsidRPr="00197903" w:rsidRDefault="00220D34" w:rsidP="006008BA">
            <w:pPr>
              <w:jc w:val="left"/>
            </w:pPr>
            <w:r w:rsidRPr="00197903">
              <w:t>Weekly meetings to update progress and seek guidance</w:t>
            </w:r>
          </w:p>
        </w:tc>
        <w:tc>
          <w:tcPr>
            <w:tcW w:w="1350" w:type="dxa"/>
            <w:shd w:val="clear" w:color="auto" w:fill="auto"/>
            <w:tcMar>
              <w:top w:w="28" w:type="dxa"/>
              <w:left w:w="28" w:type="dxa"/>
              <w:bottom w:w="28" w:type="dxa"/>
              <w:right w:w="28" w:type="dxa"/>
            </w:tcMar>
            <w:vAlign w:val="center"/>
          </w:tcPr>
          <w:p w14:paraId="28E728E4" w14:textId="0BBB1084" w:rsidR="00220D34" w:rsidRPr="00197903" w:rsidRDefault="00220D34" w:rsidP="006008BA">
            <w:pPr>
              <w:jc w:val="left"/>
            </w:pPr>
            <w:r w:rsidRPr="00197903">
              <w:t>Weekly</w:t>
            </w:r>
          </w:p>
        </w:tc>
        <w:tc>
          <w:tcPr>
            <w:tcW w:w="1418" w:type="dxa"/>
            <w:shd w:val="clear" w:color="auto" w:fill="auto"/>
            <w:tcMar>
              <w:top w:w="28" w:type="dxa"/>
              <w:left w:w="28" w:type="dxa"/>
              <w:bottom w:w="28" w:type="dxa"/>
              <w:right w:w="28" w:type="dxa"/>
            </w:tcMar>
            <w:vAlign w:val="center"/>
          </w:tcPr>
          <w:p w14:paraId="47187AE9" w14:textId="4B221446" w:rsidR="00220D34" w:rsidRPr="00197903" w:rsidRDefault="00220D34" w:rsidP="006008BA">
            <w:pPr>
              <w:jc w:val="left"/>
            </w:pPr>
            <w:r w:rsidRPr="00197903">
              <w:t>Project Lead</w:t>
            </w:r>
          </w:p>
        </w:tc>
      </w:tr>
      <w:tr w:rsidR="00220D34" w:rsidRPr="00197903" w14:paraId="00BC29CF" w14:textId="77777777" w:rsidTr="001D3A80">
        <w:tc>
          <w:tcPr>
            <w:tcW w:w="0" w:type="auto"/>
            <w:shd w:val="clear" w:color="auto" w:fill="auto"/>
            <w:tcMar>
              <w:top w:w="28" w:type="dxa"/>
              <w:left w:w="28" w:type="dxa"/>
              <w:bottom w:w="28" w:type="dxa"/>
              <w:right w:w="28" w:type="dxa"/>
            </w:tcMar>
            <w:vAlign w:val="center"/>
          </w:tcPr>
          <w:p w14:paraId="21C4178E" w14:textId="30DA49BE" w:rsidR="00220D34" w:rsidRPr="00197903" w:rsidRDefault="00220D34" w:rsidP="006008BA">
            <w:pPr>
              <w:jc w:val="left"/>
            </w:pPr>
            <w:r w:rsidRPr="00197903">
              <w:t>Mentor</w:t>
            </w:r>
          </w:p>
        </w:tc>
        <w:tc>
          <w:tcPr>
            <w:tcW w:w="4898" w:type="dxa"/>
            <w:shd w:val="clear" w:color="auto" w:fill="auto"/>
            <w:tcMar>
              <w:top w:w="28" w:type="dxa"/>
              <w:left w:w="28" w:type="dxa"/>
              <w:bottom w:w="28" w:type="dxa"/>
              <w:right w:w="28" w:type="dxa"/>
            </w:tcMar>
            <w:vAlign w:val="center"/>
          </w:tcPr>
          <w:p w14:paraId="7AC86DBC" w14:textId="67A52D19" w:rsidR="00220D34" w:rsidRPr="00197903" w:rsidRDefault="008E51E8" w:rsidP="006008BA">
            <w:pPr>
              <w:jc w:val="left"/>
            </w:pPr>
            <w:r w:rsidRPr="00197903">
              <w:t>Need-based meetings for support and directions</w:t>
            </w:r>
          </w:p>
        </w:tc>
        <w:tc>
          <w:tcPr>
            <w:tcW w:w="1350" w:type="dxa"/>
            <w:shd w:val="clear" w:color="auto" w:fill="auto"/>
            <w:tcMar>
              <w:top w:w="28" w:type="dxa"/>
              <w:left w:w="28" w:type="dxa"/>
              <w:bottom w:w="28" w:type="dxa"/>
              <w:right w:w="28" w:type="dxa"/>
            </w:tcMar>
            <w:vAlign w:val="center"/>
          </w:tcPr>
          <w:p w14:paraId="7626CC9D" w14:textId="45A23919" w:rsidR="00220D34" w:rsidRPr="00197903" w:rsidRDefault="008E51E8" w:rsidP="006008BA">
            <w:pPr>
              <w:jc w:val="left"/>
            </w:pPr>
            <w:r w:rsidRPr="00197903">
              <w:t>Need-based</w:t>
            </w:r>
          </w:p>
        </w:tc>
        <w:tc>
          <w:tcPr>
            <w:tcW w:w="1418" w:type="dxa"/>
            <w:shd w:val="clear" w:color="auto" w:fill="auto"/>
            <w:tcMar>
              <w:top w:w="28" w:type="dxa"/>
              <w:left w:w="28" w:type="dxa"/>
              <w:bottom w:w="28" w:type="dxa"/>
              <w:right w:w="28" w:type="dxa"/>
            </w:tcMar>
            <w:vAlign w:val="center"/>
          </w:tcPr>
          <w:p w14:paraId="4984A509" w14:textId="0CFB234C" w:rsidR="00220D34" w:rsidRPr="00197903" w:rsidRDefault="008E51E8" w:rsidP="006008BA">
            <w:pPr>
              <w:jc w:val="left"/>
            </w:pPr>
            <w:r w:rsidRPr="00197903">
              <w:t>Project Lead</w:t>
            </w:r>
          </w:p>
        </w:tc>
      </w:tr>
    </w:tbl>
    <w:p w14:paraId="23A8F9BA" w14:textId="1B908517" w:rsidR="003E2B03" w:rsidRPr="0097574E" w:rsidRDefault="006A4341" w:rsidP="0097574E">
      <w:pPr>
        <w:keepNext/>
        <w:jc w:val="center"/>
        <w:rPr>
          <w:i/>
          <w:iCs/>
          <w:sz w:val="22"/>
          <w:szCs w:val="22"/>
        </w:rPr>
      </w:pPr>
      <w:r>
        <w:rPr>
          <w:i/>
          <w:iCs/>
          <w:sz w:val="22"/>
          <w:szCs w:val="22"/>
        </w:rPr>
        <w:t>Table</w:t>
      </w:r>
      <w:r w:rsidR="003E2B03" w:rsidRPr="00D67097">
        <w:rPr>
          <w:i/>
          <w:iCs/>
          <w:sz w:val="22"/>
          <w:szCs w:val="22"/>
        </w:rPr>
        <w:t xml:space="preserve"> </w:t>
      </w:r>
      <w:r w:rsidR="003E2B03">
        <w:rPr>
          <w:i/>
          <w:iCs/>
          <w:sz w:val="22"/>
          <w:szCs w:val="22"/>
        </w:rPr>
        <w:t>8</w:t>
      </w:r>
      <w:r w:rsidR="003E2B03" w:rsidRPr="00D67097">
        <w:rPr>
          <w:i/>
          <w:iCs/>
          <w:sz w:val="22"/>
          <w:szCs w:val="22"/>
        </w:rPr>
        <w:t>.</w:t>
      </w:r>
      <w:r w:rsidR="003E2B03">
        <w:rPr>
          <w:i/>
          <w:iCs/>
          <w:sz w:val="22"/>
          <w:szCs w:val="22"/>
        </w:rPr>
        <w:t>3</w:t>
      </w:r>
      <w:r w:rsidR="003E2B03" w:rsidRPr="00D67097">
        <w:rPr>
          <w:i/>
          <w:iCs/>
          <w:sz w:val="22"/>
          <w:szCs w:val="22"/>
        </w:rPr>
        <w:t xml:space="preserve">: </w:t>
      </w:r>
      <w:r w:rsidR="003E2B03">
        <w:rPr>
          <w:i/>
          <w:iCs/>
          <w:sz w:val="22"/>
          <w:szCs w:val="22"/>
        </w:rPr>
        <w:t>Communication methods and frequency</w:t>
      </w:r>
    </w:p>
    <w:p w14:paraId="14D9525B" w14:textId="7D398B7B" w:rsidR="00614DF4" w:rsidRPr="00197903" w:rsidRDefault="00614DF4" w:rsidP="009E1EEB">
      <w:pPr>
        <w:pStyle w:val="Heading3"/>
      </w:pPr>
      <w:bookmarkStart w:id="49" w:name="_Toc191666860"/>
      <w:r w:rsidRPr="00197903">
        <w:t>Communications Channels</w:t>
      </w:r>
      <w:bookmarkEnd w:id="49"/>
    </w:p>
    <w:p w14:paraId="708B8CA3" w14:textId="2F362863" w:rsidR="00614DF4" w:rsidRPr="00197903" w:rsidRDefault="00865095" w:rsidP="007F3CDD">
      <w:r w:rsidRPr="00197903">
        <w:t>The f</w:t>
      </w:r>
      <w:r w:rsidR="00614DF4" w:rsidRPr="00197903">
        <w:t>ollowing communication channels will be used to share any updates related to the research project:</w:t>
      </w:r>
    </w:p>
    <w:p w14:paraId="7212D37B" w14:textId="58DCCEF1" w:rsidR="00865095" w:rsidRPr="00197903" w:rsidRDefault="00865095" w:rsidP="00C55BAB">
      <w:pPr>
        <w:pStyle w:val="BodyLevel4OrderedList"/>
      </w:pPr>
      <w:r w:rsidRPr="00197903">
        <w:rPr>
          <w:b/>
          <w:bCs/>
        </w:rPr>
        <w:t>Email:</w:t>
      </w:r>
      <w:r w:rsidRPr="00197903">
        <w:t xml:space="preserve"> For formal updates and sharing of reports</w:t>
      </w:r>
      <w:r w:rsidR="00A206B1" w:rsidRPr="00197903">
        <w:t>.</w:t>
      </w:r>
    </w:p>
    <w:p w14:paraId="06AA8106" w14:textId="3E4909BD" w:rsidR="00865095" w:rsidRPr="00197903" w:rsidRDefault="00865095" w:rsidP="00C55BAB">
      <w:pPr>
        <w:pStyle w:val="BodyLevel4OrderedList"/>
      </w:pPr>
      <w:r w:rsidRPr="00197903">
        <w:rPr>
          <w:b/>
          <w:bCs/>
        </w:rPr>
        <w:t>Meetings:</w:t>
      </w:r>
      <w:r w:rsidRPr="00197903">
        <w:t xml:space="preserve"> For collaborative discussions, guidance and feedback</w:t>
      </w:r>
      <w:r w:rsidR="0073773D" w:rsidRPr="00197903">
        <w:t xml:space="preserve"> </w:t>
      </w:r>
      <w:r w:rsidR="00A206B1" w:rsidRPr="00197903">
        <w:t>using tools such as Microsoft Teams, WhatsApp instant messenger, Calendar app, and online documentation apps.</w:t>
      </w:r>
    </w:p>
    <w:p w14:paraId="2AFE6C09" w14:textId="29FBEAB0" w:rsidR="00865095" w:rsidRPr="00197903" w:rsidRDefault="00865095" w:rsidP="00C55BAB">
      <w:pPr>
        <w:pStyle w:val="BodyLevel4OrderedList"/>
      </w:pPr>
      <w:r w:rsidRPr="00197903">
        <w:rPr>
          <w:b/>
          <w:bCs/>
        </w:rPr>
        <w:t>Websites:</w:t>
      </w:r>
      <w:r w:rsidRPr="00197903">
        <w:t xml:space="preserve"> To disseminate findings from the research report to a wider audience</w:t>
      </w:r>
      <w:r w:rsidR="00A206B1" w:rsidRPr="00197903">
        <w:t>.</w:t>
      </w:r>
    </w:p>
    <w:p w14:paraId="498B3127" w14:textId="366196A3" w:rsidR="00865095" w:rsidRPr="00197903" w:rsidRDefault="00865095" w:rsidP="00C55BAB">
      <w:pPr>
        <w:pStyle w:val="BodyLevel4OrderedList"/>
      </w:pPr>
      <w:r w:rsidRPr="00197903">
        <w:rPr>
          <w:b/>
          <w:bCs/>
        </w:rPr>
        <w:lastRenderedPageBreak/>
        <w:t>Presentations and webinars</w:t>
      </w:r>
      <w:r w:rsidRPr="00197903">
        <w:t>: To disseminate findings from the research report to a wider audience</w:t>
      </w:r>
      <w:r w:rsidR="00A206B1" w:rsidRPr="00197903">
        <w:t>.</w:t>
      </w:r>
    </w:p>
    <w:p w14:paraId="6487E8CF" w14:textId="76757E1D" w:rsidR="0073773D" w:rsidRPr="00197903" w:rsidRDefault="00865095" w:rsidP="00C55BAB">
      <w:pPr>
        <w:pStyle w:val="BodyLevel4OrderedList"/>
      </w:pPr>
      <w:r w:rsidRPr="00197903">
        <w:rPr>
          <w:b/>
          <w:bCs/>
        </w:rPr>
        <w:t>E-newsletters:</w:t>
      </w:r>
      <w:r w:rsidRPr="00197903">
        <w:t xml:space="preserve"> To disseminate findings from the research report to </w:t>
      </w:r>
      <w:r w:rsidR="00747464" w:rsidRPr="00197903">
        <w:t xml:space="preserve">a </w:t>
      </w:r>
      <w:r w:rsidRPr="00197903">
        <w:t>wider audience</w:t>
      </w:r>
      <w:r w:rsidR="00A206B1" w:rsidRPr="00197903">
        <w:t>.</w:t>
      </w:r>
    </w:p>
    <w:p w14:paraId="5BB220D7" w14:textId="1F3AEB2F" w:rsidR="00DF65CE" w:rsidRPr="00197903" w:rsidRDefault="00DF65CE" w:rsidP="003705FE">
      <w:pPr>
        <w:pStyle w:val="Heading1"/>
        <w:rPr>
          <w:rFonts w:eastAsia="Times New Roman"/>
        </w:rPr>
      </w:pPr>
      <w:bookmarkStart w:id="50" w:name="_Toc191666861"/>
      <w:r w:rsidRPr="00197903">
        <w:rPr>
          <w:rFonts w:eastAsia="Times New Roman"/>
        </w:rPr>
        <w:t>Quality Assurance and Measures of Success</w:t>
      </w:r>
      <w:bookmarkEnd w:id="50"/>
    </w:p>
    <w:p w14:paraId="15FAED6D" w14:textId="775952A5" w:rsidR="00DF65CE" w:rsidRPr="00197903" w:rsidRDefault="00F02E45" w:rsidP="007F3CDD">
      <w:r w:rsidRPr="00197903">
        <w:t xml:space="preserve">Quality </w:t>
      </w:r>
      <w:r w:rsidR="00DF65CE" w:rsidRPr="00197903">
        <w:t xml:space="preserve">assurance (QA) is of utmost importance </w:t>
      </w:r>
      <w:r w:rsidRPr="00197903">
        <w:t>to any project to</w:t>
      </w:r>
      <w:r w:rsidR="00DF65CE" w:rsidRPr="00197903">
        <w:t xml:space="preserve"> ensure project deliverables meet the required accuracy standards, reliability, and relevance for the project with the predefined research framework and strategies</w:t>
      </w:r>
      <w:r w:rsidR="004D569C" w:rsidRPr="00197903">
        <w:t xml:space="preserve">. Without a proper quality control tool and quality assurance system in place, it has been found that many academic findings are not reproducible </w:t>
      </w:r>
      <w:r w:rsidR="004D569C" w:rsidRPr="00197903">
        <w:fldChar w:fldCharType="begin"/>
      </w:r>
      <w:r w:rsidR="006004BF">
        <w:instrText xml:space="preserve"> ADDIN EN.CITE &lt;EndNote&gt;&lt;Cite&gt;&lt;Author&gt;Camargo&lt;/Author&gt;&lt;Year&gt;2016&lt;/Year&gt;&lt;RecNum&gt;12&lt;/RecNum&gt;&lt;DisplayText&gt;(Camargo and Olivares 2016)&lt;/DisplayText&gt;&lt;record&gt;&lt;rec-number&gt;12&lt;/rec-number&gt;&lt;foreign-keys&gt;&lt;key app="EN" db-id="eddzfdwv3ssdsuev5pevfrfxexdexpr5zev9" timestamp="1740635584"&gt;12&lt;/key&gt;&lt;/foreign-keys&gt;&lt;ref-type name="Journal Article"&gt;17&lt;/ref-type&gt;&lt;contributors&gt;&lt;authors&gt;&lt;author&gt;Camargo, R. S.&lt;/author&gt;&lt;author&gt;Olivares, I. R. B.&lt;/author&gt;&lt;/authors&gt;&lt;/contributors&gt;&lt;titles&gt;&lt;title&gt;Quality management system for application of the analytical quality assurance cycle in a research project&lt;/title&gt;&lt;secondary-title&gt;Journal of Physics: Conference Series&lt;/secondary-title&gt;&lt;/titles&gt;&lt;periodical&gt;&lt;full-title&gt;Journal of Physics: Conference Series&lt;/full-title&gt;&lt;/periodical&gt;&lt;pages&gt;012046&lt;/pages&gt;&lt;volume&gt;733&lt;/volume&gt;&lt;number&gt;1&lt;/number&gt;&lt;dates&gt;&lt;year&gt;2016&lt;/year&gt;&lt;pub-dates&gt;&lt;date&gt;2016/07/01&lt;/date&gt;&lt;/pub-dates&gt;&lt;/dates&gt;&lt;publisher&gt;IOP Publishing&lt;/publisher&gt;&lt;isbn&gt;1742-6596&amp;#xD;1742-6588&lt;/isbn&gt;&lt;urls&gt;&lt;related-urls&gt;&lt;url&gt;https://dx.doi.org/10.1088/1742-6596/733/1/012046&lt;/url&gt;&lt;/related-urls&gt;&lt;/urls&gt;&lt;electronic-resource-num&gt;10.1088/1742-6596/733/1/012046&lt;/electronic-resource-num&gt;&lt;/record&gt;&lt;/Cite&gt;&lt;/EndNote&gt;</w:instrText>
      </w:r>
      <w:r w:rsidR="004D569C" w:rsidRPr="00197903">
        <w:fldChar w:fldCharType="separate"/>
      </w:r>
      <w:r w:rsidR="006004BF">
        <w:rPr>
          <w:noProof/>
        </w:rPr>
        <w:t>(Camargo and Olivares 2016)</w:t>
      </w:r>
      <w:r w:rsidR="004D569C" w:rsidRPr="00197903">
        <w:fldChar w:fldCharType="end"/>
      </w:r>
      <w:r w:rsidR="004D569C" w:rsidRPr="00197903">
        <w:t>. Therefore</w:t>
      </w:r>
      <w:r w:rsidR="00DF65CE" w:rsidRPr="00197903">
        <w:t xml:space="preserve">, </w:t>
      </w:r>
      <w:r w:rsidR="004D569C" w:rsidRPr="00197903">
        <w:t>the</w:t>
      </w:r>
      <w:r w:rsidR="00DF65CE" w:rsidRPr="00197903">
        <w:t xml:space="preserve"> process of assuring quality assurance </w:t>
      </w:r>
      <w:r w:rsidR="004D569C" w:rsidRPr="00197903">
        <w:t xml:space="preserve">for the project </w:t>
      </w:r>
      <w:r w:rsidR="00DF65CE" w:rsidRPr="00197903">
        <w:t>will focus on succinct criteria and specific measures to assess and evaluate project outcomes and deliverables. Ultimately, these measures are expected to ensure that research on systematic review is conducted rigorously</w:t>
      </w:r>
      <w:r w:rsidR="00EE6DE5" w:rsidRPr="00197903">
        <w:t>,</w:t>
      </w:r>
      <w:r w:rsidR="00DF65CE" w:rsidRPr="00197903">
        <w:t xml:space="preserve"> adhering</w:t>
      </w:r>
      <w:r w:rsidRPr="00197903">
        <w:t xml:space="preserve"> to </w:t>
      </w:r>
      <w:r w:rsidR="00EE6DE5" w:rsidRPr="00197903">
        <w:t>Kitchenham’s guidelines and SPIDER</w:t>
      </w:r>
      <w:r w:rsidR="00DF65CE" w:rsidRPr="00197903">
        <w:t xml:space="preserve"> </w:t>
      </w:r>
      <w:r w:rsidRPr="00197903">
        <w:t>framework</w:t>
      </w:r>
      <w:r w:rsidR="00EE6DE5" w:rsidRPr="00197903">
        <w:t xml:space="preserve"> </w:t>
      </w:r>
      <w:r w:rsidR="00DF65CE" w:rsidRPr="00197903">
        <w:t>that will produce reliable, meaningful and impactful actions and insights for the learning communities of software architecture.</w:t>
      </w:r>
    </w:p>
    <w:p w14:paraId="45E0D3C3" w14:textId="64443F9D" w:rsidR="003A74DD" w:rsidRPr="00197903" w:rsidRDefault="003A74DD" w:rsidP="00D35E03">
      <w:pPr>
        <w:pStyle w:val="Heading2"/>
        <w:rPr>
          <w:rFonts w:eastAsia="Times New Roman"/>
        </w:rPr>
      </w:pPr>
      <w:bookmarkStart w:id="51" w:name="_Toc191666862"/>
      <w:r w:rsidRPr="00197903">
        <w:rPr>
          <w:rFonts w:eastAsia="Times New Roman"/>
        </w:rPr>
        <w:t>Quality Goals and Objectives</w:t>
      </w:r>
      <w:bookmarkEnd w:id="51"/>
    </w:p>
    <w:p w14:paraId="4AB4FC88" w14:textId="13621893" w:rsidR="005C0C5A" w:rsidRPr="00197903" w:rsidRDefault="005C0C5A" w:rsidP="00D35E03">
      <w:r w:rsidRPr="00197903">
        <w:t>By adhering to these quality goals and objectives, the project will produce valuable insights and actionable recommendations for educators and researchers in the field.</w:t>
      </w:r>
    </w:p>
    <w:p w14:paraId="5D28B22F" w14:textId="0FE79E33" w:rsidR="003A74DD" w:rsidRPr="00197903" w:rsidRDefault="003A74DD" w:rsidP="00D35E03">
      <w:pPr>
        <w:pStyle w:val="BodyLevel3OrderedList"/>
      </w:pPr>
      <w:r w:rsidRPr="00197903">
        <w:t xml:space="preserve">To ensure proven standards and methodologies to conduct systematic reviews such as </w:t>
      </w:r>
      <w:r w:rsidR="00573E82" w:rsidRPr="00197903">
        <w:t>Kitchenham’s guidelines and SPIDER framework</w:t>
      </w:r>
      <w:r w:rsidRPr="00197903">
        <w:t xml:space="preserve"> to ensure transparency, reproducibility, and credibility.</w:t>
      </w:r>
    </w:p>
    <w:p w14:paraId="7D48A6D0" w14:textId="5C7EE52F" w:rsidR="003A74DD" w:rsidRPr="00197903" w:rsidRDefault="003A74DD" w:rsidP="00D35E03">
      <w:pPr>
        <w:pStyle w:val="BodyLevel3OrderedList"/>
      </w:pPr>
      <w:r w:rsidRPr="00197903">
        <w:t>To produce high-quality outputs and deliver comprehensive insights by identifying and synthesising key themes, challenges, and best practices in software architecture teaching.</w:t>
      </w:r>
    </w:p>
    <w:p w14:paraId="67346F6C" w14:textId="7E77BF15" w:rsidR="003A74DD" w:rsidRPr="00197903" w:rsidRDefault="003A74DD" w:rsidP="00D35E03">
      <w:pPr>
        <w:pStyle w:val="BodyLevel3OrderedList"/>
      </w:pPr>
      <w:r w:rsidRPr="00197903">
        <w:t>To produce a well-structured, clear, and actionable final report that meets academic and professional standards.</w:t>
      </w:r>
    </w:p>
    <w:p w14:paraId="61A377CC" w14:textId="61ACAC08" w:rsidR="003A74DD" w:rsidRPr="00197903" w:rsidRDefault="003A74DD" w:rsidP="00D35E03">
      <w:pPr>
        <w:pStyle w:val="BodyLevel3OrderedList"/>
      </w:pPr>
      <w:r w:rsidRPr="00197903">
        <w:t>To ensure the findings are relevant and useful for educators, researchers, and practitioners in software architecture.</w:t>
      </w:r>
    </w:p>
    <w:p w14:paraId="67A36AE8" w14:textId="0610527F" w:rsidR="00B36401" w:rsidRPr="00197903" w:rsidRDefault="003A74DD" w:rsidP="00D35E03">
      <w:pPr>
        <w:pStyle w:val="BodyLevel3OrderedList"/>
      </w:pPr>
      <w:r w:rsidRPr="00197903">
        <w:t>To complete the project on time, within scope, and in compliance with ethical research practices.</w:t>
      </w:r>
    </w:p>
    <w:p w14:paraId="74741880" w14:textId="13D0F97D" w:rsidR="00DF65CE" w:rsidRPr="00197903" w:rsidRDefault="00DF65CE" w:rsidP="00D35E03">
      <w:pPr>
        <w:pStyle w:val="Heading2"/>
        <w:rPr>
          <w:rFonts w:eastAsia="Times New Roman"/>
        </w:rPr>
      </w:pPr>
      <w:bookmarkStart w:id="52" w:name="_Toc191666863"/>
      <w:r w:rsidRPr="00197903">
        <w:rPr>
          <w:rFonts w:eastAsia="Times New Roman"/>
        </w:rPr>
        <w:t>Quality Assurance criteria</w:t>
      </w:r>
      <w:bookmarkEnd w:id="52"/>
    </w:p>
    <w:p w14:paraId="4E91267A" w14:textId="59EFFDB0" w:rsidR="00F02E45" w:rsidRPr="00197903" w:rsidRDefault="00F02E45" w:rsidP="007F3CDD">
      <w:r w:rsidRPr="00197903">
        <w:t>The quality assurance criteria for this project are based on established standards for systematic reviews and academic research</w:t>
      </w:r>
      <w:r w:rsidR="006E4E42" w:rsidRPr="00197903">
        <w:t xml:space="preserve"> which are critical to guide the interpretation of findings and recommendations for further research </w:t>
      </w:r>
      <w:r w:rsidR="006E4E42" w:rsidRPr="00197903">
        <w:fldChar w:fldCharType="begin"/>
      </w:r>
      <w:r w:rsidR="006004BF">
        <w:instrText xml:space="preserve"> ADDIN EN.CITE &lt;EndNote&gt;&lt;Cite&gt;&lt;Author&gt;Kitchenham&lt;/Author&gt;&lt;Year&gt;2007&lt;/Year&gt;&lt;RecNum&gt;11&lt;/RecNum&gt;&lt;DisplayText&gt;(Kitchenham and Charters 2007)&lt;/DisplayText&gt;&lt;record&gt;&lt;rec-number&gt;11&lt;/rec-number&gt;&lt;foreign-keys&gt;&lt;key app="EN" db-id="eddzfdwv3ssdsuev5pevfrfxexdexpr5zev9" timestamp="1740606883"&gt;11&lt;/key&gt;&lt;/foreign-keys&gt;&lt;ref-type name="Journal Article"&gt;17&lt;/ref-type&gt;&lt;contributors&gt;&lt;authors&gt;&lt;author&gt;Kitchenham, Barbara&lt;/author&gt;&lt;author&gt;Charters, Stuart&lt;/author&gt;&lt;/authors&gt;&lt;/contributors&gt;&lt;titles&gt;&lt;title&gt;Guidelines for performing Systematic Literature Reviews in Software Engineering&lt;/title&gt;&lt;/titles&gt;&lt;volume&gt;2&lt;/volume&gt;&lt;dates&gt;&lt;year&gt;2007&lt;/year&gt;&lt;pub-dates&gt;&lt;date&gt;01/01&lt;/date&gt;&lt;/pub-dates&gt;&lt;/dates&gt;&lt;urls&gt;&lt;/urls&gt;&lt;/record&gt;&lt;/Cite&gt;&lt;/EndNote&gt;</w:instrText>
      </w:r>
      <w:r w:rsidR="006E4E42" w:rsidRPr="00197903">
        <w:fldChar w:fldCharType="separate"/>
      </w:r>
      <w:r w:rsidR="006004BF">
        <w:rPr>
          <w:noProof/>
        </w:rPr>
        <w:t>(Kitchenham and Charters 2007)</w:t>
      </w:r>
      <w:r w:rsidR="006E4E42" w:rsidRPr="00197903">
        <w:fldChar w:fldCharType="end"/>
      </w:r>
      <w:r w:rsidR="006E4E42" w:rsidRPr="00197903">
        <w:t xml:space="preserve">. </w:t>
      </w:r>
      <w:r w:rsidRPr="00197903">
        <w:t xml:space="preserve">These criteria will </w:t>
      </w:r>
      <w:r w:rsidR="006E4E42" w:rsidRPr="00197903">
        <w:t xml:space="preserve">also </w:t>
      </w:r>
      <w:r w:rsidRPr="00197903">
        <w:t>guide the development, execution, and evaluation of the project deliverables. The key QA criteria include:</w:t>
      </w:r>
    </w:p>
    <w:p w14:paraId="7F0AE015" w14:textId="620F0CDE" w:rsidR="00F93FA5" w:rsidRPr="00197903" w:rsidRDefault="00F02E45" w:rsidP="00D35E03">
      <w:pPr>
        <w:pStyle w:val="BodyLevel3OrderedList"/>
      </w:pPr>
      <w:r w:rsidRPr="00197903">
        <w:rPr>
          <w:b/>
          <w:bCs/>
        </w:rPr>
        <w:lastRenderedPageBreak/>
        <w:t>Consistency and Methodological Reliability</w:t>
      </w:r>
      <w:r w:rsidR="003A74DD" w:rsidRPr="00197903">
        <w:rPr>
          <w:b/>
          <w:bCs/>
        </w:rPr>
        <w:t>:</w:t>
      </w:r>
      <w:r w:rsidR="00865095" w:rsidRPr="00197903">
        <w:rPr>
          <w:b/>
          <w:bCs/>
        </w:rPr>
        <w:t xml:space="preserve"> </w:t>
      </w:r>
      <w:r w:rsidRPr="00197903">
        <w:t xml:space="preserve">The systematic review will follow a well-defined and transparent methodology, adhering to guidelines such as </w:t>
      </w:r>
      <w:r w:rsidR="0073773D" w:rsidRPr="00197903">
        <w:t>Kitchenham</w:t>
      </w:r>
      <w:r w:rsidR="003E0FFD" w:rsidRPr="00197903">
        <w:t>’s principle and SPIDER framework</w:t>
      </w:r>
      <w:r w:rsidRPr="00197903">
        <w:t>. The research questions, inclusion/exclusion criteria, and search strategy will be clearly defined and justified. Finally, the data extraction and synthesis processes will be systematic, reproducible, and unbiased.</w:t>
      </w:r>
    </w:p>
    <w:p w14:paraId="2AA800DF" w14:textId="5EAC5DF9" w:rsidR="003A74DD" w:rsidRPr="00197903" w:rsidRDefault="00F02E45" w:rsidP="00D35E03">
      <w:pPr>
        <w:pStyle w:val="BodyLevel3OrderedList"/>
      </w:pPr>
      <w:r w:rsidRPr="00197903">
        <w:rPr>
          <w:b/>
          <w:bCs/>
        </w:rPr>
        <w:t>Relevance and Impact</w:t>
      </w:r>
      <w:r w:rsidR="003A74DD" w:rsidRPr="00197903">
        <w:rPr>
          <w:b/>
          <w:bCs/>
        </w:rPr>
        <w:t xml:space="preserve">: </w:t>
      </w:r>
      <w:r w:rsidRPr="00197903">
        <w:t>The systematic review must address the goals and objectives of the project as defined by the research questions. The findings will provide actionable insights for educators, researchers, and practitioners in the field. The deliverables would contribute to the advancement of software architecture education and inform future research directions.</w:t>
      </w:r>
    </w:p>
    <w:p w14:paraId="6DD5144F" w14:textId="215D33A6" w:rsidR="003A74DD" w:rsidRPr="00197903" w:rsidRDefault="00F02E45" w:rsidP="007D4D61">
      <w:pPr>
        <w:pStyle w:val="BodyLevel3OrderedList"/>
      </w:pPr>
      <w:r w:rsidRPr="00D35E03">
        <w:rPr>
          <w:b/>
          <w:bCs/>
        </w:rPr>
        <w:t>Accuracy and Completeness</w:t>
      </w:r>
      <w:r w:rsidR="003A74DD" w:rsidRPr="00D35E03">
        <w:rPr>
          <w:b/>
          <w:bCs/>
        </w:rPr>
        <w:t xml:space="preserve">: </w:t>
      </w:r>
      <w:r w:rsidRPr="00197903">
        <w:t>The literature search will be comprehensive, covering relevant databases, journals, and conference proceedings according to the predefined search criteria and protocols. All included studies will be accurately summarised and analysed for a complete and unbiased synthesis of the evidence in the final report.</w:t>
      </w:r>
    </w:p>
    <w:p w14:paraId="16295FAD" w14:textId="629090C3" w:rsidR="003A74DD" w:rsidRPr="00197903" w:rsidRDefault="00F02E45" w:rsidP="008A1DF9">
      <w:pPr>
        <w:pStyle w:val="BodyLevel3OrderedList"/>
      </w:pPr>
      <w:r w:rsidRPr="00D35E03">
        <w:rPr>
          <w:b/>
          <w:bCs/>
        </w:rPr>
        <w:t>Clarity and Presentation</w:t>
      </w:r>
      <w:r w:rsidR="003A74DD" w:rsidRPr="00D35E03">
        <w:rPr>
          <w:b/>
          <w:bCs/>
        </w:rPr>
        <w:t xml:space="preserve">: </w:t>
      </w:r>
      <w:r w:rsidRPr="00197903">
        <w:t>The deliverables will be well-organi</w:t>
      </w:r>
      <w:r w:rsidR="006E568F">
        <w:t>s</w:t>
      </w:r>
      <w:r w:rsidRPr="00197903">
        <w:t xml:space="preserve">ed, clearly written, and accessible to the target audience. Various visual aids such as tables, charts, </w:t>
      </w:r>
      <w:r w:rsidR="0073773D" w:rsidRPr="00197903">
        <w:t xml:space="preserve">posters, </w:t>
      </w:r>
      <w:r w:rsidRPr="00197903">
        <w:t>and diagrams will be used to enhance understanding of the research findings. The report will have a discussion of limitations and implications for future research.</w:t>
      </w:r>
    </w:p>
    <w:p w14:paraId="670493B6" w14:textId="4F9A8D6C" w:rsidR="00F02E45" w:rsidRPr="00197903" w:rsidRDefault="00F02E45" w:rsidP="00D35E03">
      <w:pPr>
        <w:pStyle w:val="BodyLevel3OrderedList"/>
      </w:pPr>
      <w:r w:rsidRPr="00197903">
        <w:rPr>
          <w:b/>
          <w:bCs/>
        </w:rPr>
        <w:t>Timeline and Adherence to Schedule</w:t>
      </w:r>
      <w:r w:rsidR="003A74DD" w:rsidRPr="00197903">
        <w:rPr>
          <w:b/>
          <w:bCs/>
        </w:rPr>
        <w:t xml:space="preserve">: </w:t>
      </w:r>
      <w:r w:rsidRPr="00197903">
        <w:t>The project will be completed within the agreed timeline, with milestones and deadlines met as planned. Any delays or deviations from the schedule will be documented and justified systematically.</w:t>
      </w:r>
    </w:p>
    <w:p w14:paraId="0A784973" w14:textId="6B7A9ECA" w:rsidR="00551267" w:rsidRDefault="00F02E45" w:rsidP="00D35E03">
      <w:pPr>
        <w:pStyle w:val="BodyLevel3OrderedList"/>
      </w:pPr>
      <w:r w:rsidRPr="00197903">
        <w:rPr>
          <w:b/>
          <w:bCs/>
        </w:rPr>
        <w:t>Ethical Considerations</w:t>
      </w:r>
      <w:r w:rsidR="003A74DD" w:rsidRPr="00197903">
        <w:rPr>
          <w:b/>
          <w:bCs/>
        </w:rPr>
        <w:t xml:space="preserve">: </w:t>
      </w:r>
      <w:r w:rsidRPr="00197903">
        <w:t xml:space="preserve">The review </w:t>
      </w:r>
      <w:r w:rsidR="002005E2" w:rsidRPr="00197903">
        <w:t>will</w:t>
      </w:r>
      <w:r w:rsidRPr="00197903">
        <w:t xml:space="preserve"> adhere to ethical standards for academic research, including proper attribution of sources </w:t>
      </w:r>
      <w:r w:rsidR="002005E2" w:rsidRPr="00197903">
        <w:t>to avoid</w:t>
      </w:r>
      <w:r w:rsidRPr="00197903">
        <w:t xml:space="preserve"> plagiarism.</w:t>
      </w:r>
      <w:r w:rsidR="002005E2" w:rsidRPr="00197903">
        <w:t xml:space="preserve"> Any c</w:t>
      </w:r>
      <w:r w:rsidRPr="00197903">
        <w:t xml:space="preserve">onflicts of interest, if any, </w:t>
      </w:r>
      <w:r w:rsidR="002005E2" w:rsidRPr="00197903">
        <w:t>will be</w:t>
      </w:r>
      <w:r w:rsidRPr="00197903">
        <w:t xml:space="preserve"> disclosed.</w:t>
      </w:r>
    </w:p>
    <w:p w14:paraId="211631A1" w14:textId="16C84057" w:rsidR="00991725" w:rsidRPr="00197903" w:rsidRDefault="00551267" w:rsidP="00551267">
      <w:pPr>
        <w:spacing w:before="0" w:beforeAutospacing="0" w:after="0" w:afterAutospacing="0" w:line="240" w:lineRule="auto"/>
        <w:jc w:val="left"/>
      </w:pPr>
      <w:r>
        <w:br w:type="page"/>
      </w:r>
    </w:p>
    <w:p w14:paraId="704F14E5" w14:textId="1F1AA53F" w:rsidR="00CD6E17" w:rsidRPr="00197903" w:rsidRDefault="00CD6E17" w:rsidP="00D35E03">
      <w:pPr>
        <w:pStyle w:val="Heading2"/>
        <w:rPr>
          <w:rFonts w:eastAsia="Times New Roman"/>
        </w:rPr>
      </w:pPr>
      <w:bookmarkStart w:id="53" w:name="_Toc191666864"/>
      <w:r w:rsidRPr="00197903">
        <w:rPr>
          <w:rFonts w:eastAsia="Times New Roman"/>
        </w:rPr>
        <w:lastRenderedPageBreak/>
        <w:t>Measure of Success</w:t>
      </w:r>
      <w:bookmarkEnd w:id="53"/>
    </w:p>
    <w:p w14:paraId="4B4B4EFE" w14:textId="6CA15F29" w:rsidR="00CD6E17" w:rsidRPr="00197903" w:rsidRDefault="00CD6E17" w:rsidP="007F3CDD">
      <w:r w:rsidRPr="00197903">
        <w:t>The success of the research project will be evaluated based on the following measures, which align with the QA criteria:</w:t>
      </w:r>
    </w:p>
    <w:tbl>
      <w:tblPr>
        <w:tblStyle w:val="TableGrid"/>
        <w:tblW w:w="9351" w:type="dxa"/>
        <w:tblLook w:val="04A0" w:firstRow="1" w:lastRow="0" w:firstColumn="1" w:lastColumn="0" w:noHBand="0" w:noVBand="1"/>
      </w:tblPr>
      <w:tblGrid>
        <w:gridCol w:w="2781"/>
        <w:gridCol w:w="2743"/>
        <w:gridCol w:w="3827"/>
      </w:tblGrid>
      <w:tr w:rsidR="000867B7" w:rsidRPr="006E43A8" w14:paraId="2CED3835" w14:textId="77777777" w:rsidTr="00704019">
        <w:trPr>
          <w:trHeight w:val="297"/>
        </w:trPr>
        <w:tc>
          <w:tcPr>
            <w:tcW w:w="2781" w:type="dxa"/>
            <w:shd w:val="clear" w:color="auto" w:fill="auto"/>
          </w:tcPr>
          <w:p w14:paraId="2322310E" w14:textId="77777777" w:rsidR="00CD6E17" w:rsidRPr="006E43A8" w:rsidRDefault="00CD6E17" w:rsidP="00E76912">
            <w:pPr>
              <w:jc w:val="center"/>
              <w:rPr>
                <w:b/>
                <w:bCs/>
              </w:rPr>
            </w:pPr>
            <w:r w:rsidRPr="006E43A8">
              <w:rPr>
                <w:b/>
                <w:bCs/>
              </w:rPr>
              <w:t>Criteria</w:t>
            </w:r>
          </w:p>
        </w:tc>
        <w:tc>
          <w:tcPr>
            <w:tcW w:w="2743" w:type="dxa"/>
            <w:shd w:val="clear" w:color="auto" w:fill="auto"/>
          </w:tcPr>
          <w:p w14:paraId="71C0A433" w14:textId="77777777" w:rsidR="00CD6E17" w:rsidRPr="006E43A8" w:rsidRDefault="00CD6E17" w:rsidP="00E76912">
            <w:pPr>
              <w:jc w:val="center"/>
              <w:rPr>
                <w:b/>
                <w:bCs/>
              </w:rPr>
            </w:pPr>
            <w:r w:rsidRPr="006E43A8">
              <w:rPr>
                <w:b/>
                <w:bCs/>
              </w:rPr>
              <w:t>Measure</w:t>
            </w:r>
          </w:p>
        </w:tc>
        <w:tc>
          <w:tcPr>
            <w:tcW w:w="3827" w:type="dxa"/>
            <w:shd w:val="clear" w:color="auto" w:fill="auto"/>
          </w:tcPr>
          <w:p w14:paraId="066828A0" w14:textId="77777777" w:rsidR="00CD6E17" w:rsidRPr="006E43A8" w:rsidRDefault="00CD6E17" w:rsidP="00E76912">
            <w:pPr>
              <w:jc w:val="center"/>
              <w:rPr>
                <w:b/>
                <w:bCs/>
              </w:rPr>
            </w:pPr>
            <w:r w:rsidRPr="006E43A8">
              <w:rPr>
                <w:b/>
                <w:bCs/>
              </w:rPr>
              <w:t>Success Indicator</w:t>
            </w:r>
          </w:p>
        </w:tc>
      </w:tr>
      <w:tr w:rsidR="000867B7" w:rsidRPr="00197903" w14:paraId="0177F726" w14:textId="77777777" w:rsidTr="00704019">
        <w:trPr>
          <w:trHeight w:val="1451"/>
        </w:trPr>
        <w:tc>
          <w:tcPr>
            <w:tcW w:w="2781" w:type="dxa"/>
            <w:shd w:val="clear" w:color="auto" w:fill="auto"/>
          </w:tcPr>
          <w:p w14:paraId="7F13367E" w14:textId="23B279A2" w:rsidR="00CD6E17" w:rsidRPr="006004BF" w:rsidRDefault="00CD6E17" w:rsidP="00704019">
            <w:pPr>
              <w:pStyle w:val="ListParagraph"/>
              <w:numPr>
                <w:ilvl w:val="0"/>
                <w:numId w:val="33"/>
              </w:numPr>
              <w:ind w:left="310" w:hanging="219"/>
              <w:jc w:val="left"/>
            </w:pPr>
            <w:r w:rsidRPr="00197903">
              <w:t>Consistency and Methodological Reliability</w:t>
            </w:r>
          </w:p>
        </w:tc>
        <w:tc>
          <w:tcPr>
            <w:tcW w:w="2743" w:type="dxa"/>
            <w:shd w:val="clear" w:color="auto" w:fill="auto"/>
          </w:tcPr>
          <w:p w14:paraId="1F1E8094" w14:textId="10F1074F" w:rsidR="00CD6E17" w:rsidRPr="00197903" w:rsidRDefault="00CD6E17" w:rsidP="00704019">
            <w:pPr>
              <w:jc w:val="left"/>
            </w:pPr>
            <w:r w:rsidRPr="00197903">
              <w:t xml:space="preserve">Adherence to </w:t>
            </w:r>
            <w:r w:rsidR="00865095" w:rsidRPr="00197903">
              <w:t>Kitchenham’s principle and SPIDER framework.</w:t>
            </w:r>
          </w:p>
        </w:tc>
        <w:tc>
          <w:tcPr>
            <w:tcW w:w="3827" w:type="dxa"/>
            <w:shd w:val="clear" w:color="auto" w:fill="auto"/>
          </w:tcPr>
          <w:p w14:paraId="70376A88" w14:textId="7B5F3D6B" w:rsidR="00CD6E17" w:rsidRPr="00197903" w:rsidRDefault="00CD6E17" w:rsidP="00704019">
            <w:pPr>
              <w:jc w:val="left"/>
            </w:pPr>
            <w:r w:rsidRPr="00197903">
              <w:t>A detailed methodology section in the final report, a clear explanation of the search strategy, inclusion/exclusion criteria, and data extraction process.</w:t>
            </w:r>
          </w:p>
        </w:tc>
      </w:tr>
      <w:tr w:rsidR="000867B7" w:rsidRPr="00197903" w14:paraId="6CB7C4C5" w14:textId="77777777" w:rsidTr="00704019">
        <w:trPr>
          <w:trHeight w:val="1329"/>
        </w:trPr>
        <w:tc>
          <w:tcPr>
            <w:tcW w:w="2781" w:type="dxa"/>
            <w:shd w:val="clear" w:color="auto" w:fill="auto"/>
          </w:tcPr>
          <w:p w14:paraId="23BD87D7" w14:textId="7EACC2E8" w:rsidR="00CD6E17" w:rsidRPr="00197903" w:rsidRDefault="00CD6E17" w:rsidP="00704019">
            <w:pPr>
              <w:pStyle w:val="ListParagraph"/>
              <w:numPr>
                <w:ilvl w:val="0"/>
                <w:numId w:val="33"/>
              </w:numPr>
              <w:ind w:left="310" w:hanging="219"/>
              <w:jc w:val="left"/>
            </w:pPr>
            <w:r w:rsidRPr="00197903">
              <w:t>Comprehensiveness of Literature Search</w:t>
            </w:r>
          </w:p>
        </w:tc>
        <w:tc>
          <w:tcPr>
            <w:tcW w:w="2743" w:type="dxa"/>
            <w:shd w:val="clear" w:color="auto" w:fill="auto"/>
          </w:tcPr>
          <w:p w14:paraId="3910FC20" w14:textId="0B36AACB" w:rsidR="00CD6E17" w:rsidRPr="00197903" w:rsidRDefault="00CD6E17" w:rsidP="00704019">
            <w:pPr>
              <w:jc w:val="left"/>
            </w:pPr>
            <w:r w:rsidRPr="00197903">
              <w:t>Number of databases searched, studies identified, and studies included in the review.</w:t>
            </w:r>
          </w:p>
        </w:tc>
        <w:tc>
          <w:tcPr>
            <w:tcW w:w="3827" w:type="dxa"/>
            <w:shd w:val="clear" w:color="auto" w:fill="auto"/>
          </w:tcPr>
          <w:p w14:paraId="5BA53A3B" w14:textId="3DAAD752" w:rsidR="00CD6E17" w:rsidRPr="00197903" w:rsidRDefault="00CD6E17" w:rsidP="00704019">
            <w:pPr>
              <w:jc w:val="left"/>
            </w:pPr>
            <w:r w:rsidRPr="00197903">
              <w:t>A comprehensive search strategy that covers major databases and results in a sufficient number of high-quality studies for analysis.</w:t>
            </w:r>
          </w:p>
        </w:tc>
      </w:tr>
      <w:tr w:rsidR="000867B7" w:rsidRPr="00197903" w14:paraId="7D486283" w14:textId="77777777" w:rsidTr="00704019">
        <w:trPr>
          <w:trHeight w:val="1768"/>
        </w:trPr>
        <w:tc>
          <w:tcPr>
            <w:tcW w:w="2781" w:type="dxa"/>
            <w:shd w:val="clear" w:color="auto" w:fill="auto"/>
          </w:tcPr>
          <w:p w14:paraId="4EA9730F" w14:textId="4172C4FF" w:rsidR="00CD6E17" w:rsidRPr="00197903" w:rsidRDefault="00CD6E17" w:rsidP="00704019">
            <w:pPr>
              <w:pStyle w:val="ListParagraph"/>
              <w:numPr>
                <w:ilvl w:val="0"/>
                <w:numId w:val="33"/>
              </w:numPr>
              <w:ind w:left="310" w:hanging="219"/>
              <w:jc w:val="left"/>
            </w:pPr>
            <w:r w:rsidRPr="00197903">
              <w:t>Depth of Analysis and Synthesis</w:t>
            </w:r>
          </w:p>
        </w:tc>
        <w:tc>
          <w:tcPr>
            <w:tcW w:w="2743" w:type="dxa"/>
            <w:shd w:val="clear" w:color="auto" w:fill="auto"/>
          </w:tcPr>
          <w:p w14:paraId="55AFF26B" w14:textId="54F837F1" w:rsidR="00CD6E17" w:rsidRPr="00197903" w:rsidRDefault="00CD6E17" w:rsidP="00704019">
            <w:pPr>
              <w:jc w:val="left"/>
            </w:pPr>
            <w:r w:rsidRPr="00197903">
              <w:t>Use of thematic analysis or meta-synthesis to identify key themes, patterns, and gaps in the literature.</w:t>
            </w:r>
          </w:p>
        </w:tc>
        <w:tc>
          <w:tcPr>
            <w:tcW w:w="3827" w:type="dxa"/>
            <w:shd w:val="clear" w:color="auto" w:fill="auto"/>
          </w:tcPr>
          <w:p w14:paraId="59F3E942" w14:textId="6F9CB3F4" w:rsidR="00CD6E17" w:rsidRPr="00197903" w:rsidRDefault="00CD6E17" w:rsidP="00704019">
            <w:pPr>
              <w:jc w:val="left"/>
            </w:pPr>
            <w:r w:rsidRPr="00197903">
              <w:t>A well-structured synthesis section in the final report that provides meaningful insights into software architecture teaching practices, challenges, and innovations.</w:t>
            </w:r>
          </w:p>
        </w:tc>
      </w:tr>
      <w:tr w:rsidR="000867B7" w:rsidRPr="00197903" w14:paraId="7146B458" w14:textId="77777777" w:rsidTr="00704019">
        <w:trPr>
          <w:trHeight w:val="1266"/>
        </w:trPr>
        <w:tc>
          <w:tcPr>
            <w:tcW w:w="2781" w:type="dxa"/>
            <w:shd w:val="clear" w:color="auto" w:fill="auto"/>
          </w:tcPr>
          <w:p w14:paraId="6D2CE153" w14:textId="7CABB08A" w:rsidR="00CD6E17" w:rsidRPr="00197903" w:rsidRDefault="00CD6E17" w:rsidP="00704019">
            <w:pPr>
              <w:pStyle w:val="ListParagraph"/>
              <w:numPr>
                <w:ilvl w:val="0"/>
                <w:numId w:val="33"/>
              </w:numPr>
              <w:ind w:left="310" w:hanging="219"/>
              <w:jc w:val="left"/>
            </w:pPr>
            <w:r w:rsidRPr="00197903">
              <w:t>Impact and Relevance</w:t>
            </w:r>
          </w:p>
        </w:tc>
        <w:tc>
          <w:tcPr>
            <w:tcW w:w="2743" w:type="dxa"/>
            <w:shd w:val="clear" w:color="auto" w:fill="auto"/>
          </w:tcPr>
          <w:p w14:paraId="6DCD2689" w14:textId="73A12DF0" w:rsidR="00CD6E17" w:rsidRPr="00197903" w:rsidRDefault="00CD6E17" w:rsidP="00704019">
            <w:pPr>
              <w:jc w:val="left"/>
            </w:pPr>
            <w:r w:rsidRPr="00197903">
              <w:t>Number of actionable recommendations provided for educators, learners and researchers.</w:t>
            </w:r>
          </w:p>
        </w:tc>
        <w:tc>
          <w:tcPr>
            <w:tcW w:w="3827" w:type="dxa"/>
            <w:shd w:val="clear" w:color="auto" w:fill="auto"/>
          </w:tcPr>
          <w:p w14:paraId="724C397F" w14:textId="16DD1888" w:rsidR="00D9608D" w:rsidRPr="00197903" w:rsidRDefault="00CD6E17" w:rsidP="00704019">
            <w:pPr>
              <w:jc w:val="left"/>
            </w:pPr>
            <w:r w:rsidRPr="00197903">
              <w:t>A discussion section that highlights the practical implications of the findings and suggests specific areas for future research.</w:t>
            </w:r>
          </w:p>
        </w:tc>
      </w:tr>
      <w:tr w:rsidR="000867B7" w:rsidRPr="00197903" w14:paraId="2D80A0A5" w14:textId="77777777" w:rsidTr="00704019">
        <w:trPr>
          <w:trHeight w:val="1270"/>
        </w:trPr>
        <w:tc>
          <w:tcPr>
            <w:tcW w:w="2781" w:type="dxa"/>
            <w:shd w:val="clear" w:color="auto" w:fill="auto"/>
          </w:tcPr>
          <w:p w14:paraId="2E1AC84F" w14:textId="0F78D8F0" w:rsidR="00CD6E17" w:rsidRPr="00197903" w:rsidRDefault="00CD6E17" w:rsidP="00704019">
            <w:pPr>
              <w:pStyle w:val="ListParagraph"/>
              <w:numPr>
                <w:ilvl w:val="0"/>
                <w:numId w:val="33"/>
              </w:numPr>
              <w:ind w:left="310" w:hanging="219"/>
              <w:jc w:val="left"/>
            </w:pPr>
            <w:r w:rsidRPr="00197903">
              <w:t>Clarity and Presentation</w:t>
            </w:r>
          </w:p>
        </w:tc>
        <w:tc>
          <w:tcPr>
            <w:tcW w:w="2743" w:type="dxa"/>
            <w:shd w:val="clear" w:color="auto" w:fill="auto"/>
          </w:tcPr>
          <w:p w14:paraId="54834DF9" w14:textId="08203F48" w:rsidR="00CD6E17" w:rsidRPr="00197903" w:rsidRDefault="00CD6E17" w:rsidP="00704019">
            <w:pPr>
              <w:jc w:val="left"/>
            </w:pPr>
            <w:r w:rsidRPr="00197903">
              <w:t>Feedback from peer reviewers or stakeholders on the clarity and organization of the report.</w:t>
            </w:r>
          </w:p>
        </w:tc>
        <w:tc>
          <w:tcPr>
            <w:tcW w:w="3827" w:type="dxa"/>
            <w:shd w:val="clear" w:color="auto" w:fill="auto"/>
          </w:tcPr>
          <w:p w14:paraId="4C532A0A" w14:textId="1C54B27E" w:rsidR="00CD6E17" w:rsidRPr="00197903" w:rsidRDefault="00CD6E17" w:rsidP="00704019">
            <w:pPr>
              <w:jc w:val="left"/>
            </w:pPr>
            <w:r w:rsidRPr="00197903">
              <w:t>Positive feedback indicating that the report is well-written, easy to understand, and effectively communicates the findings.</w:t>
            </w:r>
          </w:p>
        </w:tc>
      </w:tr>
      <w:tr w:rsidR="000867B7" w:rsidRPr="00197903" w14:paraId="7069EA10" w14:textId="77777777" w:rsidTr="00704019">
        <w:trPr>
          <w:trHeight w:val="975"/>
        </w:trPr>
        <w:tc>
          <w:tcPr>
            <w:tcW w:w="2781" w:type="dxa"/>
            <w:shd w:val="clear" w:color="auto" w:fill="auto"/>
          </w:tcPr>
          <w:p w14:paraId="1F266791" w14:textId="21E1FFDE" w:rsidR="00CD6E17" w:rsidRPr="00197903" w:rsidRDefault="00CD6E17" w:rsidP="00704019">
            <w:pPr>
              <w:pStyle w:val="ListParagraph"/>
              <w:numPr>
                <w:ilvl w:val="0"/>
                <w:numId w:val="33"/>
              </w:numPr>
              <w:ind w:left="310" w:hanging="219"/>
              <w:jc w:val="left"/>
            </w:pPr>
            <w:r w:rsidRPr="00197903">
              <w:t>Timeliness</w:t>
            </w:r>
          </w:p>
        </w:tc>
        <w:tc>
          <w:tcPr>
            <w:tcW w:w="2743" w:type="dxa"/>
            <w:shd w:val="clear" w:color="auto" w:fill="auto"/>
          </w:tcPr>
          <w:p w14:paraId="1F5FE7D7" w14:textId="4A9ADA3A" w:rsidR="00CD6E17" w:rsidRPr="00197903" w:rsidRDefault="00CD6E17" w:rsidP="00704019">
            <w:pPr>
              <w:jc w:val="left"/>
            </w:pPr>
            <w:r w:rsidRPr="00197903">
              <w:t>Adherence to the project deadlines and milestones.</w:t>
            </w:r>
          </w:p>
        </w:tc>
        <w:tc>
          <w:tcPr>
            <w:tcW w:w="3827" w:type="dxa"/>
            <w:shd w:val="clear" w:color="auto" w:fill="auto"/>
          </w:tcPr>
          <w:p w14:paraId="3D4DE57E" w14:textId="2C516BA1" w:rsidR="00CD6E17" w:rsidRPr="00197903" w:rsidRDefault="00CD6E17" w:rsidP="00704019">
            <w:pPr>
              <w:jc w:val="left"/>
            </w:pPr>
            <w:r w:rsidRPr="00197903">
              <w:t>Completion of all project deliverables within the agreed timeframe.</w:t>
            </w:r>
          </w:p>
        </w:tc>
      </w:tr>
      <w:tr w:rsidR="000867B7" w:rsidRPr="00197903" w14:paraId="398470C6" w14:textId="77777777" w:rsidTr="00704019">
        <w:trPr>
          <w:trHeight w:val="989"/>
        </w:trPr>
        <w:tc>
          <w:tcPr>
            <w:tcW w:w="2781" w:type="dxa"/>
            <w:shd w:val="clear" w:color="auto" w:fill="auto"/>
          </w:tcPr>
          <w:p w14:paraId="60912424" w14:textId="543AE575" w:rsidR="00CD6E17" w:rsidRPr="00197903" w:rsidRDefault="00CD6E17" w:rsidP="00704019">
            <w:pPr>
              <w:pStyle w:val="ListParagraph"/>
              <w:numPr>
                <w:ilvl w:val="0"/>
                <w:numId w:val="33"/>
              </w:numPr>
              <w:ind w:left="310" w:hanging="219"/>
              <w:jc w:val="left"/>
            </w:pPr>
            <w:r w:rsidRPr="00197903">
              <w:t>Ethical Compliance</w:t>
            </w:r>
          </w:p>
        </w:tc>
        <w:tc>
          <w:tcPr>
            <w:tcW w:w="2743" w:type="dxa"/>
            <w:shd w:val="clear" w:color="auto" w:fill="auto"/>
          </w:tcPr>
          <w:p w14:paraId="3B246CB1" w14:textId="48CD35A9" w:rsidR="00CD6E17" w:rsidRPr="00197903" w:rsidRDefault="00CD6E17" w:rsidP="00704019">
            <w:pPr>
              <w:jc w:val="left"/>
            </w:pPr>
            <w:r w:rsidRPr="00197903">
              <w:t>Proper citation of all resources used for the research project.</w:t>
            </w:r>
          </w:p>
        </w:tc>
        <w:tc>
          <w:tcPr>
            <w:tcW w:w="3827" w:type="dxa"/>
            <w:shd w:val="clear" w:color="auto" w:fill="auto"/>
          </w:tcPr>
          <w:p w14:paraId="7F6AA68D" w14:textId="6A64DC92" w:rsidR="00CD6E17" w:rsidRPr="00197903" w:rsidRDefault="00CD6E17" w:rsidP="00704019">
            <w:pPr>
              <w:jc w:val="left"/>
            </w:pPr>
            <w:r w:rsidRPr="00197903">
              <w:t>A clean plagiarism report (e.g., using Turnitin or similar software) and a properly formatted reference list.</w:t>
            </w:r>
          </w:p>
        </w:tc>
      </w:tr>
    </w:tbl>
    <w:p w14:paraId="3801BDF2" w14:textId="20ADA93F" w:rsidR="00551267" w:rsidRDefault="00836696" w:rsidP="00836696">
      <w:pPr>
        <w:jc w:val="center"/>
        <w:rPr>
          <w:i/>
          <w:iCs/>
        </w:rPr>
      </w:pPr>
      <w:r w:rsidRPr="00836696">
        <w:rPr>
          <w:i/>
          <w:iCs/>
        </w:rPr>
        <w:t>Table 9.1: Measure of success</w:t>
      </w:r>
    </w:p>
    <w:p w14:paraId="32D7ED0C" w14:textId="4D5E0B80" w:rsidR="00836696" w:rsidRPr="00836696" w:rsidRDefault="00551267" w:rsidP="00551267">
      <w:pPr>
        <w:spacing w:before="0" w:beforeAutospacing="0" w:after="0" w:afterAutospacing="0" w:line="240" w:lineRule="auto"/>
        <w:jc w:val="left"/>
        <w:rPr>
          <w:i/>
          <w:iCs/>
        </w:rPr>
      </w:pPr>
      <w:r>
        <w:rPr>
          <w:i/>
          <w:iCs/>
        </w:rPr>
        <w:br w:type="page"/>
      </w:r>
    </w:p>
    <w:p w14:paraId="5C511304" w14:textId="50B7D8B7" w:rsidR="00CD6E17" w:rsidRPr="00197903" w:rsidRDefault="00CD6E17" w:rsidP="003551C0">
      <w:pPr>
        <w:pStyle w:val="Heading3"/>
      </w:pPr>
      <w:bookmarkStart w:id="54" w:name="_Toc191666865"/>
      <w:r w:rsidRPr="00197903">
        <w:lastRenderedPageBreak/>
        <w:t>Deliverable-Specific Quality Standards</w:t>
      </w:r>
      <w:bookmarkEnd w:id="54"/>
    </w:p>
    <w:p w14:paraId="2D535FC3" w14:textId="77777777" w:rsidR="00CD6E17" w:rsidRPr="00197903" w:rsidRDefault="00CD6E17" w:rsidP="007F3CDD">
      <w:r w:rsidRPr="00197903">
        <w:t>The project deliverables will be evaluated against the following quality standards:</w:t>
      </w:r>
    </w:p>
    <w:tbl>
      <w:tblPr>
        <w:tblStyle w:val="TableGrid"/>
        <w:tblW w:w="9351" w:type="dxa"/>
        <w:tblLook w:val="04A0" w:firstRow="1" w:lastRow="0" w:firstColumn="1" w:lastColumn="0" w:noHBand="0" w:noVBand="1"/>
      </w:tblPr>
      <w:tblGrid>
        <w:gridCol w:w="2830"/>
        <w:gridCol w:w="6521"/>
      </w:tblGrid>
      <w:tr w:rsidR="000867B7" w:rsidRPr="00317C9A" w14:paraId="3DC9EAA1" w14:textId="77777777" w:rsidTr="00D9608D">
        <w:trPr>
          <w:trHeight w:val="446"/>
        </w:trPr>
        <w:tc>
          <w:tcPr>
            <w:tcW w:w="2830" w:type="dxa"/>
            <w:vAlign w:val="center"/>
          </w:tcPr>
          <w:p w14:paraId="670FD8B7" w14:textId="158FFCC3" w:rsidR="00CD6E17" w:rsidRPr="00317C9A" w:rsidRDefault="00CD6E17" w:rsidP="00317C9A">
            <w:pPr>
              <w:jc w:val="center"/>
              <w:rPr>
                <w:b/>
                <w:bCs/>
              </w:rPr>
            </w:pPr>
            <w:r w:rsidRPr="00317C9A">
              <w:rPr>
                <w:b/>
                <w:bCs/>
              </w:rPr>
              <w:t xml:space="preserve">Project </w:t>
            </w:r>
            <w:r w:rsidR="00D9608D" w:rsidRPr="00317C9A">
              <w:rPr>
                <w:b/>
                <w:bCs/>
              </w:rPr>
              <w:t>Deliverables</w:t>
            </w:r>
          </w:p>
        </w:tc>
        <w:tc>
          <w:tcPr>
            <w:tcW w:w="6521" w:type="dxa"/>
            <w:vAlign w:val="center"/>
          </w:tcPr>
          <w:p w14:paraId="65F9DE16" w14:textId="12845C98" w:rsidR="00CD6E17" w:rsidRPr="00317C9A" w:rsidRDefault="00CD6E17" w:rsidP="00317C9A">
            <w:pPr>
              <w:jc w:val="center"/>
              <w:rPr>
                <w:b/>
                <w:bCs/>
              </w:rPr>
            </w:pPr>
            <w:r w:rsidRPr="00317C9A">
              <w:rPr>
                <w:b/>
                <w:bCs/>
              </w:rPr>
              <w:t>Quality Standards</w:t>
            </w:r>
          </w:p>
        </w:tc>
      </w:tr>
      <w:tr w:rsidR="000867B7" w:rsidRPr="00197903" w14:paraId="29AD8126" w14:textId="77777777" w:rsidTr="00D9608D">
        <w:tc>
          <w:tcPr>
            <w:tcW w:w="2830" w:type="dxa"/>
          </w:tcPr>
          <w:p w14:paraId="7BA11D76" w14:textId="7A11D01F" w:rsidR="00CD6E17" w:rsidRPr="00197903" w:rsidRDefault="00CD6E17" w:rsidP="00152F8E">
            <w:pPr>
              <w:jc w:val="left"/>
            </w:pPr>
            <w:r w:rsidRPr="00197903">
              <w:t>Research Protocol</w:t>
            </w:r>
          </w:p>
        </w:tc>
        <w:tc>
          <w:tcPr>
            <w:tcW w:w="6521" w:type="dxa"/>
          </w:tcPr>
          <w:p w14:paraId="0437AA03" w14:textId="77777777" w:rsidR="00CD6E17" w:rsidRPr="00197903" w:rsidRDefault="00CD6E17" w:rsidP="00152F8E">
            <w:pPr>
              <w:pStyle w:val="ListParagraph"/>
              <w:numPr>
                <w:ilvl w:val="0"/>
                <w:numId w:val="16"/>
              </w:numPr>
              <w:jc w:val="left"/>
            </w:pPr>
            <w:r w:rsidRPr="00197903">
              <w:t>Clearly defined research questions and objectives.</w:t>
            </w:r>
          </w:p>
          <w:p w14:paraId="6681DDD9" w14:textId="77777777" w:rsidR="00CD6E17" w:rsidRPr="00197903" w:rsidRDefault="00CD6E17" w:rsidP="00152F8E">
            <w:pPr>
              <w:pStyle w:val="ListParagraph"/>
              <w:numPr>
                <w:ilvl w:val="0"/>
                <w:numId w:val="16"/>
              </w:numPr>
              <w:jc w:val="left"/>
            </w:pPr>
            <w:r w:rsidRPr="00197903">
              <w:t>Detailed search strategy, including databases, keywords, and filters.</w:t>
            </w:r>
          </w:p>
          <w:p w14:paraId="1F28C6D8" w14:textId="77777777" w:rsidR="00CD6E17" w:rsidRPr="00197903" w:rsidRDefault="00CD6E17" w:rsidP="00152F8E">
            <w:pPr>
              <w:pStyle w:val="ListParagraph"/>
              <w:numPr>
                <w:ilvl w:val="0"/>
                <w:numId w:val="16"/>
              </w:numPr>
              <w:jc w:val="left"/>
            </w:pPr>
            <w:r w:rsidRPr="00197903">
              <w:t>Inclusion/exclusion criteria and rationale.</w:t>
            </w:r>
          </w:p>
          <w:p w14:paraId="6EF4354B" w14:textId="2DA16707" w:rsidR="00CD6E17" w:rsidRPr="00197903" w:rsidRDefault="00CD6E17" w:rsidP="00152F8E">
            <w:pPr>
              <w:pStyle w:val="ListParagraph"/>
              <w:numPr>
                <w:ilvl w:val="0"/>
                <w:numId w:val="16"/>
              </w:numPr>
              <w:jc w:val="left"/>
            </w:pPr>
            <w:r w:rsidRPr="00197903">
              <w:t>Plan for data extraction and synthesis.</w:t>
            </w:r>
          </w:p>
        </w:tc>
      </w:tr>
      <w:tr w:rsidR="000867B7" w:rsidRPr="00197903" w14:paraId="446CCF7D" w14:textId="77777777" w:rsidTr="00D9608D">
        <w:tc>
          <w:tcPr>
            <w:tcW w:w="2830" w:type="dxa"/>
          </w:tcPr>
          <w:p w14:paraId="627BF7EB" w14:textId="348D9E92" w:rsidR="00CD6E17" w:rsidRPr="00197903" w:rsidRDefault="00CD6E17" w:rsidP="00152F8E">
            <w:pPr>
              <w:jc w:val="left"/>
            </w:pPr>
            <w:r w:rsidRPr="00197903">
              <w:t>Literature Search Results</w:t>
            </w:r>
          </w:p>
        </w:tc>
        <w:tc>
          <w:tcPr>
            <w:tcW w:w="6521" w:type="dxa"/>
          </w:tcPr>
          <w:p w14:paraId="52B6D8E0" w14:textId="77777777" w:rsidR="00CD6E17" w:rsidRPr="00197903" w:rsidRDefault="00CD6E17" w:rsidP="00152F8E">
            <w:pPr>
              <w:pStyle w:val="ListParagraph"/>
              <w:numPr>
                <w:ilvl w:val="0"/>
                <w:numId w:val="16"/>
              </w:numPr>
              <w:jc w:val="left"/>
            </w:pPr>
            <w:r w:rsidRPr="00197903">
              <w:t>Comprehensive list of studies identified through the search process.</w:t>
            </w:r>
          </w:p>
          <w:p w14:paraId="48E2EB61" w14:textId="32DA8E81" w:rsidR="00CD6E17" w:rsidRPr="00197903" w:rsidRDefault="00CD6E17" w:rsidP="00152F8E">
            <w:pPr>
              <w:pStyle w:val="ListParagraph"/>
              <w:numPr>
                <w:ilvl w:val="0"/>
                <w:numId w:val="16"/>
              </w:numPr>
              <w:jc w:val="left"/>
            </w:pPr>
            <w:r w:rsidRPr="00197903">
              <w:t>Documentation of any deviations from the original search strategy.</w:t>
            </w:r>
          </w:p>
        </w:tc>
      </w:tr>
      <w:tr w:rsidR="000867B7" w:rsidRPr="00197903" w14:paraId="105F1A72" w14:textId="77777777" w:rsidTr="00D9608D">
        <w:tc>
          <w:tcPr>
            <w:tcW w:w="2830" w:type="dxa"/>
          </w:tcPr>
          <w:p w14:paraId="074582E9" w14:textId="7FE1E238" w:rsidR="00CD6E17" w:rsidRPr="00197903" w:rsidRDefault="00CD6E17" w:rsidP="00152F8E">
            <w:pPr>
              <w:jc w:val="left"/>
            </w:pPr>
            <w:r w:rsidRPr="00197903">
              <w:t>Data Extraction and Quality Assessment</w:t>
            </w:r>
          </w:p>
        </w:tc>
        <w:tc>
          <w:tcPr>
            <w:tcW w:w="6521" w:type="dxa"/>
          </w:tcPr>
          <w:p w14:paraId="385C1599" w14:textId="77777777" w:rsidR="00CD6E17" w:rsidRPr="00197903" w:rsidRDefault="00CD6E17" w:rsidP="00152F8E">
            <w:pPr>
              <w:pStyle w:val="ListParagraph"/>
              <w:numPr>
                <w:ilvl w:val="0"/>
                <w:numId w:val="16"/>
              </w:numPr>
              <w:jc w:val="left"/>
            </w:pPr>
            <w:r w:rsidRPr="00197903">
              <w:t>Completed data extraction forms for all included studies.</w:t>
            </w:r>
          </w:p>
          <w:p w14:paraId="3FB56486" w14:textId="77777777" w:rsidR="00CD6E17" w:rsidRPr="00197903" w:rsidRDefault="00CD6E17" w:rsidP="00152F8E">
            <w:pPr>
              <w:pStyle w:val="ListParagraph"/>
              <w:numPr>
                <w:ilvl w:val="0"/>
                <w:numId w:val="16"/>
              </w:numPr>
              <w:jc w:val="left"/>
            </w:pPr>
            <w:r w:rsidRPr="00197903">
              <w:t>Summary table of study characteristics (e.g., author, year, methodology, key findings).</w:t>
            </w:r>
          </w:p>
          <w:p w14:paraId="10BBD174" w14:textId="08AFC362" w:rsidR="00CD6E17" w:rsidRPr="00197903" w:rsidRDefault="00CD6E17" w:rsidP="00152F8E">
            <w:pPr>
              <w:pStyle w:val="ListParagraph"/>
              <w:numPr>
                <w:ilvl w:val="0"/>
                <w:numId w:val="16"/>
              </w:numPr>
              <w:jc w:val="left"/>
            </w:pPr>
            <w:r w:rsidRPr="00197903">
              <w:t>Quality assessment scores for each study.</w:t>
            </w:r>
          </w:p>
        </w:tc>
      </w:tr>
      <w:tr w:rsidR="000867B7" w:rsidRPr="00197903" w14:paraId="17E42B74" w14:textId="77777777" w:rsidTr="00D9608D">
        <w:tc>
          <w:tcPr>
            <w:tcW w:w="2830" w:type="dxa"/>
          </w:tcPr>
          <w:p w14:paraId="76A3D3D2" w14:textId="26F965D7" w:rsidR="00CD6E17" w:rsidRPr="00197903" w:rsidRDefault="00CD6E17" w:rsidP="00152F8E">
            <w:pPr>
              <w:jc w:val="left"/>
            </w:pPr>
            <w:r w:rsidRPr="00197903">
              <w:t>Synthesis and Analysis</w:t>
            </w:r>
          </w:p>
        </w:tc>
        <w:tc>
          <w:tcPr>
            <w:tcW w:w="6521" w:type="dxa"/>
          </w:tcPr>
          <w:p w14:paraId="3EF480C1" w14:textId="77777777" w:rsidR="00CD6E17" w:rsidRPr="00197903" w:rsidRDefault="00CD6E17" w:rsidP="00152F8E">
            <w:pPr>
              <w:pStyle w:val="ListParagraph"/>
              <w:numPr>
                <w:ilvl w:val="0"/>
                <w:numId w:val="16"/>
              </w:numPr>
              <w:jc w:val="left"/>
            </w:pPr>
            <w:r w:rsidRPr="00197903">
              <w:t>Thematic analysis or meta-synthesis of the findings.</w:t>
            </w:r>
          </w:p>
          <w:p w14:paraId="44FC4581" w14:textId="77777777" w:rsidR="00CD6E17" w:rsidRPr="00197903" w:rsidRDefault="00CD6E17" w:rsidP="00152F8E">
            <w:pPr>
              <w:pStyle w:val="ListParagraph"/>
              <w:numPr>
                <w:ilvl w:val="0"/>
                <w:numId w:val="16"/>
              </w:numPr>
              <w:jc w:val="left"/>
            </w:pPr>
            <w:r w:rsidRPr="00197903">
              <w:t>Identification of key themes, patterns, and gaps in the literature.</w:t>
            </w:r>
          </w:p>
          <w:p w14:paraId="06020E1D" w14:textId="300E7694" w:rsidR="00CD6E17" w:rsidRPr="00197903" w:rsidRDefault="00CD6E17" w:rsidP="00152F8E">
            <w:pPr>
              <w:pStyle w:val="ListParagraph"/>
              <w:numPr>
                <w:ilvl w:val="0"/>
                <w:numId w:val="16"/>
              </w:numPr>
              <w:jc w:val="left"/>
            </w:pPr>
            <w:r w:rsidRPr="00197903">
              <w:t>Visual aids (e.g., tables, charts) to support the analysis.</w:t>
            </w:r>
          </w:p>
        </w:tc>
      </w:tr>
      <w:tr w:rsidR="000867B7" w:rsidRPr="00197903" w14:paraId="17300BCD" w14:textId="77777777" w:rsidTr="00D9608D">
        <w:tc>
          <w:tcPr>
            <w:tcW w:w="2830" w:type="dxa"/>
          </w:tcPr>
          <w:p w14:paraId="4F61FB24" w14:textId="505F3AFA" w:rsidR="00CD6E17" w:rsidRPr="00197903" w:rsidRDefault="00CD6E17" w:rsidP="00152F8E">
            <w:pPr>
              <w:jc w:val="left"/>
            </w:pPr>
            <w:r w:rsidRPr="00197903">
              <w:t>Final Report</w:t>
            </w:r>
          </w:p>
        </w:tc>
        <w:tc>
          <w:tcPr>
            <w:tcW w:w="6521" w:type="dxa"/>
          </w:tcPr>
          <w:p w14:paraId="2F3B1275" w14:textId="77777777" w:rsidR="00CD6E17" w:rsidRPr="00197903" w:rsidRDefault="00CD6E17" w:rsidP="00152F8E">
            <w:pPr>
              <w:pStyle w:val="ListParagraph"/>
              <w:numPr>
                <w:ilvl w:val="0"/>
                <w:numId w:val="16"/>
              </w:numPr>
              <w:jc w:val="left"/>
            </w:pPr>
            <w:r w:rsidRPr="00197903">
              <w:t>Clear and concise executive summary.</w:t>
            </w:r>
          </w:p>
          <w:p w14:paraId="083FDE69" w14:textId="6300B964" w:rsidR="00CD6E17" w:rsidRPr="00197903" w:rsidRDefault="00CD6E17" w:rsidP="00152F8E">
            <w:pPr>
              <w:pStyle w:val="ListParagraph"/>
              <w:numPr>
                <w:ilvl w:val="0"/>
                <w:numId w:val="16"/>
              </w:numPr>
              <w:jc w:val="left"/>
            </w:pPr>
            <w:r w:rsidRPr="00197903">
              <w:t xml:space="preserve">Well-structured </w:t>
            </w:r>
            <w:r w:rsidR="00F35BF8" w:rsidRPr="00197903">
              <w:t>report with specific sections and sub-sections</w:t>
            </w:r>
            <w:r w:rsidRPr="00197903">
              <w:t>.</w:t>
            </w:r>
          </w:p>
          <w:p w14:paraId="154415B3" w14:textId="77777777" w:rsidR="00CD6E17" w:rsidRPr="00197903" w:rsidRDefault="00CD6E17" w:rsidP="00152F8E">
            <w:pPr>
              <w:pStyle w:val="ListParagraph"/>
              <w:numPr>
                <w:ilvl w:val="0"/>
                <w:numId w:val="16"/>
              </w:numPr>
              <w:jc w:val="left"/>
            </w:pPr>
            <w:r w:rsidRPr="00197903">
              <w:t>Discussion of limitations and implications for future research.</w:t>
            </w:r>
          </w:p>
          <w:p w14:paraId="7CEC7ACD" w14:textId="64F5477B" w:rsidR="00CD6E17" w:rsidRPr="00197903" w:rsidRDefault="00F35BF8" w:rsidP="00152F8E">
            <w:pPr>
              <w:pStyle w:val="ListParagraph"/>
              <w:numPr>
                <w:ilvl w:val="0"/>
                <w:numId w:val="16"/>
              </w:numPr>
              <w:jc w:val="left"/>
            </w:pPr>
            <w:r w:rsidRPr="00197903">
              <w:t xml:space="preserve">Well </w:t>
            </w:r>
            <w:r w:rsidR="00CD6E17" w:rsidRPr="00197903">
              <w:t>formatted references and appendices.</w:t>
            </w:r>
          </w:p>
        </w:tc>
      </w:tr>
    </w:tbl>
    <w:p w14:paraId="3E2C0787" w14:textId="5AE24ABE" w:rsidR="00167C14" w:rsidRPr="003E475D" w:rsidRDefault="007B203F" w:rsidP="003E475D">
      <w:pPr>
        <w:pStyle w:val="ListParagraph"/>
        <w:jc w:val="center"/>
        <w:rPr>
          <w:i/>
          <w:iCs/>
        </w:rPr>
      </w:pPr>
      <w:r w:rsidRPr="003E475D">
        <w:rPr>
          <w:i/>
          <w:iCs/>
        </w:rPr>
        <w:t xml:space="preserve">Table 9.2: Project deliverables and quality </w:t>
      </w:r>
      <w:r w:rsidR="003E475D" w:rsidRPr="003E475D">
        <w:rPr>
          <w:i/>
          <w:iCs/>
        </w:rPr>
        <w:t xml:space="preserve">of </w:t>
      </w:r>
      <w:r w:rsidRPr="003E475D">
        <w:rPr>
          <w:i/>
          <w:iCs/>
        </w:rPr>
        <w:t>standards</w:t>
      </w:r>
    </w:p>
    <w:p w14:paraId="74E25457" w14:textId="77777777" w:rsidR="00167C14" w:rsidRPr="00197903" w:rsidRDefault="00167C14" w:rsidP="007F3CDD">
      <w:r w:rsidRPr="00197903">
        <w:br w:type="page"/>
      </w:r>
    </w:p>
    <w:p w14:paraId="3922CBD7" w14:textId="0F3CA5EB" w:rsidR="005E03F4" w:rsidRPr="00197903" w:rsidRDefault="00170410" w:rsidP="00213136">
      <w:pPr>
        <w:pStyle w:val="Heading1"/>
        <w:rPr>
          <w:rFonts w:eastAsia="Times New Roman"/>
        </w:rPr>
      </w:pPr>
      <w:bookmarkStart w:id="55" w:name="_Toc191666866"/>
      <w:r w:rsidRPr="00197903">
        <w:rPr>
          <w:rFonts w:eastAsia="Times New Roman"/>
        </w:rPr>
        <w:lastRenderedPageBreak/>
        <w:t>References</w:t>
      </w:r>
      <w:bookmarkEnd w:id="55"/>
      <w:r w:rsidRPr="00197903">
        <w:rPr>
          <w:rFonts w:eastAsia="Times New Roman"/>
        </w:rPr>
        <w:t xml:space="preserve"> </w:t>
      </w:r>
    </w:p>
    <w:p w14:paraId="1DD7FB24" w14:textId="63FF27ED" w:rsidR="00D662D3" w:rsidRPr="008852D3" w:rsidRDefault="005E03F4" w:rsidP="000A6040">
      <w:pPr>
        <w:pStyle w:val="EndNoteBibliography"/>
        <w:rPr>
          <w:rFonts w:ascii="Times New Roman" w:hAnsi="Times New Roman"/>
          <w:noProof/>
        </w:rPr>
      </w:pPr>
      <w:r w:rsidRPr="00197903">
        <w:rPr>
          <w:rFonts w:ascii="Times New Roman" w:hAnsi="Times New Roman"/>
        </w:rPr>
        <w:fldChar w:fldCharType="begin"/>
      </w:r>
      <w:r w:rsidRPr="00197903">
        <w:rPr>
          <w:rFonts w:ascii="Times New Roman" w:hAnsi="Times New Roman"/>
        </w:rPr>
        <w:instrText xml:space="preserve"> ADDIN EN.REFLIST </w:instrText>
      </w:r>
      <w:r w:rsidRPr="00197903">
        <w:rPr>
          <w:rFonts w:ascii="Times New Roman" w:hAnsi="Times New Roman"/>
        </w:rPr>
        <w:fldChar w:fldCharType="separate"/>
      </w:r>
      <w:r w:rsidR="00D662D3" w:rsidRPr="008852D3">
        <w:rPr>
          <w:rFonts w:ascii="Times New Roman" w:hAnsi="Times New Roman"/>
          <w:noProof/>
        </w:rPr>
        <w:t xml:space="preserve">Aromataris E and Pearson A (2014) 'The systematic review: an overview', </w:t>
      </w:r>
      <w:r w:rsidR="00D662D3" w:rsidRPr="008852D3">
        <w:rPr>
          <w:rFonts w:ascii="Times New Roman" w:hAnsi="Times New Roman"/>
          <w:i/>
          <w:noProof/>
        </w:rPr>
        <w:t>AJN The American Journal of Nursing</w:t>
      </w:r>
      <w:r w:rsidR="00D662D3" w:rsidRPr="008852D3">
        <w:rPr>
          <w:rFonts w:ascii="Times New Roman" w:hAnsi="Times New Roman"/>
          <w:noProof/>
        </w:rPr>
        <w:t xml:space="preserve">, 114(3);53-8, </w:t>
      </w:r>
    </w:p>
    <w:p w14:paraId="6D01FA6F" w14:textId="4EABA1AA"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Bhargava M, Gandhi M, Qayumi E, Phelps V, Zhuang Z, Nathan N, Bernard C and Garcia D (2025) </w:t>
      </w:r>
      <w:r w:rsidRPr="008852D3">
        <w:rPr>
          <w:rFonts w:ascii="Times New Roman" w:hAnsi="Times New Roman"/>
          <w:i/>
          <w:noProof/>
        </w:rPr>
        <w:t>GradeSync: A Tool for Automating Incomplete Processing to Support Mastery Learning</w:t>
      </w:r>
      <w:r w:rsidRPr="008852D3">
        <w:rPr>
          <w:rFonts w:ascii="Times New Roman" w:hAnsi="Times New Roman"/>
          <w:noProof/>
        </w:rPr>
        <w:t>.</w:t>
      </w:r>
    </w:p>
    <w:p w14:paraId="59FE8FA9" w14:textId="2965C62F"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Camargo RS and Olivares IRB (2016) 'Quality management system for application of the analytical quality assurance cycle in a research project', </w:t>
      </w:r>
      <w:r w:rsidRPr="008852D3">
        <w:rPr>
          <w:rFonts w:ascii="Times New Roman" w:hAnsi="Times New Roman"/>
          <w:i/>
          <w:noProof/>
        </w:rPr>
        <w:t>Journal of Physics: Conference Series</w:t>
      </w:r>
      <w:r w:rsidRPr="008852D3">
        <w:rPr>
          <w:rFonts w:ascii="Times New Roman" w:hAnsi="Times New Roman"/>
          <w:noProof/>
        </w:rPr>
        <w:t>, 733(1);012046, doi:10.1088/1742-6596/733/1/012046</w:t>
      </w:r>
    </w:p>
    <w:p w14:paraId="7F4A9AE4" w14:textId="4070C13B"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Cooke A, Smith D and Booth A (2012) 'Beyond PICO: the SPIDER tool for qualitative evidence synthesis', </w:t>
      </w:r>
      <w:r w:rsidRPr="008852D3">
        <w:rPr>
          <w:rFonts w:ascii="Times New Roman" w:hAnsi="Times New Roman"/>
          <w:i/>
          <w:noProof/>
        </w:rPr>
        <w:t>Qualitative health research</w:t>
      </w:r>
      <w:r w:rsidRPr="008852D3">
        <w:rPr>
          <w:rFonts w:ascii="Times New Roman" w:hAnsi="Times New Roman"/>
          <w:noProof/>
        </w:rPr>
        <w:t xml:space="preserve">, 22(10);1435-43, </w:t>
      </w:r>
    </w:p>
    <w:p w14:paraId="0C97A580" w14:textId="40B1CB33"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Ellis J and Garvey EG (2011) 'Introduction: Teaching Digital Media', </w:t>
      </w:r>
      <w:r w:rsidRPr="008852D3">
        <w:rPr>
          <w:rFonts w:ascii="Times New Roman" w:hAnsi="Times New Roman"/>
          <w:i/>
          <w:noProof/>
        </w:rPr>
        <w:t>Transformations</w:t>
      </w:r>
      <w:r w:rsidRPr="008852D3">
        <w:rPr>
          <w:rFonts w:ascii="Times New Roman" w:hAnsi="Times New Roman"/>
          <w:noProof/>
        </w:rPr>
        <w:t xml:space="preserve">, 22(1);11-2,4, </w:t>
      </w:r>
    </w:p>
    <w:p w14:paraId="77B24EF6" w14:textId="7FCD4A66"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Garousi V, Giray G, Tuzun E, Catal C and Felderer M (2020) 'Closing the Gap Between Software Engineering Education and Industrial Needs', </w:t>
      </w:r>
      <w:r w:rsidRPr="008852D3">
        <w:rPr>
          <w:rFonts w:ascii="Times New Roman" w:hAnsi="Times New Roman"/>
          <w:i/>
          <w:noProof/>
        </w:rPr>
        <w:t>IEEE Software</w:t>
      </w:r>
      <w:r w:rsidRPr="008852D3">
        <w:rPr>
          <w:rFonts w:ascii="Times New Roman" w:hAnsi="Times New Roman"/>
          <w:noProof/>
        </w:rPr>
        <w:t>, 37(2);68-77, doi:10.1109/MS.2018.2880823</w:t>
      </w:r>
    </w:p>
    <w:p w14:paraId="5D570D3B" w14:textId="01AC3A52"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Keele S (2007) </w:t>
      </w:r>
      <w:r w:rsidRPr="008852D3">
        <w:rPr>
          <w:rFonts w:ascii="Times New Roman" w:hAnsi="Times New Roman"/>
          <w:i/>
          <w:noProof/>
        </w:rPr>
        <w:t>Guidelines for performing systematic literature reviews in software engineering</w:t>
      </w:r>
      <w:r w:rsidRPr="008852D3">
        <w:rPr>
          <w:rFonts w:ascii="Times New Roman" w:hAnsi="Times New Roman"/>
          <w:noProof/>
        </w:rPr>
        <w:t>, Technical report, ver. 2.3 ebse technical report. ebse</w:t>
      </w:r>
    </w:p>
    <w:p w14:paraId="5CD89B2B" w14:textId="47461AA7"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Kitchenham B (2004) 'Procedures for performing systematic reviews', </w:t>
      </w:r>
      <w:r w:rsidRPr="008852D3">
        <w:rPr>
          <w:rFonts w:ascii="Times New Roman" w:hAnsi="Times New Roman"/>
          <w:i/>
          <w:noProof/>
        </w:rPr>
        <w:t>Keele, UK, Keele University</w:t>
      </w:r>
      <w:r w:rsidRPr="008852D3">
        <w:rPr>
          <w:rFonts w:ascii="Times New Roman" w:hAnsi="Times New Roman"/>
          <w:noProof/>
        </w:rPr>
        <w:t xml:space="preserve">, 33(2004);1-26, </w:t>
      </w:r>
    </w:p>
    <w:p w14:paraId="7175833F" w14:textId="677961B8"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Kitchenham B and Brereton P (2013) 'A systematic review of systematic review process research in software engineering', </w:t>
      </w:r>
      <w:r w:rsidRPr="008852D3">
        <w:rPr>
          <w:rFonts w:ascii="Times New Roman" w:hAnsi="Times New Roman"/>
          <w:i/>
          <w:noProof/>
        </w:rPr>
        <w:t>Information and software technology</w:t>
      </w:r>
      <w:r w:rsidRPr="008852D3">
        <w:rPr>
          <w:rFonts w:ascii="Times New Roman" w:hAnsi="Times New Roman"/>
          <w:noProof/>
        </w:rPr>
        <w:t xml:space="preserve">, 55(12);2049-75, </w:t>
      </w:r>
    </w:p>
    <w:p w14:paraId="2AB68EDF" w14:textId="36A6B3A6"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Kitchenham B and Charters S (2007) 'Guidelines for performing Systematic Literature Reviews in Software Engineering',  2, </w:t>
      </w:r>
    </w:p>
    <w:p w14:paraId="4D2E3648" w14:textId="3446BF0C"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Management.com P (2003) </w:t>
      </w:r>
      <w:r w:rsidRPr="008852D3">
        <w:rPr>
          <w:rFonts w:ascii="Times New Roman" w:hAnsi="Times New Roman"/>
          <w:i/>
          <w:noProof/>
        </w:rPr>
        <w:t>Stakeholder Analysis using the Power Interest Grid</w:t>
      </w:r>
      <w:r w:rsidRPr="008852D3">
        <w:rPr>
          <w:rFonts w:ascii="Times New Roman" w:hAnsi="Times New Roman"/>
          <w:noProof/>
        </w:rPr>
        <w:t>, Project Management Institute, accessed February 26.</w:t>
      </w:r>
    </w:p>
    <w:p w14:paraId="4FDCCEFA" w14:textId="191BFDBD"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Prabowo YD, Kristijantoro AI, Warnars H and Budiharto W (2021) 'Systematic literature review on abstractive text summarization using kitchenham method', </w:t>
      </w:r>
      <w:r w:rsidRPr="008852D3">
        <w:rPr>
          <w:rFonts w:ascii="Times New Roman" w:hAnsi="Times New Roman"/>
          <w:i/>
          <w:noProof/>
        </w:rPr>
        <w:t>ICIC Express Letters, Part B: Applications</w:t>
      </w:r>
      <w:r w:rsidRPr="008852D3">
        <w:rPr>
          <w:rFonts w:ascii="Times New Roman" w:hAnsi="Times New Roman"/>
          <w:noProof/>
        </w:rPr>
        <w:t xml:space="preserve">, 12(11);1075-80, </w:t>
      </w:r>
    </w:p>
    <w:p w14:paraId="46883AA7" w14:textId="61E1EEFC"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Project Management I (2017) </w:t>
      </w:r>
      <w:r w:rsidRPr="008852D3">
        <w:rPr>
          <w:rFonts w:ascii="Times New Roman" w:hAnsi="Times New Roman"/>
          <w:i/>
          <w:noProof/>
        </w:rPr>
        <w:t>A guide to the project management body of knowledge (PMBOK guide)</w:t>
      </w:r>
      <w:r w:rsidRPr="008852D3">
        <w:rPr>
          <w:rFonts w:ascii="Times New Roman" w:hAnsi="Times New Roman"/>
          <w:noProof/>
        </w:rPr>
        <w:t>, 6th edition. edn, Project Management Institute, Newtown Square, Pennsylvania.</w:t>
      </w:r>
    </w:p>
    <w:p w14:paraId="555D093E" w14:textId="339A23A5"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Ramachandran K and Karthick K (2019) 'Gantt chart: An important tool of management', </w:t>
      </w:r>
      <w:r w:rsidRPr="008852D3">
        <w:rPr>
          <w:rFonts w:ascii="Times New Roman" w:hAnsi="Times New Roman"/>
          <w:i/>
          <w:noProof/>
        </w:rPr>
        <w:t>Int. J. Innov. Technol. Explor. Eng</w:t>
      </w:r>
      <w:r w:rsidRPr="008852D3">
        <w:rPr>
          <w:rFonts w:ascii="Times New Roman" w:hAnsi="Times New Roman"/>
          <w:noProof/>
        </w:rPr>
        <w:t xml:space="preserve">, 8(7);140-2, </w:t>
      </w:r>
    </w:p>
    <w:p w14:paraId="245E0527" w14:textId="3B565293" w:rsidR="00D662D3" w:rsidRPr="008852D3" w:rsidRDefault="00D662D3" w:rsidP="000A6040">
      <w:pPr>
        <w:pStyle w:val="EndNoteBibliography"/>
        <w:rPr>
          <w:rFonts w:ascii="Times New Roman" w:hAnsi="Times New Roman"/>
          <w:noProof/>
        </w:rPr>
      </w:pPr>
      <w:r w:rsidRPr="008852D3">
        <w:rPr>
          <w:rFonts w:ascii="Times New Roman" w:hAnsi="Times New Roman"/>
          <w:noProof/>
        </w:rPr>
        <w:lastRenderedPageBreak/>
        <w:t xml:space="preserve">Rupakheti CR and Chenoweth SV (2015) </w:t>
      </w:r>
      <w:r w:rsidRPr="008852D3">
        <w:rPr>
          <w:rFonts w:ascii="Times New Roman" w:hAnsi="Times New Roman"/>
          <w:i/>
          <w:noProof/>
        </w:rPr>
        <w:t>Teaching Software Architecture to Undergraduate Students: An Experience Report</w:t>
      </w:r>
      <w:r w:rsidRPr="008852D3">
        <w:rPr>
          <w:rFonts w:ascii="Times New Roman" w:hAnsi="Times New Roman"/>
          <w:noProof/>
        </w:rPr>
        <w:t>.</w:t>
      </w:r>
    </w:p>
    <w:p w14:paraId="10759D8C" w14:textId="79AA9EE0"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Souha A, Ouaddi C, Benaddi L, Naimi L, Bouziane EM and Jakimi A (2025) 'MDE-Based Approach for Accelerating the Development of Recommender Systems in Smart Tourism', </w:t>
      </w:r>
      <w:r w:rsidRPr="008852D3">
        <w:rPr>
          <w:rFonts w:ascii="Times New Roman" w:hAnsi="Times New Roman"/>
          <w:i/>
          <w:noProof/>
        </w:rPr>
        <w:t>IEEE Access</w:t>
      </w:r>
      <w:r w:rsidRPr="008852D3">
        <w:rPr>
          <w:rFonts w:ascii="Times New Roman" w:hAnsi="Times New Roman"/>
          <w:noProof/>
        </w:rPr>
        <w:t>, 13;31615-29, doi:10.1109/ACCESS.2025.3543058</w:t>
      </w:r>
    </w:p>
    <w:p w14:paraId="724F0793" w14:textId="219DF089"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Tan KY, Tan SC and Chuah TC (2025) 'A Multi-Phase DRL-Driven SDN Migration Framework Addressing Budget, Legacy Service Compatibility, and Dynamic Traffic', </w:t>
      </w:r>
      <w:r w:rsidRPr="008852D3">
        <w:rPr>
          <w:rFonts w:ascii="Times New Roman" w:hAnsi="Times New Roman"/>
          <w:i/>
          <w:noProof/>
        </w:rPr>
        <w:t>IEEE Access</w:t>
      </w:r>
      <w:r w:rsidRPr="008852D3">
        <w:rPr>
          <w:rFonts w:ascii="Times New Roman" w:hAnsi="Times New Roman"/>
          <w:noProof/>
        </w:rPr>
        <w:t>, 13;33202-19, doi:10.1109/ACCESS.2025.3543236</w:t>
      </w:r>
    </w:p>
    <w:p w14:paraId="4D822160" w14:textId="77777777" w:rsidR="00D662D3" w:rsidRPr="008852D3" w:rsidRDefault="00D662D3" w:rsidP="00D662D3">
      <w:pPr>
        <w:pStyle w:val="EndNoteBibliography"/>
        <w:rPr>
          <w:rFonts w:ascii="Times New Roman" w:hAnsi="Times New Roman"/>
          <w:noProof/>
        </w:rPr>
      </w:pPr>
      <w:r w:rsidRPr="008852D3">
        <w:rPr>
          <w:rFonts w:ascii="Times New Roman" w:hAnsi="Times New Roman"/>
          <w:noProof/>
        </w:rPr>
        <w:t xml:space="preserve">Theile CM and Beall AL (2024) 'Conducting a Systematic Review of the Literature', </w:t>
      </w:r>
      <w:r w:rsidRPr="008852D3">
        <w:rPr>
          <w:rFonts w:ascii="Times New Roman" w:hAnsi="Times New Roman"/>
          <w:i/>
          <w:noProof/>
        </w:rPr>
        <w:t>Journal of Dental Hygiene</w:t>
      </w:r>
      <w:r w:rsidRPr="008852D3">
        <w:rPr>
          <w:rFonts w:ascii="Times New Roman" w:hAnsi="Times New Roman"/>
          <w:noProof/>
        </w:rPr>
        <w:t xml:space="preserve">, 98(2), </w:t>
      </w:r>
    </w:p>
    <w:p w14:paraId="0B7273AC" w14:textId="77777777" w:rsidR="00D662D3" w:rsidRPr="00D662D3" w:rsidRDefault="00D662D3" w:rsidP="00D662D3">
      <w:pPr>
        <w:pStyle w:val="EndNoteBibliography"/>
        <w:rPr>
          <w:noProof/>
        </w:rPr>
      </w:pPr>
    </w:p>
    <w:p w14:paraId="579947BF" w14:textId="1447396B" w:rsidR="00E85EDA" w:rsidRPr="00197903" w:rsidRDefault="005E03F4" w:rsidP="007F3CDD">
      <w:r w:rsidRPr="00197903">
        <w:fldChar w:fldCharType="end"/>
      </w:r>
    </w:p>
    <w:sectPr w:rsidR="00E85EDA" w:rsidRPr="001979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C2B9A2" w14:textId="77777777" w:rsidR="00DF5870" w:rsidRDefault="00DF5870" w:rsidP="000A6040">
      <w:pPr>
        <w:spacing w:before="0" w:after="0" w:line="240" w:lineRule="auto"/>
      </w:pPr>
      <w:r>
        <w:separator/>
      </w:r>
    </w:p>
  </w:endnote>
  <w:endnote w:type="continuationSeparator" w:id="0">
    <w:p w14:paraId="1D7A265A" w14:textId="77777777" w:rsidR="00DF5870" w:rsidRDefault="00DF5870" w:rsidP="000A604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altName w:val="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75440697"/>
      <w:docPartObj>
        <w:docPartGallery w:val="Page Numbers (Bottom of Page)"/>
        <w:docPartUnique/>
      </w:docPartObj>
    </w:sdtPr>
    <w:sdtContent>
      <w:p w14:paraId="2D22E524" w14:textId="3527D449" w:rsidR="000A6040" w:rsidRDefault="000A6040" w:rsidP="009C5B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375774" w14:textId="77777777" w:rsidR="000A6040" w:rsidRDefault="000A6040" w:rsidP="000A60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09381502"/>
      <w:docPartObj>
        <w:docPartGallery w:val="Page Numbers (Bottom of Page)"/>
        <w:docPartUnique/>
      </w:docPartObj>
    </w:sdtPr>
    <w:sdtContent>
      <w:p w14:paraId="381899C7" w14:textId="4B202829" w:rsidR="009C5B4C" w:rsidRDefault="009C5B4C" w:rsidP="003145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59ED3F2" w14:textId="4F57E6AD" w:rsidR="000A6040" w:rsidRPr="00B4315F" w:rsidRDefault="00B4315F" w:rsidP="00B4315F">
    <w:pPr>
      <w:pStyle w:val="Footer"/>
      <w:ind w:right="360"/>
      <w:jc w:val="right"/>
      <w:rPr>
        <w:i/>
        <w:iCs/>
        <w:sz w:val="21"/>
        <w:szCs w:val="21"/>
      </w:rPr>
    </w:pPr>
    <w:r w:rsidRPr="00B4315F">
      <w:rPr>
        <w:i/>
        <w:iCs/>
        <w:sz w:val="21"/>
        <w:szCs w:val="21"/>
      </w:rPr>
      <w:t>Software Architecture Teaching: A Systematic Review | Project Proposal</w:t>
    </w:r>
    <w:r>
      <w:rPr>
        <w:i/>
        <w:iCs/>
        <w:sz w:val="21"/>
        <w:szCs w:val="21"/>
      </w:rPr>
      <w:t xml:space="preserve"> and Plan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882AF6" w14:textId="77777777" w:rsidR="00DF5870" w:rsidRDefault="00DF5870" w:rsidP="000A6040">
      <w:pPr>
        <w:spacing w:before="0" w:after="0" w:line="240" w:lineRule="auto"/>
      </w:pPr>
      <w:r>
        <w:separator/>
      </w:r>
    </w:p>
  </w:footnote>
  <w:footnote w:type="continuationSeparator" w:id="0">
    <w:p w14:paraId="40D038CB" w14:textId="77777777" w:rsidR="00DF5870" w:rsidRDefault="00DF5870" w:rsidP="000A604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85C84"/>
    <w:multiLevelType w:val="multilevel"/>
    <w:tmpl w:val="DB9214C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 w15:restartNumberingAfterBreak="0">
    <w:nsid w:val="079647DE"/>
    <w:multiLevelType w:val="multilevel"/>
    <w:tmpl w:val="BF34D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63315"/>
    <w:multiLevelType w:val="hybridMultilevel"/>
    <w:tmpl w:val="5D0AD542"/>
    <w:lvl w:ilvl="0" w:tplc="01685E0A">
      <w:start w:val="1"/>
      <w:numFmt w:val="lowerRoman"/>
      <w:lvlText w:val="%1."/>
      <w:lvlJc w:val="left"/>
      <w:pPr>
        <w:ind w:left="108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6D520A"/>
    <w:multiLevelType w:val="multilevel"/>
    <w:tmpl w:val="FE0CB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B02615"/>
    <w:multiLevelType w:val="multilevel"/>
    <w:tmpl w:val="4AF27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AE2A6D"/>
    <w:multiLevelType w:val="hybridMultilevel"/>
    <w:tmpl w:val="B5561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9D3C68"/>
    <w:multiLevelType w:val="multilevel"/>
    <w:tmpl w:val="5FDA9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B10332"/>
    <w:multiLevelType w:val="hybridMultilevel"/>
    <w:tmpl w:val="7B946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0E00F8F"/>
    <w:multiLevelType w:val="multilevel"/>
    <w:tmpl w:val="11E4C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1901C8"/>
    <w:multiLevelType w:val="multilevel"/>
    <w:tmpl w:val="00F62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1D232F"/>
    <w:multiLevelType w:val="hybridMultilevel"/>
    <w:tmpl w:val="0FCEA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8415B3"/>
    <w:multiLevelType w:val="multilevel"/>
    <w:tmpl w:val="6944B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AA3523"/>
    <w:multiLevelType w:val="hybridMultilevel"/>
    <w:tmpl w:val="7C52FC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81250F"/>
    <w:multiLevelType w:val="multilevel"/>
    <w:tmpl w:val="B0FC3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7C4248"/>
    <w:multiLevelType w:val="multilevel"/>
    <w:tmpl w:val="EA72C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CAE3E52"/>
    <w:multiLevelType w:val="hybridMultilevel"/>
    <w:tmpl w:val="FD7C02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CB54B23"/>
    <w:multiLevelType w:val="hybridMultilevel"/>
    <w:tmpl w:val="6D886BC6"/>
    <w:lvl w:ilvl="0" w:tplc="DA32701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EA5969"/>
    <w:multiLevelType w:val="hybridMultilevel"/>
    <w:tmpl w:val="6C6CFF8C"/>
    <w:lvl w:ilvl="0" w:tplc="FFFFFFFF">
      <w:start w:val="1"/>
      <w:numFmt w:val="lowerLetter"/>
      <w:lvlText w:val="%1."/>
      <w:lvlJc w:val="left"/>
      <w:pPr>
        <w:ind w:left="1080" w:hanging="360"/>
      </w:pPr>
      <w:rPr>
        <w:rFonts w:hint="default"/>
      </w:rPr>
    </w:lvl>
    <w:lvl w:ilvl="1" w:tplc="6A7CA9F6">
      <w:numFmt w:val="bullet"/>
      <w:lvlText w:val="-"/>
      <w:lvlJc w:val="left"/>
      <w:pPr>
        <w:ind w:left="1800" w:hanging="360"/>
      </w:pPr>
      <w:rPr>
        <w:rFonts w:ascii="Aptos" w:eastAsia="Times New Roman" w:hAnsi="Aptos" w:cs="Times New Roman"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2E621010"/>
    <w:multiLevelType w:val="multilevel"/>
    <w:tmpl w:val="232EE902"/>
    <w:lvl w:ilvl="0">
      <w:start w:val="1"/>
      <w:numFmt w:val="lowerRoman"/>
      <w:lvlText w:val="%1."/>
      <w:lvlJc w:val="left"/>
      <w:pPr>
        <w:tabs>
          <w:tab w:val="num" w:pos="720"/>
        </w:tabs>
        <w:ind w:left="720" w:hanging="360"/>
      </w:pPr>
      <w:rPr>
        <w:rFonts w:asciiTheme="minorHAnsi" w:eastAsia="Times New Roman" w:hAnsiTheme="minorHAnsi"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2C13BB"/>
    <w:multiLevelType w:val="multilevel"/>
    <w:tmpl w:val="36F22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CA5263"/>
    <w:multiLevelType w:val="hybridMultilevel"/>
    <w:tmpl w:val="724073EA"/>
    <w:lvl w:ilvl="0" w:tplc="08090019">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2D9703A"/>
    <w:multiLevelType w:val="multilevel"/>
    <w:tmpl w:val="86BE8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09605A"/>
    <w:multiLevelType w:val="hybridMultilevel"/>
    <w:tmpl w:val="515A8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2F21D1"/>
    <w:multiLevelType w:val="multilevel"/>
    <w:tmpl w:val="46020D22"/>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AD708DB"/>
    <w:multiLevelType w:val="multilevel"/>
    <w:tmpl w:val="315609DE"/>
    <w:lvl w:ilvl="0">
      <w:start w:val="3"/>
      <w:numFmt w:val="decimal"/>
      <w:lvlText w:val="%1."/>
      <w:lvlJc w:val="left"/>
      <w:pPr>
        <w:ind w:left="36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25" w15:restartNumberingAfterBreak="0">
    <w:nsid w:val="3C24663B"/>
    <w:multiLevelType w:val="multilevel"/>
    <w:tmpl w:val="6D92D2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431AED"/>
    <w:multiLevelType w:val="multilevel"/>
    <w:tmpl w:val="3474B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5D1572"/>
    <w:multiLevelType w:val="multilevel"/>
    <w:tmpl w:val="E9A28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7FF3663"/>
    <w:multiLevelType w:val="multilevel"/>
    <w:tmpl w:val="58B47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872AF1"/>
    <w:multiLevelType w:val="hybridMultilevel"/>
    <w:tmpl w:val="2F24C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8C1674D"/>
    <w:multiLevelType w:val="multilevel"/>
    <w:tmpl w:val="80500CD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C6F7C6E"/>
    <w:multiLevelType w:val="hybridMultilevel"/>
    <w:tmpl w:val="C52C9C1E"/>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1A15B11"/>
    <w:multiLevelType w:val="multilevel"/>
    <w:tmpl w:val="DE2CBB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3" w15:restartNumberingAfterBreak="0">
    <w:nsid w:val="51F15ABD"/>
    <w:multiLevelType w:val="hybridMultilevel"/>
    <w:tmpl w:val="D9646874"/>
    <w:lvl w:ilvl="0" w:tplc="9BB2A5F4">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3F36B1F"/>
    <w:multiLevelType w:val="hybridMultilevel"/>
    <w:tmpl w:val="FBBE4CD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48D6AC7"/>
    <w:multiLevelType w:val="hybridMultilevel"/>
    <w:tmpl w:val="5B02D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6D57CE9"/>
    <w:multiLevelType w:val="hybridMultilevel"/>
    <w:tmpl w:val="5DC6E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7760643"/>
    <w:multiLevelType w:val="multilevel"/>
    <w:tmpl w:val="B70E3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7F81E4D"/>
    <w:multiLevelType w:val="hybridMultilevel"/>
    <w:tmpl w:val="3A82F094"/>
    <w:lvl w:ilvl="0" w:tplc="DA32701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9986B0C"/>
    <w:multiLevelType w:val="hybridMultilevel"/>
    <w:tmpl w:val="46020D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9B00004"/>
    <w:multiLevelType w:val="hybridMultilevel"/>
    <w:tmpl w:val="9C7A9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CF60416"/>
    <w:multiLevelType w:val="multilevel"/>
    <w:tmpl w:val="E4D20BF4"/>
    <w:lvl w:ilvl="0">
      <w:start w:val="8"/>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2" w15:restartNumberingAfterBreak="0">
    <w:nsid w:val="5E3E30EA"/>
    <w:multiLevelType w:val="multilevel"/>
    <w:tmpl w:val="77206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F587083"/>
    <w:multiLevelType w:val="multilevel"/>
    <w:tmpl w:val="A5DA14E4"/>
    <w:lvl w:ilvl="0">
      <w:start w:val="6"/>
      <w:numFmt w:val="decimal"/>
      <w:lvlText w:val="%1."/>
      <w:lvlJc w:val="left"/>
      <w:pPr>
        <w:ind w:left="36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44" w15:restartNumberingAfterBreak="0">
    <w:nsid w:val="621B651B"/>
    <w:multiLevelType w:val="multilevel"/>
    <w:tmpl w:val="E4D20BF4"/>
    <w:lvl w:ilvl="0">
      <w:start w:val="8"/>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5" w15:restartNumberingAfterBreak="0">
    <w:nsid w:val="645738D1"/>
    <w:multiLevelType w:val="multilevel"/>
    <w:tmpl w:val="C42C7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4D472D9"/>
    <w:multiLevelType w:val="hybridMultilevel"/>
    <w:tmpl w:val="7CD45DE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52C20A4"/>
    <w:multiLevelType w:val="multilevel"/>
    <w:tmpl w:val="FBC0A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63124DE"/>
    <w:multiLevelType w:val="hybridMultilevel"/>
    <w:tmpl w:val="A4D2BD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6576AC6"/>
    <w:multiLevelType w:val="multilevel"/>
    <w:tmpl w:val="EB328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927563C"/>
    <w:multiLevelType w:val="multilevel"/>
    <w:tmpl w:val="0B202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B167A03"/>
    <w:multiLevelType w:val="multilevel"/>
    <w:tmpl w:val="1C1836B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2" w15:restartNumberingAfterBreak="0">
    <w:nsid w:val="6B2A7919"/>
    <w:multiLevelType w:val="multilevel"/>
    <w:tmpl w:val="24BED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FD46C35"/>
    <w:multiLevelType w:val="multilevel"/>
    <w:tmpl w:val="AA5E4D1E"/>
    <w:lvl w:ilvl="0">
      <w:start w:val="1"/>
      <w:numFmt w:val="decimal"/>
      <w:pStyle w:val="Heading1"/>
      <w:lvlText w:val="%1."/>
      <w:lvlJc w:val="left"/>
      <w:pPr>
        <w:ind w:left="720" w:hanging="360"/>
      </w:pPr>
      <w:rPr>
        <w:rFonts w:hint="default"/>
        <w:b/>
        <w:bCs/>
      </w:rPr>
    </w:lvl>
    <w:lvl w:ilvl="1">
      <w:start w:val="1"/>
      <w:numFmt w:val="decimal"/>
      <w:pStyle w:val="Heading2"/>
      <w:isLgl/>
      <w:lvlText w:val="%1.%2."/>
      <w:lvlJc w:val="left"/>
      <w:pPr>
        <w:ind w:left="720" w:hanging="360"/>
      </w:pPr>
      <w:rPr>
        <w:rFonts w:hint="default"/>
      </w:rPr>
    </w:lvl>
    <w:lvl w:ilvl="2">
      <w:start w:val="1"/>
      <w:numFmt w:val="decimal"/>
      <w:pStyle w:val="BodyLevel3OrderedList"/>
      <w:isLgl/>
      <w:lvlText w:val="%1.%2.%3."/>
      <w:lvlJc w:val="left"/>
      <w:pPr>
        <w:ind w:left="1080" w:hanging="720"/>
      </w:pPr>
      <w:rPr>
        <w:rFonts w:hint="default"/>
        <w:b/>
        <w:bCs/>
        <w:i w:val="0"/>
        <w:iCs w:val="0"/>
        <w:color w:val="auto"/>
      </w:rPr>
    </w:lvl>
    <w:lvl w:ilvl="3">
      <w:start w:val="1"/>
      <w:numFmt w:val="decimal"/>
      <w:pStyle w:val="BodyLevel4OrderedList"/>
      <w:isLgl/>
      <w:lvlText w:val="%1.%2.%3.%4."/>
      <w:lvlJc w:val="left"/>
      <w:pPr>
        <w:ind w:left="1080" w:hanging="720"/>
      </w:pPr>
      <w:rPr>
        <w:rFonts w:hint="default"/>
        <w:i w:val="0"/>
        <w:iCs w:val="0"/>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15:restartNumberingAfterBreak="0">
    <w:nsid w:val="72155F64"/>
    <w:multiLevelType w:val="multilevel"/>
    <w:tmpl w:val="24C636BE"/>
    <w:lvl w:ilvl="0">
      <w:start w:val="1"/>
      <w:numFmt w:val="lowerLetter"/>
      <w:lvlText w:val="%1."/>
      <w:lvlJc w:val="left"/>
      <w:pPr>
        <w:tabs>
          <w:tab w:val="num" w:pos="720"/>
        </w:tabs>
        <w:ind w:left="720" w:hanging="360"/>
      </w:pPr>
      <w:rPr>
        <w:rFonts w:asciiTheme="minorHAnsi" w:eastAsia="Times New Roman" w:hAnsiTheme="minorHAnsi"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A91BB6"/>
    <w:multiLevelType w:val="multilevel"/>
    <w:tmpl w:val="BAD2A51C"/>
    <w:lvl w:ilvl="0">
      <w:start w:val="9"/>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72FF656D"/>
    <w:multiLevelType w:val="hybridMultilevel"/>
    <w:tmpl w:val="5BA6437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3BD7AC0"/>
    <w:multiLevelType w:val="multilevel"/>
    <w:tmpl w:val="DB3C0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62F497A"/>
    <w:multiLevelType w:val="multilevel"/>
    <w:tmpl w:val="0220D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7264FF2"/>
    <w:multiLevelType w:val="multilevel"/>
    <w:tmpl w:val="80001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74C765A"/>
    <w:multiLevelType w:val="multilevel"/>
    <w:tmpl w:val="48705F0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1" w15:restartNumberingAfterBreak="0">
    <w:nsid w:val="78EB2E83"/>
    <w:multiLevelType w:val="multilevel"/>
    <w:tmpl w:val="047EB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2C695B"/>
    <w:multiLevelType w:val="hybridMultilevel"/>
    <w:tmpl w:val="09D82626"/>
    <w:lvl w:ilvl="0" w:tplc="01685E0A">
      <w:start w:val="1"/>
      <w:numFmt w:val="lowerRoman"/>
      <w:lvlText w:val="%1."/>
      <w:lvlJc w:val="left"/>
      <w:pPr>
        <w:ind w:left="108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A0A23C6"/>
    <w:multiLevelType w:val="hybridMultilevel"/>
    <w:tmpl w:val="2A7C4EB6"/>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7BD9078F"/>
    <w:multiLevelType w:val="hybridMultilevel"/>
    <w:tmpl w:val="6D886BC6"/>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CC60501"/>
    <w:multiLevelType w:val="hybridMultilevel"/>
    <w:tmpl w:val="31865982"/>
    <w:lvl w:ilvl="0" w:tplc="01685E0A">
      <w:start w:val="1"/>
      <w:numFmt w:val="lowerRoman"/>
      <w:lvlText w:val="%1."/>
      <w:lvlJc w:val="left"/>
      <w:pPr>
        <w:ind w:left="108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43306440">
    <w:abstractNumId w:val="49"/>
  </w:num>
  <w:num w:numId="2" w16cid:durableId="300885016">
    <w:abstractNumId w:val="52"/>
  </w:num>
  <w:num w:numId="3" w16cid:durableId="839933957">
    <w:abstractNumId w:val="57"/>
  </w:num>
  <w:num w:numId="4" w16cid:durableId="1431974020">
    <w:abstractNumId w:val="47"/>
  </w:num>
  <w:num w:numId="5" w16cid:durableId="1623808829">
    <w:abstractNumId w:val="45"/>
  </w:num>
  <w:num w:numId="6" w16cid:durableId="1095631420">
    <w:abstractNumId w:val="4"/>
  </w:num>
  <w:num w:numId="7" w16cid:durableId="1944068644">
    <w:abstractNumId w:val="37"/>
  </w:num>
  <w:num w:numId="8" w16cid:durableId="1804346409">
    <w:abstractNumId w:val="59"/>
  </w:num>
  <w:num w:numId="9" w16cid:durableId="1662810842">
    <w:abstractNumId w:val="58"/>
  </w:num>
  <w:num w:numId="10" w16cid:durableId="1140537943">
    <w:abstractNumId w:val="28"/>
  </w:num>
  <w:num w:numId="11" w16cid:durableId="630984987">
    <w:abstractNumId w:val="42"/>
  </w:num>
  <w:num w:numId="12" w16cid:durableId="2141681783">
    <w:abstractNumId w:val="61"/>
  </w:num>
  <w:num w:numId="13" w16cid:durableId="882523361">
    <w:abstractNumId w:val="19"/>
  </w:num>
  <w:num w:numId="14" w16cid:durableId="1054543708">
    <w:abstractNumId w:val="27"/>
  </w:num>
  <w:num w:numId="15" w16cid:durableId="2146314139">
    <w:abstractNumId w:val="50"/>
  </w:num>
  <w:num w:numId="16" w16cid:durableId="601575409">
    <w:abstractNumId w:val="6"/>
  </w:num>
  <w:num w:numId="17" w16cid:durableId="1893033056">
    <w:abstractNumId w:val="13"/>
  </w:num>
  <w:num w:numId="18" w16cid:durableId="1478718378">
    <w:abstractNumId w:val="8"/>
  </w:num>
  <w:num w:numId="19" w16cid:durableId="1649552701">
    <w:abstractNumId w:val="11"/>
  </w:num>
  <w:num w:numId="20" w16cid:durableId="583146969">
    <w:abstractNumId w:val="14"/>
  </w:num>
  <w:num w:numId="21" w16cid:durableId="1243636889">
    <w:abstractNumId w:val="32"/>
  </w:num>
  <w:num w:numId="22" w16cid:durableId="926425586">
    <w:abstractNumId w:val="0"/>
  </w:num>
  <w:num w:numId="23" w16cid:durableId="1100836817">
    <w:abstractNumId w:val="51"/>
  </w:num>
  <w:num w:numId="24" w16cid:durableId="1774864252">
    <w:abstractNumId w:val="60"/>
  </w:num>
  <w:num w:numId="25" w16cid:durableId="2094818841">
    <w:abstractNumId w:val="21"/>
  </w:num>
  <w:num w:numId="26" w16cid:durableId="1572692344">
    <w:abstractNumId w:val="1"/>
  </w:num>
  <w:num w:numId="27" w16cid:durableId="2003044495">
    <w:abstractNumId w:val="9"/>
  </w:num>
  <w:num w:numId="28" w16cid:durableId="169300269">
    <w:abstractNumId w:val="3"/>
  </w:num>
  <w:num w:numId="29" w16cid:durableId="1526365943">
    <w:abstractNumId w:val="38"/>
  </w:num>
  <w:num w:numId="30" w16cid:durableId="1831824499">
    <w:abstractNumId w:val="16"/>
  </w:num>
  <w:num w:numId="31" w16cid:durableId="1794598703">
    <w:abstractNumId w:val="20"/>
  </w:num>
  <w:num w:numId="32" w16cid:durableId="853034356">
    <w:abstractNumId w:val="64"/>
  </w:num>
  <w:num w:numId="33" w16cid:durableId="1498689803">
    <w:abstractNumId w:val="17"/>
  </w:num>
  <w:num w:numId="34" w16cid:durableId="526992056">
    <w:abstractNumId w:val="29"/>
  </w:num>
  <w:num w:numId="35" w16cid:durableId="1421365444">
    <w:abstractNumId w:val="15"/>
  </w:num>
  <w:num w:numId="36" w16cid:durableId="1857116215">
    <w:abstractNumId w:val="34"/>
  </w:num>
  <w:num w:numId="37" w16cid:durableId="524640370">
    <w:abstractNumId w:val="54"/>
  </w:num>
  <w:num w:numId="38" w16cid:durableId="1624536811">
    <w:abstractNumId w:val="18"/>
  </w:num>
  <w:num w:numId="39" w16cid:durableId="1415587220">
    <w:abstractNumId w:val="2"/>
  </w:num>
  <w:num w:numId="40" w16cid:durableId="193347694">
    <w:abstractNumId w:val="65"/>
  </w:num>
  <w:num w:numId="41" w16cid:durableId="1941139379">
    <w:abstractNumId w:val="62"/>
  </w:num>
  <w:num w:numId="42" w16cid:durableId="2121562577">
    <w:abstractNumId w:val="39"/>
  </w:num>
  <w:num w:numId="43" w16cid:durableId="1557621965">
    <w:abstractNumId w:val="56"/>
  </w:num>
  <w:num w:numId="44" w16cid:durableId="193810606">
    <w:abstractNumId w:val="23"/>
  </w:num>
  <w:num w:numId="45" w16cid:durableId="706179907">
    <w:abstractNumId w:val="41"/>
  </w:num>
  <w:num w:numId="46" w16cid:durableId="1630084425">
    <w:abstractNumId w:val="55"/>
  </w:num>
  <w:num w:numId="47" w16cid:durableId="1456409471">
    <w:abstractNumId w:val="25"/>
  </w:num>
  <w:num w:numId="48" w16cid:durableId="346061435">
    <w:abstractNumId w:val="44"/>
  </w:num>
  <w:num w:numId="49" w16cid:durableId="1030304600">
    <w:abstractNumId w:val="26"/>
  </w:num>
  <w:num w:numId="50" w16cid:durableId="1801609799">
    <w:abstractNumId w:val="10"/>
  </w:num>
  <w:num w:numId="51" w16cid:durableId="433087978">
    <w:abstractNumId w:val="7"/>
  </w:num>
  <w:num w:numId="52" w16cid:durableId="1480070312">
    <w:abstractNumId w:val="48"/>
  </w:num>
  <w:num w:numId="53" w16cid:durableId="2044014308">
    <w:abstractNumId w:val="33"/>
  </w:num>
  <w:num w:numId="54" w16cid:durableId="2006323057">
    <w:abstractNumId w:val="40"/>
  </w:num>
  <w:num w:numId="55" w16cid:durableId="1152521208">
    <w:abstractNumId w:val="35"/>
  </w:num>
  <w:num w:numId="56" w16cid:durableId="385419770">
    <w:abstractNumId w:val="22"/>
  </w:num>
  <w:num w:numId="57" w16cid:durableId="649674785">
    <w:abstractNumId w:val="36"/>
  </w:num>
  <w:num w:numId="58" w16cid:durableId="2143036866">
    <w:abstractNumId w:val="5"/>
  </w:num>
  <w:num w:numId="59" w16cid:durableId="1961063959">
    <w:abstractNumId w:val="46"/>
  </w:num>
  <w:num w:numId="60" w16cid:durableId="133454533">
    <w:abstractNumId w:val="24"/>
  </w:num>
  <w:num w:numId="61" w16cid:durableId="1030253875">
    <w:abstractNumId w:val="31"/>
  </w:num>
  <w:num w:numId="62" w16cid:durableId="463043705">
    <w:abstractNumId w:val="63"/>
  </w:num>
  <w:num w:numId="63" w16cid:durableId="1704817755">
    <w:abstractNumId w:val="43"/>
  </w:num>
  <w:num w:numId="64" w16cid:durableId="1967814624">
    <w:abstractNumId w:val="53"/>
  </w:num>
  <w:num w:numId="65" w16cid:durableId="551775970">
    <w:abstractNumId w:val="12"/>
  </w:num>
  <w:num w:numId="66" w16cid:durableId="19171320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UC_Harvard_Author_Date_2021_updated_Mar_23&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dzfdwv3ssdsuev5pevfrfxexdexpr5zev9&quot;&gt;Information_Security-2025&lt;record-ids&gt;&lt;item&gt;9&lt;/item&gt;&lt;item&gt;10&lt;/item&gt;&lt;item&gt;11&lt;/item&gt;&lt;item&gt;12&lt;/item&gt;&lt;item&gt;13&lt;/item&gt;&lt;item&gt;17&lt;/item&gt;&lt;item&gt;18&lt;/item&gt;&lt;item&gt;23&lt;/item&gt;&lt;item&gt;24&lt;/item&gt;&lt;item&gt;25&lt;/item&gt;&lt;item&gt;26&lt;/item&gt;&lt;item&gt;27&lt;/item&gt;&lt;item&gt;28&lt;/item&gt;&lt;item&gt;29&lt;/item&gt;&lt;item&gt;30&lt;/item&gt;&lt;item&gt;31&lt;/item&gt;&lt;item&gt;33&lt;/item&gt;&lt;item&gt;34&lt;/item&gt;&lt;/record-ids&gt;&lt;/item&gt;&lt;/Libraries&gt;"/>
  </w:docVars>
  <w:rsids>
    <w:rsidRoot w:val="00DF65CE"/>
    <w:rsid w:val="00000A42"/>
    <w:rsid w:val="000200B4"/>
    <w:rsid w:val="00021BFB"/>
    <w:rsid w:val="00021F43"/>
    <w:rsid w:val="00024A90"/>
    <w:rsid w:val="000251CF"/>
    <w:rsid w:val="00026E90"/>
    <w:rsid w:val="0003296C"/>
    <w:rsid w:val="00041551"/>
    <w:rsid w:val="00055A75"/>
    <w:rsid w:val="00055C45"/>
    <w:rsid w:val="0006105A"/>
    <w:rsid w:val="00071CB1"/>
    <w:rsid w:val="000733FE"/>
    <w:rsid w:val="00074871"/>
    <w:rsid w:val="000867B7"/>
    <w:rsid w:val="00096203"/>
    <w:rsid w:val="00097678"/>
    <w:rsid w:val="000A35E2"/>
    <w:rsid w:val="000A6040"/>
    <w:rsid w:val="000A64C1"/>
    <w:rsid w:val="000A7BC0"/>
    <w:rsid w:val="000B272B"/>
    <w:rsid w:val="000B57EC"/>
    <w:rsid w:val="000C2E9B"/>
    <w:rsid w:val="000D520F"/>
    <w:rsid w:val="000D59B6"/>
    <w:rsid w:val="000D5DD4"/>
    <w:rsid w:val="000F5F2B"/>
    <w:rsid w:val="00104A9F"/>
    <w:rsid w:val="00110CBE"/>
    <w:rsid w:val="00110FD6"/>
    <w:rsid w:val="001158A3"/>
    <w:rsid w:val="00152F8E"/>
    <w:rsid w:val="001570BE"/>
    <w:rsid w:val="00167C14"/>
    <w:rsid w:val="00170410"/>
    <w:rsid w:val="00174491"/>
    <w:rsid w:val="001764C1"/>
    <w:rsid w:val="00183978"/>
    <w:rsid w:val="00184E6C"/>
    <w:rsid w:val="00185BCA"/>
    <w:rsid w:val="001938B9"/>
    <w:rsid w:val="001974E0"/>
    <w:rsid w:val="00197903"/>
    <w:rsid w:val="001C23BB"/>
    <w:rsid w:val="001D3A80"/>
    <w:rsid w:val="001E3C6A"/>
    <w:rsid w:val="001E3F68"/>
    <w:rsid w:val="001E444E"/>
    <w:rsid w:val="001E4CE2"/>
    <w:rsid w:val="001E6B74"/>
    <w:rsid w:val="001F2431"/>
    <w:rsid w:val="002005E2"/>
    <w:rsid w:val="002038E1"/>
    <w:rsid w:val="00210868"/>
    <w:rsid w:val="00213136"/>
    <w:rsid w:val="0021537C"/>
    <w:rsid w:val="0022065D"/>
    <w:rsid w:val="00220D34"/>
    <w:rsid w:val="00220FC5"/>
    <w:rsid w:val="00242F8A"/>
    <w:rsid w:val="00253113"/>
    <w:rsid w:val="002547E9"/>
    <w:rsid w:val="002558A1"/>
    <w:rsid w:val="002674A9"/>
    <w:rsid w:val="00270598"/>
    <w:rsid w:val="002740B6"/>
    <w:rsid w:val="00280113"/>
    <w:rsid w:val="002933F6"/>
    <w:rsid w:val="00294225"/>
    <w:rsid w:val="002A31A3"/>
    <w:rsid w:val="002A6B1C"/>
    <w:rsid w:val="002A6D2F"/>
    <w:rsid w:val="002B3025"/>
    <w:rsid w:val="002D0011"/>
    <w:rsid w:val="002F2E8A"/>
    <w:rsid w:val="002F7963"/>
    <w:rsid w:val="00301412"/>
    <w:rsid w:val="00307365"/>
    <w:rsid w:val="00317C9A"/>
    <w:rsid w:val="003266FE"/>
    <w:rsid w:val="0033637A"/>
    <w:rsid w:val="003551C0"/>
    <w:rsid w:val="003705FE"/>
    <w:rsid w:val="00376173"/>
    <w:rsid w:val="00380403"/>
    <w:rsid w:val="00385729"/>
    <w:rsid w:val="00392E39"/>
    <w:rsid w:val="00393C71"/>
    <w:rsid w:val="003A3D1D"/>
    <w:rsid w:val="003A41E7"/>
    <w:rsid w:val="003A68B9"/>
    <w:rsid w:val="003A74DD"/>
    <w:rsid w:val="003B0857"/>
    <w:rsid w:val="003B11A7"/>
    <w:rsid w:val="003C6F8C"/>
    <w:rsid w:val="003D3146"/>
    <w:rsid w:val="003D4A34"/>
    <w:rsid w:val="003E0FFD"/>
    <w:rsid w:val="003E2B03"/>
    <w:rsid w:val="003E475D"/>
    <w:rsid w:val="003F0CCA"/>
    <w:rsid w:val="003F634F"/>
    <w:rsid w:val="0041065D"/>
    <w:rsid w:val="00411662"/>
    <w:rsid w:val="0041223F"/>
    <w:rsid w:val="0041359F"/>
    <w:rsid w:val="004142ED"/>
    <w:rsid w:val="00437489"/>
    <w:rsid w:val="00437E92"/>
    <w:rsid w:val="004403A5"/>
    <w:rsid w:val="0044229C"/>
    <w:rsid w:val="00450FC6"/>
    <w:rsid w:val="00457E92"/>
    <w:rsid w:val="0046193A"/>
    <w:rsid w:val="00462A28"/>
    <w:rsid w:val="00465039"/>
    <w:rsid w:val="00484F80"/>
    <w:rsid w:val="00492FD4"/>
    <w:rsid w:val="00493C6D"/>
    <w:rsid w:val="0049764A"/>
    <w:rsid w:val="004B2116"/>
    <w:rsid w:val="004B5104"/>
    <w:rsid w:val="004B58A0"/>
    <w:rsid w:val="004C01F1"/>
    <w:rsid w:val="004C154D"/>
    <w:rsid w:val="004C4663"/>
    <w:rsid w:val="004C5DD2"/>
    <w:rsid w:val="004D569C"/>
    <w:rsid w:val="004D6045"/>
    <w:rsid w:val="004E1D70"/>
    <w:rsid w:val="004E5900"/>
    <w:rsid w:val="00501B46"/>
    <w:rsid w:val="0050703B"/>
    <w:rsid w:val="00530AC0"/>
    <w:rsid w:val="0053153F"/>
    <w:rsid w:val="00547331"/>
    <w:rsid w:val="00551267"/>
    <w:rsid w:val="00562016"/>
    <w:rsid w:val="00573E82"/>
    <w:rsid w:val="005845B8"/>
    <w:rsid w:val="005A794C"/>
    <w:rsid w:val="005A7BAC"/>
    <w:rsid w:val="005B093E"/>
    <w:rsid w:val="005B591E"/>
    <w:rsid w:val="005C0872"/>
    <w:rsid w:val="005C0C5A"/>
    <w:rsid w:val="005D58CB"/>
    <w:rsid w:val="005E0262"/>
    <w:rsid w:val="005E03F4"/>
    <w:rsid w:val="005E4717"/>
    <w:rsid w:val="005F5E1C"/>
    <w:rsid w:val="005F6E3F"/>
    <w:rsid w:val="006004BF"/>
    <w:rsid w:val="006008BA"/>
    <w:rsid w:val="006019F6"/>
    <w:rsid w:val="00614DF4"/>
    <w:rsid w:val="00632F24"/>
    <w:rsid w:val="00644828"/>
    <w:rsid w:val="0064489B"/>
    <w:rsid w:val="00644A5F"/>
    <w:rsid w:val="006528AE"/>
    <w:rsid w:val="00660655"/>
    <w:rsid w:val="00665F56"/>
    <w:rsid w:val="0068137A"/>
    <w:rsid w:val="006856BF"/>
    <w:rsid w:val="006913D7"/>
    <w:rsid w:val="006A2218"/>
    <w:rsid w:val="006A4341"/>
    <w:rsid w:val="006A5C6D"/>
    <w:rsid w:val="006A62AB"/>
    <w:rsid w:val="006B0C50"/>
    <w:rsid w:val="006C230D"/>
    <w:rsid w:val="006C322A"/>
    <w:rsid w:val="006D3AE8"/>
    <w:rsid w:val="006E43A8"/>
    <w:rsid w:val="006E4E42"/>
    <w:rsid w:val="006E568F"/>
    <w:rsid w:val="006E6469"/>
    <w:rsid w:val="006E69B1"/>
    <w:rsid w:val="00704019"/>
    <w:rsid w:val="00704A38"/>
    <w:rsid w:val="00716D7E"/>
    <w:rsid w:val="00726D6A"/>
    <w:rsid w:val="00727871"/>
    <w:rsid w:val="0073773D"/>
    <w:rsid w:val="007419AD"/>
    <w:rsid w:val="007438D9"/>
    <w:rsid w:val="007463AA"/>
    <w:rsid w:val="00747464"/>
    <w:rsid w:val="007512E5"/>
    <w:rsid w:val="00764BBF"/>
    <w:rsid w:val="007732F4"/>
    <w:rsid w:val="007759DA"/>
    <w:rsid w:val="00780BA4"/>
    <w:rsid w:val="0079294B"/>
    <w:rsid w:val="0079515D"/>
    <w:rsid w:val="007952B2"/>
    <w:rsid w:val="007B203F"/>
    <w:rsid w:val="007E3553"/>
    <w:rsid w:val="007F03BB"/>
    <w:rsid w:val="007F3CDD"/>
    <w:rsid w:val="007F4094"/>
    <w:rsid w:val="007F428B"/>
    <w:rsid w:val="008055AA"/>
    <w:rsid w:val="008110F9"/>
    <w:rsid w:val="0083119C"/>
    <w:rsid w:val="00833F9D"/>
    <w:rsid w:val="00836696"/>
    <w:rsid w:val="00837C11"/>
    <w:rsid w:val="00843729"/>
    <w:rsid w:val="00852B2F"/>
    <w:rsid w:val="00856010"/>
    <w:rsid w:val="00856958"/>
    <w:rsid w:val="008629F2"/>
    <w:rsid w:val="00865095"/>
    <w:rsid w:val="00867DF1"/>
    <w:rsid w:val="008774BB"/>
    <w:rsid w:val="0088051E"/>
    <w:rsid w:val="008852D3"/>
    <w:rsid w:val="00887F51"/>
    <w:rsid w:val="008957AF"/>
    <w:rsid w:val="008C55EB"/>
    <w:rsid w:val="008D4489"/>
    <w:rsid w:val="008D45CE"/>
    <w:rsid w:val="008E48E1"/>
    <w:rsid w:val="008E51E8"/>
    <w:rsid w:val="008F17D3"/>
    <w:rsid w:val="008F2500"/>
    <w:rsid w:val="008F7DDA"/>
    <w:rsid w:val="0090380C"/>
    <w:rsid w:val="0091262F"/>
    <w:rsid w:val="00935AB6"/>
    <w:rsid w:val="009365FD"/>
    <w:rsid w:val="0093764B"/>
    <w:rsid w:val="00942E5E"/>
    <w:rsid w:val="009465D2"/>
    <w:rsid w:val="009468F3"/>
    <w:rsid w:val="0095131F"/>
    <w:rsid w:val="00955534"/>
    <w:rsid w:val="0097574E"/>
    <w:rsid w:val="00977AEC"/>
    <w:rsid w:val="00990046"/>
    <w:rsid w:val="00991725"/>
    <w:rsid w:val="0099192F"/>
    <w:rsid w:val="00996E18"/>
    <w:rsid w:val="009A4100"/>
    <w:rsid w:val="009B1094"/>
    <w:rsid w:val="009B5D39"/>
    <w:rsid w:val="009C5B4C"/>
    <w:rsid w:val="009D2741"/>
    <w:rsid w:val="009D35B3"/>
    <w:rsid w:val="009E1EEB"/>
    <w:rsid w:val="009E7ED4"/>
    <w:rsid w:val="009F27D2"/>
    <w:rsid w:val="00A140B0"/>
    <w:rsid w:val="00A15120"/>
    <w:rsid w:val="00A206B1"/>
    <w:rsid w:val="00A33980"/>
    <w:rsid w:val="00A34EAB"/>
    <w:rsid w:val="00A44305"/>
    <w:rsid w:val="00A57740"/>
    <w:rsid w:val="00A60BBE"/>
    <w:rsid w:val="00A8025F"/>
    <w:rsid w:val="00A85227"/>
    <w:rsid w:val="00A94CC5"/>
    <w:rsid w:val="00AA3ADC"/>
    <w:rsid w:val="00AB6D5F"/>
    <w:rsid w:val="00AB7754"/>
    <w:rsid w:val="00AC4854"/>
    <w:rsid w:val="00AC529B"/>
    <w:rsid w:val="00AD3291"/>
    <w:rsid w:val="00AD6F86"/>
    <w:rsid w:val="00AE3C93"/>
    <w:rsid w:val="00AE6A98"/>
    <w:rsid w:val="00AF0164"/>
    <w:rsid w:val="00AF41C7"/>
    <w:rsid w:val="00AF712D"/>
    <w:rsid w:val="00B139F2"/>
    <w:rsid w:val="00B155DD"/>
    <w:rsid w:val="00B35D35"/>
    <w:rsid w:val="00B36401"/>
    <w:rsid w:val="00B4198F"/>
    <w:rsid w:val="00B4315F"/>
    <w:rsid w:val="00B43C69"/>
    <w:rsid w:val="00B50936"/>
    <w:rsid w:val="00B576C2"/>
    <w:rsid w:val="00B6456B"/>
    <w:rsid w:val="00B65D77"/>
    <w:rsid w:val="00B92A46"/>
    <w:rsid w:val="00BA6158"/>
    <w:rsid w:val="00BB7A69"/>
    <w:rsid w:val="00BC15F4"/>
    <w:rsid w:val="00BC273A"/>
    <w:rsid w:val="00BD3A84"/>
    <w:rsid w:val="00BD3AA5"/>
    <w:rsid w:val="00BE0948"/>
    <w:rsid w:val="00BE5BA5"/>
    <w:rsid w:val="00BE7E71"/>
    <w:rsid w:val="00BF173C"/>
    <w:rsid w:val="00BF27EF"/>
    <w:rsid w:val="00BF4651"/>
    <w:rsid w:val="00C03ADC"/>
    <w:rsid w:val="00C05CD6"/>
    <w:rsid w:val="00C125D6"/>
    <w:rsid w:val="00C136CF"/>
    <w:rsid w:val="00C226EF"/>
    <w:rsid w:val="00C55BAB"/>
    <w:rsid w:val="00C77F3F"/>
    <w:rsid w:val="00C90690"/>
    <w:rsid w:val="00CB0F5F"/>
    <w:rsid w:val="00CC227D"/>
    <w:rsid w:val="00CC2E8C"/>
    <w:rsid w:val="00CD0BF3"/>
    <w:rsid w:val="00CD6E17"/>
    <w:rsid w:val="00CE3C5B"/>
    <w:rsid w:val="00CF0A90"/>
    <w:rsid w:val="00D02614"/>
    <w:rsid w:val="00D05BA7"/>
    <w:rsid w:val="00D147D3"/>
    <w:rsid w:val="00D16013"/>
    <w:rsid w:val="00D24065"/>
    <w:rsid w:val="00D30506"/>
    <w:rsid w:val="00D3066B"/>
    <w:rsid w:val="00D35E03"/>
    <w:rsid w:val="00D46A7C"/>
    <w:rsid w:val="00D662D3"/>
    <w:rsid w:val="00D67097"/>
    <w:rsid w:val="00D819C3"/>
    <w:rsid w:val="00D95387"/>
    <w:rsid w:val="00D9608D"/>
    <w:rsid w:val="00DB73D9"/>
    <w:rsid w:val="00DC0E74"/>
    <w:rsid w:val="00DC7214"/>
    <w:rsid w:val="00DD2C25"/>
    <w:rsid w:val="00DD4779"/>
    <w:rsid w:val="00DE621F"/>
    <w:rsid w:val="00DF3636"/>
    <w:rsid w:val="00DF3BFC"/>
    <w:rsid w:val="00DF5870"/>
    <w:rsid w:val="00DF65CE"/>
    <w:rsid w:val="00E003FF"/>
    <w:rsid w:val="00E215D2"/>
    <w:rsid w:val="00E22BA6"/>
    <w:rsid w:val="00E424A9"/>
    <w:rsid w:val="00E43046"/>
    <w:rsid w:val="00E57445"/>
    <w:rsid w:val="00E61847"/>
    <w:rsid w:val="00E67772"/>
    <w:rsid w:val="00E76912"/>
    <w:rsid w:val="00E76DF3"/>
    <w:rsid w:val="00E834CD"/>
    <w:rsid w:val="00E83CAA"/>
    <w:rsid w:val="00E84B36"/>
    <w:rsid w:val="00E8557B"/>
    <w:rsid w:val="00E85EDA"/>
    <w:rsid w:val="00E9655D"/>
    <w:rsid w:val="00E974CA"/>
    <w:rsid w:val="00EA0AE5"/>
    <w:rsid w:val="00EA4C15"/>
    <w:rsid w:val="00EB171D"/>
    <w:rsid w:val="00EC1995"/>
    <w:rsid w:val="00EC6BC3"/>
    <w:rsid w:val="00EE339C"/>
    <w:rsid w:val="00EE58C3"/>
    <w:rsid w:val="00EE6DE5"/>
    <w:rsid w:val="00EF1389"/>
    <w:rsid w:val="00F02E45"/>
    <w:rsid w:val="00F045BE"/>
    <w:rsid w:val="00F05A6F"/>
    <w:rsid w:val="00F11CC5"/>
    <w:rsid w:val="00F22239"/>
    <w:rsid w:val="00F2373B"/>
    <w:rsid w:val="00F3035B"/>
    <w:rsid w:val="00F30D2B"/>
    <w:rsid w:val="00F31D05"/>
    <w:rsid w:val="00F35B86"/>
    <w:rsid w:val="00F35BF8"/>
    <w:rsid w:val="00F44E71"/>
    <w:rsid w:val="00F45965"/>
    <w:rsid w:val="00F46B67"/>
    <w:rsid w:val="00F50429"/>
    <w:rsid w:val="00F52970"/>
    <w:rsid w:val="00F562C2"/>
    <w:rsid w:val="00F57F83"/>
    <w:rsid w:val="00F623C4"/>
    <w:rsid w:val="00F71683"/>
    <w:rsid w:val="00F761C0"/>
    <w:rsid w:val="00F76707"/>
    <w:rsid w:val="00F81AB4"/>
    <w:rsid w:val="00F82F1C"/>
    <w:rsid w:val="00F82FBB"/>
    <w:rsid w:val="00F86130"/>
    <w:rsid w:val="00F86DC5"/>
    <w:rsid w:val="00F87F67"/>
    <w:rsid w:val="00F93FA5"/>
    <w:rsid w:val="00FA0E5C"/>
    <w:rsid w:val="00FA7339"/>
    <w:rsid w:val="00FC467B"/>
    <w:rsid w:val="00FC6549"/>
    <w:rsid w:val="00FE62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A05D3"/>
  <w15:chartTrackingRefBased/>
  <w15:docId w15:val="{B1EC8657-1918-CA4F-8993-7DFD1E981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CDD"/>
    <w:pPr>
      <w:spacing w:before="100" w:beforeAutospacing="1" w:after="100" w:afterAutospacing="1" w:line="276" w:lineRule="auto"/>
      <w:jc w:val="both"/>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F87F67"/>
    <w:pPr>
      <w:keepNext/>
      <w:keepLines/>
      <w:numPr>
        <w:numId w:val="64"/>
      </w:numPr>
      <w:spacing w:before="260" w:beforeAutospacing="0"/>
      <w:outlineLvl w:val="0"/>
    </w:pPr>
    <w:rPr>
      <w:rFonts w:eastAsiaTheme="majorEastAsia" w:cstheme="majorBidi"/>
      <w:b/>
      <w:color w:val="0A2F41" w:themeColor="accent1" w:themeShade="80"/>
      <w:sz w:val="32"/>
      <w:szCs w:val="40"/>
    </w:rPr>
  </w:style>
  <w:style w:type="paragraph" w:styleId="Heading2">
    <w:name w:val="heading 2"/>
    <w:basedOn w:val="Normal"/>
    <w:next w:val="Normal"/>
    <w:link w:val="Heading2Char"/>
    <w:uiPriority w:val="9"/>
    <w:unhideWhenUsed/>
    <w:qFormat/>
    <w:rsid w:val="005E4717"/>
    <w:pPr>
      <w:keepNext/>
      <w:keepLines/>
      <w:numPr>
        <w:ilvl w:val="1"/>
        <w:numId w:val="64"/>
      </w:numPr>
      <w:tabs>
        <w:tab w:val="left" w:pos="993"/>
      </w:tabs>
      <w:spacing w:before="260" w:beforeAutospacing="0"/>
      <w:outlineLvl w:val="1"/>
    </w:pPr>
    <w:rPr>
      <w:rFonts w:eastAsiaTheme="majorEastAsia" w:cstheme="majorBidi"/>
      <w:b/>
      <w:color w:val="0F4761" w:themeColor="accent1" w:themeShade="BF"/>
      <w:sz w:val="28"/>
      <w:szCs w:val="32"/>
    </w:rPr>
  </w:style>
  <w:style w:type="paragraph" w:styleId="Heading3">
    <w:name w:val="heading 3"/>
    <w:basedOn w:val="BodyLevel3OrderedList"/>
    <w:next w:val="Normal"/>
    <w:link w:val="Heading3Char"/>
    <w:uiPriority w:val="9"/>
    <w:unhideWhenUsed/>
    <w:qFormat/>
    <w:rsid w:val="00F45965"/>
    <w:pPr>
      <w:spacing w:before="240" w:beforeAutospacing="0" w:after="240" w:afterAutospacing="0"/>
      <w:ind w:left="1276" w:hanging="709"/>
      <w:outlineLvl w:val="2"/>
    </w:pPr>
    <w:rPr>
      <w:b/>
      <w:bCs/>
    </w:rPr>
  </w:style>
  <w:style w:type="paragraph" w:styleId="Heading4">
    <w:name w:val="heading 4"/>
    <w:basedOn w:val="Normal"/>
    <w:next w:val="Normal"/>
    <w:link w:val="Heading4Char"/>
    <w:uiPriority w:val="9"/>
    <w:unhideWhenUsed/>
    <w:qFormat/>
    <w:rsid w:val="00DF65C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65C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65C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65C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65C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65C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F67"/>
    <w:rPr>
      <w:rFonts w:ascii="Times New Roman" w:eastAsiaTheme="majorEastAsia" w:hAnsi="Times New Roman" w:cstheme="majorBidi"/>
      <w:b/>
      <w:color w:val="0A2F41" w:themeColor="accent1" w:themeShade="80"/>
      <w:kern w:val="0"/>
      <w:sz w:val="32"/>
      <w:szCs w:val="40"/>
      <w:lang w:eastAsia="en-GB"/>
      <w14:ligatures w14:val="none"/>
    </w:rPr>
  </w:style>
  <w:style w:type="character" w:customStyle="1" w:styleId="Heading2Char">
    <w:name w:val="Heading 2 Char"/>
    <w:basedOn w:val="DefaultParagraphFont"/>
    <w:link w:val="Heading2"/>
    <w:uiPriority w:val="9"/>
    <w:rsid w:val="005E4717"/>
    <w:rPr>
      <w:rFonts w:ascii="Times New Roman" w:eastAsiaTheme="majorEastAsia" w:hAnsi="Times New Roman" w:cstheme="majorBidi"/>
      <w:b/>
      <w:color w:val="0F4761" w:themeColor="accent1" w:themeShade="BF"/>
      <w:kern w:val="0"/>
      <w:sz w:val="28"/>
      <w:szCs w:val="32"/>
      <w:lang w:eastAsia="en-GB"/>
      <w14:ligatures w14:val="none"/>
    </w:rPr>
  </w:style>
  <w:style w:type="character" w:customStyle="1" w:styleId="Heading3Char">
    <w:name w:val="Heading 3 Char"/>
    <w:basedOn w:val="DefaultParagraphFont"/>
    <w:link w:val="Heading3"/>
    <w:uiPriority w:val="9"/>
    <w:rsid w:val="00F45965"/>
    <w:rPr>
      <w:rFonts w:ascii="Times New Roman" w:eastAsia="Times New Roman" w:hAnsi="Times New Roman" w:cs="Times New Roman"/>
      <w:b/>
      <w:bCs/>
      <w:kern w:val="0"/>
      <w:lang w:eastAsia="en-GB"/>
      <w14:ligatures w14:val="none"/>
    </w:rPr>
  </w:style>
  <w:style w:type="character" w:customStyle="1" w:styleId="Heading4Char">
    <w:name w:val="Heading 4 Char"/>
    <w:basedOn w:val="DefaultParagraphFont"/>
    <w:link w:val="Heading4"/>
    <w:uiPriority w:val="9"/>
    <w:rsid w:val="00DF65C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65C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65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65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65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65CE"/>
    <w:rPr>
      <w:rFonts w:eastAsiaTheme="majorEastAsia" w:cstheme="majorBidi"/>
      <w:color w:val="272727" w:themeColor="text1" w:themeTint="D8"/>
    </w:rPr>
  </w:style>
  <w:style w:type="paragraph" w:styleId="Title">
    <w:name w:val="Title"/>
    <w:basedOn w:val="Normal"/>
    <w:next w:val="Normal"/>
    <w:link w:val="TitleChar"/>
    <w:uiPriority w:val="10"/>
    <w:qFormat/>
    <w:rsid w:val="00DF65C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65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65C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65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65C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F65CE"/>
    <w:rPr>
      <w:i/>
      <w:iCs/>
      <w:color w:val="404040" w:themeColor="text1" w:themeTint="BF"/>
    </w:rPr>
  </w:style>
  <w:style w:type="paragraph" w:styleId="ListParagraph">
    <w:name w:val="List Paragraph"/>
    <w:basedOn w:val="Normal"/>
    <w:link w:val="ListParagraphChar"/>
    <w:uiPriority w:val="34"/>
    <w:qFormat/>
    <w:rsid w:val="00DF65CE"/>
    <w:pPr>
      <w:ind w:left="720"/>
      <w:contextualSpacing/>
    </w:pPr>
  </w:style>
  <w:style w:type="character" w:styleId="IntenseEmphasis">
    <w:name w:val="Intense Emphasis"/>
    <w:basedOn w:val="DefaultParagraphFont"/>
    <w:uiPriority w:val="21"/>
    <w:qFormat/>
    <w:rsid w:val="00DF65CE"/>
    <w:rPr>
      <w:i/>
      <w:iCs/>
      <w:color w:val="0F4761" w:themeColor="accent1" w:themeShade="BF"/>
    </w:rPr>
  </w:style>
  <w:style w:type="paragraph" w:styleId="IntenseQuote">
    <w:name w:val="Intense Quote"/>
    <w:basedOn w:val="Normal"/>
    <w:next w:val="Normal"/>
    <w:link w:val="IntenseQuoteChar"/>
    <w:uiPriority w:val="30"/>
    <w:qFormat/>
    <w:rsid w:val="00DF65C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65CE"/>
    <w:rPr>
      <w:i/>
      <w:iCs/>
      <w:color w:val="0F4761" w:themeColor="accent1" w:themeShade="BF"/>
    </w:rPr>
  </w:style>
  <w:style w:type="character" w:styleId="IntenseReference">
    <w:name w:val="Intense Reference"/>
    <w:basedOn w:val="DefaultParagraphFont"/>
    <w:uiPriority w:val="32"/>
    <w:qFormat/>
    <w:rsid w:val="00DF65CE"/>
    <w:rPr>
      <w:b/>
      <w:bCs/>
      <w:smallCaps/>
      <w:color w:val="0F4761" w:themeColor="accent1" w:themeShade="BF"/>
      <w:spacing w:val="5"/>
    </w:rPr>
  </w:style>
  <w:style w:type="character" w:styleId="Emphasis">
    <w:name w:val="Emphasis"/>
    <w:basedOn w:val="DefaultParagraphFont"/>
    <w:uiPriority w:val="20"/>
    <w:qFormat/>
    <w:rsid w:val="00DF65CE"/>
    <w:rPr>
      <w:i/>
      <w:iCs/>
    </w:rPr>
  </w:style>
  <w:style w:type="paragraph" w:styleId="NormalWeb">
    <w:name w:val="Normal (Web)"/>
    <w:basedOn w:val="Normal"/>
    <w:uiPriority w:val="99"/>
    <w:semiHidden/>
    <w:unhideWhenUsed/>
    <w:rsid w:val="00DF65CE"/>
  </w:style>
  <w:style w:type="character" w:styleId="Strong">
    <w:name w:val="Strong"/>
    <w:basedOn w:val="DefaultParagraphFont"/>
    <w:uiPriority w:val="22"/>
    <w:qFormat/>
    <w:rsid w:val="00DF65CE"/>
    <w:rPr>
      <w:b/>
      <w:bCs/>
    </w:rPr>
  </w:style>
  <w:style w:type="table" w:styleId="TableGrid">
    <w:name w:val="Table Grid"/>
    <w:basedOn w:val="TableNormal"/>
    <w:uiPriority w:val="39"/>
    <w:rsid w:val="00F02E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B36401"/>
    <w:pPr>
      <w:numPr>
        <w:numId w:val="44"/>
      </w:numPr>
    </w:pPr>
  </w:style>
  <w:style w:type="paragraph" w:customStyle="1" w:styleId="EndNoteBibliographyTitle">
    <w:name w:val="EndNote Bibliography Title"/>
    <w:basedOn w:val="Normal"/>
    <w:link w:val="EndNoteBibliographyTitleChar"/>
    <w:rsid w:val="005E03F4"/>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5E03F4"/>
    <w:rPr>
      <w:rFonts w:ascii="Aptos" w:eastAsia="Times New Roman" w:hAnsi="Aptos" w:cs="Times New Roman"/>
      <w:kern w:val="0"/>
      <w:lang w:val="en-US" w:eastAsia="en-GB"/>
      <w14:ligatures w14:val="none"/>
    </w:rPr>
  </w:style>
  <w:style w:type="paragraph" w:customStyle="1" w:styleId="EndNoteBibliography">
    <w:name w:val="EndNote Bibliography"/>
    <w:basedOn w:val="Normal"/>
    <w:link w:val="EndNoteBibliographyChar"/>
    <w:rsid w:val="005E03F4"/>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5E03F4"/>
    <w:rPr>
      <w:rFonts w:ascii="Aptos" w:eastAsia="Times New Roman" w:hAnsi="Aptos" w:cs="Times New Roman"/>
      <w:kern w:val="0"/>
      <w:lang w:val="en-US" w:eastAsia="en-GB"/>
      <w14:ligatures w14:val="none"/>
    </w:rPr>
  </w:style>
  <w:style w:type="character" w:styleId="Hyperlink">
    <w:name w:val="Hyperlink"/>
    <w:basedOn w:val="DefaultParagraphFont"/>
    <w:uiPriority w:val="99"/>
    <w:unhideWhenUsed/>
    <w:rsid w:val="006004BF"/>
    <w:rPr>
      <w:color w:val="467886" w:themeColor="hyperlink"/>
      <w:u w:val="single"/>
    </w:rPr>
  </w:style>
  <w:style w:type="character" w:styleId="UnresolvedMention">
    <w:name w:val="Unresolved Mention"/>
    <w:basedOn w:val="DefaultParagraphFont"/>
    <w:uiPriority w:val="99"/>
    <w:semiHidden/>
    <w:unhideWhenUsed/>
    <w:rsid w:val="006004BF"/>
    <w:rPr>
      <w:color w:val="605E5C"/>
      <w:shd w:val="clear" w:color="auto" w:fill="E1DFDD"/>
    </w:rPr>
  </w:style>
  <w:style w:type="paragraph" w:customStyle="1" w:styleId="p1">
    <w:name w:val="p1"/>
    <w:basedOn w:val="Normal"/>
    <w:rsid w:val="00301412"/>
  </w:style>
  <w:style w:type="character" w:customStyle="1" w:styleId="s1">
    <w:name w:val="s1"/>
    <w:basedOn w:val="DefaultParagraphFont"/>
    <w:rsid w:val="00301412"/>
  </w:style>
  <w:style w:type="paragraph" w:customStyle="1" w:styleId="p2">
    <w:name w:val="p2"/>
    <w:basedOn w:val="Normal"/>
    <w:rsid w:val="00301412"/>
  </w:style>
  <w:style w:type="character" w:customStyle="1" w:styleId="apple-tab-span">
    <w:name w:val="apple-tab-span"/>
    <w:basedOn w:val="DefaultParagraphFont"/>
    <w:rsid w:val="00301412"/>
  </w:style>
  <w:style w:type="paragraph" w:customStyle="1" w:styleId="p3">
    <w:name w:val="p3"/>
    <w:basedOn w:val="Normal"/>
    <w:rsid w:val="00301412"/>
  </w:style>
  <w:style w:type="character" w:customStyle="1" w:styleId="s2">
    <w:name w:val="s2"/>
    <w:basedOn w:val="DefaultParagraphFont"/>
    <w:rsid w:val="00301412"/>
  </w:style>
  <w:style w:type="paragraph" w:styleId="Caption">
    <w:name w:val="caption"/>
    <w:basedOn w:val="Normal"/>
    <w:next w:val="Normal"/>
    <w:uiPriority w:val="35"/>
    <w:unhideWhenUsed/>
    <w:qFormat/>
    <w:rsid w:val="00301412"/>
    <w:pPr>
      <w:spacing w:after="200"/>
    </w:pPr>
    <w:rPr>
      <w:i/>
      <w:iCs/>
      <w:color w:val="0E2841" w:themeColor="text2"/>
      <w:sz w:val="18"/>
      <w:szCs w:val="18"/>
    </w:rPr>
  </w:style>
  <w:style w:type="character" w:customStyle="1" w:styleId="ListParagraphChar">
    <w:name w:val="List Paragraph Char"/>
    <w:basedOn w:val="DefaultParagraphFont"/>
    <w:link w:val="ListParagraph"/>
    <w:uiPriority w:val="34"/>
    <w:rsid w:val="00977AEC"/>
  </w:style>
  <w:style w:type="paragraph" w:styleId="NoSpacing">
    <w:name w:val="No Spacing"/>
    <w:link w:val="NoSpacingChar"/>
    <w:uiPriority w:val="1"/>
    <w:qFormat/>
    <w:rsid w:val="000733FE"/>
    <w:pPr>
      <w:spacing w:beforeAutospacing="1" w:afterAutospacing="1"/>
      <w:jc w:val="both"/>
    </w:pPr>
    <w:rPr>
      <w:rFonts w:ascii="Times New Roman" w:eastAsia="Times New Roman" w:hAnsi="Times New Roman" w:cs="Times New Roman"/>
      <w:kern w:val="0"/>
      <w:lang w:eastAsia="en-GB"/>
      <w14:ligatures w14:val="none"/>
    </w:rPr>
  </w:style>
  <w:style w:type="paragraph" w:customStyle="1" w:styleId="BodyLevel3OrderedList">
    <w:name w:val="Body_Level 3_Ordered List"/>
    <w:basedOn w:val="p3"/>
    <w:qFormat/>
    <w:rsid w:val="005E4717"/>
    <w:pPr>
      <w:numPr>
        <w:ilvl w:val="2"/>
        <w:numId w:val="64"/>
      </w:numPr>
    </w:pPr>
  </w:style>
  <w:style w:type="paragraph" w:customStyle="1" w:styleId="BodyLevel4OrderedList">
    <w:name w:val="Body_Level 4_Ordered List"/>
    <w:basedOn w:val="BodyLevel3OrderedList"/>
    <w:qFormat/>
    <w:rsid w:val="00665F56"/>
    <w:pPr>
      <w:numPr>
        <w:ilvl w:val="3"/>
      </w:numPr>
      <w:ind w:left="1701" w:hanging="850"/>
    </w:pPr>
  </w:style>
  <w:style w:type="paragraph" w:styleId="Footer">
    <w:name w:val="footer"/>
    <w:basedOn w:val="Normal"/>
    <w:link w:val="FooterChar"/>
    <w:uiPriority w:val="99"/>
    <w:unhideWhenUsed/>
    <w:rsid w:val="000A604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A6040"/>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0A6040"/>
  </w:style>
  <w:style w:type="character" w:customStyle="1" w:styleId="NoSpacingChar">
    <w:name w:val="No Spacing Char"/>
    <w:basedOn w:val="DefaultParagraphFont"/>
    <w:link w:val="NoSpacing"/>
    <w:uiPriority w:val="1"/>
    <w:rsid w:val="001E444E"/>
    <w:rPr>
      <w:rFonts w:ascii="Times New Roman" w:eastAsia="Times New Roman" w:hAnsi="Times New Roman" w:cs="Times New Roman"/>
      <w:kern w:val="0"/>
      <w:lang w:eastAsia="en-GB"/>
      <w14:ligatures w14:val="none"/>
    </w:rPr>
  </w:style>
  <w:style w:type="paragraph" w:styleId="Header">
    <w:name w:val="header"/>
    <w:basedOn w:val="Normal"/>
    <w:link w:val="HeaderChar"/>
    <w:uiPriority w:val="99"/>
    <w:unhideWhenUsed/>
    <w:rsid w:val="00644A5F"/>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44A5F"/>
    <w:rPr>
      <w:rFonts w:ascii="Times New Roman" w:eastAsia="Times New Roman" w:hAnsi="Times New Roman" w:cs="Times New Roman"/>
      <w:kern w:val="0"/>
      <w:lang w:eastAsia="en-GB"/>
      <w14:ligatures w14:val="none"/>
    </w:rPr>
  </w:style>
  <w:style w:type="paragraph" w:styleId="TOCHeading">
    <w:name w:val="TOC Heading"/>
    <w:basedOn w:val="Heading1"/>
    <w:next w:val="Normal"/>
    <w:uiPriority w:val="39"/>
    <w:unhideWhenUsed/>
    <w:qFormat/>
    <w:rsid w:val="00E83CAA"/>
    <w:pPr>
      <w:numPr>
        <w:numId w:val="0"/>
      </w:numPr>
      <w:spacing w:before="480" w:after="0" w:afterAutospacing="0"/>
      <w:jc w:val="left"/>
      <w:outlineLvl w:val="9"/>
    </w:pPr>
    <w:rPr>
      <w:rFonts w:asciiTheme="majorHAnsi" w:hAnsiTheme="majorHAnsi"/>
      <w:bCs/>
      <w:color w:val="0F4761" w:themeColor="accent1" w:themeShade="BF"/>
      <w:sz w:val="28"/>
      <w:szCs w:val="28"/>
      <w:lang w:val="en-US" w:eastAsia="en-US"/>
    </w:rPr>
  </w:style>
  <w:style w:type="paragraph" w:styleId="TOC1">
    <w:name w:val="toc 1"/>
    <w:basedOn w:val="Normal"/>
    <w:next w:val="Normal"/>
    <w:autoRedefine/>
    <w:uiPriority w:val="39"/>
    <w:unhideWhenUsed/>
    <w:rsid w:val="007F4094"/>
    <w:pPr>
      <w:tabs>
        <w:tab w:val="left" w:pos="480"/>
        <w:tab w:val="right" w:leader="dot" w:pos="9016"/>
      </w:tabs>
      <w:spacing w:before="200" w:beforeAutospacing="0" w:after="0" w:afterAutospacing="0" w:line="240" w:lineRule="auto"/>
      <w:jc w:val="left"/>
    </w:pPr>
    <w:rPr>
      <w:b/>
      <w:bCs/>
      <w:noProof/>
    </w:rPr>
  </w:style>
  <w:style w:type="paragraph" w:styleId="TOC2">
    <w:name w:val="toc 2"/>
    <w:basedOn w:val="Normal"/>
    <w:next w:val="Normal"/>
    <w:autoRedefine/>
    <w:uiPriority w:val="39"/>
    <w:unhideWhenUsed/>
    <w:rsid w:val="00E83CAA"/>
    <w:pPr>
      <w:spacing w:before="120" w:after="0"/>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AB7754"/>
    <w:pPr>
      <w:tabs>
        <w:tab w:val="left" w:pos="1440"/>
        <w:tab w:val="right" w:leader="dot" w:pos="9016"/>
      </w:tabs>
      <w:spacing w:before="0" w:beforeAutospacing="0" w:afterAutospacing="0" w:line="240" w:lineRule="auto"/>
      <w:ind w:left="482"/>
      <w:jc w:val="left"/>
    </w:pPr>
    <w:rPr>
      <w:rFonts w:asciiTheme="minorHAnsi" w:hAnsiTheme="minorHAnsi"/>
      <w:sz w:val="20"/>
      <w:szCs w:val="20"/>
    </w:rPr>
  </w:style>
  <w:style w:type="paragraph" w:styleId="TOC4">
    <w:name w:val="toc 4"/>
    <w:basedOn w:val="Normal"/>
    <w:next w:val="Normal"/>
    <w:autoRedefine/>
    <w:uiPriority w:val="39"/>
    <w:semiHidden/>
    <w:unhideWhenUsed/>
    <w:rsid w:val="00E83CAA"/>
    <w:pPr>
      <w:spacing w:before="0" w:after="0"/>
      <w:ind w:left="720"/>
      <w:jc w:val="left"/>
    </w:pPr>
    <w:rPr>
      <w:rFonts w:asciiTheme="minorHAnsi" w:hAnsiTheme="minorHAnsi"/>
      <w:sz w:val="20"/>
      <w:szCs w:val="20"/>
    </w:rPr>
  </w:style>
  <w:style w:type="paragraph" w:styleId="TOC5">
    <w:name w:val="toc 5"/>
    <w:basedOn w:val="Normal"/>
    <w:next w:val="Normal"/>
    <w:autoRedefine/>
    <w:uiPriority w:val="39"/>
    <w:semiHidden/>
    <w:unhideWhenUsed/>
    <w:rsid w:val="00E83CAA"/>
    <w:pPr>
      <w:spacing w:before="0" w:after="0"/>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E83CAA"/>
    <w:pPr>
      <w:spacing w:before="0"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E83CAA"/>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E83CAA"/>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E83CAA"/>
    <w:pPr>
      <w:spacing w:before="0" w:after="0"/>
      <w:ind w:left="1920"/>
      <w:jc w:val="left"/>
    </w:pPr>
    <w:rPr>
      <w:rFonts w:asciiTheme="minorHAnsi" w:hAnsiTheme="minorHAnsi"/>
      <w:sz w:val="20"/>
      <w:szCs w:val="20"/>
    </w:rPr>
  </w:style>
  <w:style w:type="paragraph" w:customStyle="1" w:styleId="TOCLevel3entries">
    <w:name w:val="TOC_Level_3 entries"/>
    <w:basedOn w:val="TOC3"/>
    <w:qFormat/>
    <w:rsid w:val="00B6456B"/>
    <w:pPr>
      <w:spacing w:before="100"/>
      <w:ind w:left="1560" w:hanging="709"/>
    </w:pPr>
    <w:rPr>
      <w:rFonts w:ascii="Times New Roman" w:hAnsi="Times New Roman"/>
      <w:noProof/>
      <w:sz w:val="24"/>
      <w:szCs w:val="24"/>
    </w:rPr>
  </w:style>
  <w:style w:type="paragraph" w:customStyle="1" w:styleId="TOCLevel2">
    <w:name w:val="TOC_Level_2"/>
    <w:basedOn w:val="TOC2"/>
    <w:qFormat/>
    <w:rsid w:val="00B6456B"/>
    <w:pPr>
      <w:tabs>
        <w:tab w:val="left" w:pos="851"/>
        <w:tab w:val="right" w:leader="dot" w:pos="9016"/>
      </w:tabs>
      <w:spacing w:before="100" w:beforeAutospacing="0" w:after="100" w:afterAutospacing="0"/>
      <w:ind w:left="567" w:hanging="141"/>
    </w:pPr>
    <w:rPr>
      <w:rFonts w:ascii="Times New Roman" w:hAnsi="Times New Roman"/>
      <w:noProof/>
      <w:sz w:val="24"/>
      <w:szCs w:val="24"/>
    </w:rPr>
  </w:style>
  <w:style w:type="paragraph" w:customStyle="1" w:styleId="TOClevel1">
    <w:name w:val="TOC_level_1"/>
    <w:basedOn w:val="TOC1"/>
    <w:qFormat/>
    <w:rsid w:val="00242F8A"/>
    <w:pPr>
      <w:tabs>
        <w:tab w:val="clear" w:pos="480"/>
        <w:tab w:val="left" w:pos="426"/>
      </w:tabs>
      <w:spacing w:beforeLines="100" w:before="240"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67465">
      <w:bodyDiv w:val="1"/>
      <w:marLeft w:val="0"/>
      <w:marRight w:val="0"/>
      <w:marTop w:val="0"/>
      <w:marBottom w:val="0"/>
      <w:divBdr>
        <w:top w:val="none" w:sz="0" w:space="0" w:color="auto"/>
        <w:left w:val="none" w:sz="0" w:space="0" w:color="auto"/>
        <w:bottom w:val="none" w:sz="0" w:space="0" w:color="auto"/>
        <w:right w:val="none" w:sz="0" w:space="0" w:color="auto"/>
      </w:divBdr>
    </w:div>
    <w:div w:id="1268192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ustomXml" Target="../customXml/item4.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8EDFA1B8F28194BBCD4ECC076DFCFA4" ma:contentTypeVersion="12" ma:contentTypeDescription="Create a new document." ma:contentTypeScope="" ma:versionID="f1f0950f23b11c39b5bebe1a0c3c0f08">
  <xsd:schema xmlns:xsd="http://www.w3.org/2001/XMLSchema" xmlns:xs="http://www.w3.org/2001/XMLSchema" xmlns:p="http://schemas.microsoft.com/office/2006/metadata/properties" xmlns:ns2="3349d282-33c1-48b4-9432-fd875e2a9a15" xmlns:ns3="25606e32-b1a6-48c0-a16c-51eb1c611eac" targetNamespace="http://schemas.microsoft.com/office/2006/metadata/properties" ma:root="true" ma:fieldsID="eb726ac7be53bd9386d82731b3ef2031" ns2:_="" ns3:_="">
    <xsd:import namespace="3349d282-33c1-48b4-9432-fd875e2a9a15"/>
    <xsd:import namespace="25606e32-b1a6-48c0-a16c-51eb1c611ea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49d282-33c1-48b4-9432-fd875e2a9a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b02b6f4f-2c08-4cc4-9b04-95447f43a4f2"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606e32-b1a6-48c0-a16c-51eb1c611eac"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2cb49b78-41ac-4806-8123-95306dcba249}" ma:internalName="TaxCatchAll" ma:showField="CatchAllData" ma:web="25606e32-b1a6-48c0-a16c-51eb1c611ea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3349d282-33c1-48b4-9432-fd875e2a9a15">
      <Terms xmlns="http://schemas.microsoft.com/office/infopath/2007/PartnerControls"/>
    </lcf76f155ced4ddcb4097134ff3c332f>
    <TaxCatchAll xmlns="25606e32-b1a6-48c0-a16c-51eb1c611eac" xsi:nil="true"/>
  </documentManagement>
</p:properties>
</file>

<file path=customXml/itemProps1.xml><?xml version="1.0" encoding="utf-8"?>
<ds:datastoreItem xmlns:ds="http://schemas.openxmlformats.org/officeDocument/2006/customXml" ds:itemID="{6FBE12F0-68DF-F049-842F-125B0E07AC74}">
  <ds:schemaRefs>
    <ds:schemaRef ds:uri="http://schemas.openxmlformats.org/officeDocument/2006/bibliography"/>
  </ds:schemaRefs>
</ds:datastoreItem>
</file>

<file path=customXml/itemProps2.xml><?xml version="1.0" encoding="utf-8"?>
<ds:datastoreItem xmlns:ds="http://schemas.openxmlformats.org/officeDocument/2006/customXml" ds:itemID="{44C2153D-3DF7-48E4-A989-A8B9D1A50C44}"/>
</file>

<file path=customXml/itemProps3.xml><?xml version="1.0" encoding="utf-8"?>
<ds:datastoreItem xmlns:ds="http://schemas.openxmlformats.org/officeDocument/2006/customXml" ds:itemID="{84A92AA5-A4BD-4037-AC10-387F5A5C29C0}"/>
</file>

<file path=customXml/itemProps4.xml><?xml version="1.0" encoding="utf-8"?>
<ds:datastoreItem xmlns:ds="http://schemas.openxmlformats.org/officeDocument/2006/customXml" ds:itemID="{CC3ACFAB-8201-4B2A-A439-70BE8C01DC4C}"/>
</file>

<file path=docProps/app.xml><?xml version="1.0" encoding="utf-8"?>
<Properties xmlns="http://schemas.openxmlformats.org/officeDocument/2006/extended-properties" xmlns:vt="http://schemas.openxmlformats.org/officeDocument/2006/docPropsVTypes">
  <Template>Normal.dotm</Template>
  <TotalTime>0</TotalTime>
  <Pages>30</Pages>
  <Words>9519</Words>
  <Characters>54261</Characters>
  <Application>Microsoft Office Word</Application>
  <DocSecurity>0</DocSecurity>
  <Lines>452</Lines>
  <Paragraphs>127</Paragraphs>
  <ScaleCrop>false</ScaleCrop>
  <Company/>
  <LinksUpToDate>false</LinksUpToDate>
  <CharactersWithSpaces>63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ma.Gyamtsho</dc:creator>
  <cp:keywords/>
  <dc:description/>
  <cp:lastModifiedBy>Pema.Gyamtsho</cp:lastModifiedBy>
  <cp:revision>3</cp:revision>
  <cp:lastPrinted>2025-02-28T09:42:00Z</cp:lastPrinted>
  <dcterms:created xsi:type="dcterms:W3CDTF">2025-02-28T09:42:00Z</dcterms:created>
  <dcterms:modified xsi:type="dcterms:W3CDTF">2025-02-2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EDFA1B8F28194BBCD4ECC076DFCFA4</vt:lpwstr>
  </property>
</Properties>
</file>